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03FE" w:rsidRPr="00A63A2A" w:rsidRDefault="008A03FE" w:rsidP="00A63A2A">
      <w:pPr>
        <w:pStyle w:val="Title"/>
      </w:pPr>
      <w:proofErr w:type="spellStart"/>
      <w:r w:rsidRPr="00A63A2A">
        <w:t>Zika</w:t>
      </w:r>
      <w:proofErr w:type="spellEnd"/>
      <w:r w:rsidRPr="00A63A2A">
        <w:t xml:space="preserve"> virus infection</w:t>
      </w:r>
    </w:p>
    <w:p w:rsidR="00D506A4" w:rsidRPr="00A77421" w:rsidRDefault="002A4B69" w:rsidP="00A77421">
      <w:pPr>
        <w:pStyle w:val="Subtitle"/>
        <w:spacing w:after="240"/>
      </w:pPr>
      <w:r w:rsidRPr="00A63A2A">
        <w:t xml:space="preserve">CDNA </w:t>
      </w:r>
      <w:r w:rsidR="00791684" w:rsidRPr="00A63A2A">
        <w:t>National Guidelines for Public Health Units</w:t>
      </w:r>
    </w:p>
    <w:tbl>
      <w:tblPr>
        <w:tblpPr w:leftFromText="180" w:rightFromText="180" w:vertAnchor="text" w:horzAnchor="margin" w:tblpX="288"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Version history table provides a list of version control for the publication  Zika virus SoNG."/>
      </w:tblPr>
      <w:tblGrid>
        <w:gridCol w:w="1164"/>
        <w:gridCol w:w="1957"/>
        <w:gridCol w:w="1536"/>
        <w:gridCol w:w="3871"/>
      </w:tblGrid>
      <w:tr w:rsidR="002A4B69" w:rsidRPr="00A63A2A" w:rsidTr="00791684">
        <w:tc>
          <w:tcPr>
            <w:tcW w:w="8528" w:type="dxa"/>
            <w:gridSpan w:val="4"/>
            <w:tcBorders>
              <w:bottom w:val="single" w:sz="4" w:space="0" w:color="auto"/>
            </w:tcBorders>
            <w:shd w:val="clear" w:color="auto" w:fill="auto"/>
          </w:tcPr>
          <w:p w:rsidR="002A4B69" w:rsidRPr="00A63A2A" w:rsidRDefault="002A4B69" w:rsidP="00EB0364">
            <w:pPr>
              <w:ind w:right="0"/>
              <w:rPr>
                <w:rStyle w:val="IntenseReference"/>
              </w:rPr>
            </w:pPr>
            <w:r w:rsidRPr="00A63A2A">
              <w:rPr>
                <w:rStyle w:val="IntenseReference"/>
              </w:rPr>
              <w:t>Revision history</w:t>
            </w:r>
          </w:p>
        </w:tc>
      </w:tr>
      <w:tr w:rsidR="002A4B69" w:rsidRPr="00A63A2A" w:rsidTr="00791684">
        <w:tc>
          <w:tcPr>
            <w:tcW w:w="1164" w:type="dxa"/>
            <w:shd w:val="clear" w:color="auto" w:fill="E0E0E0"/>
          </w:tcPr>
          <w:p w:rsidR="002A4B69" w:rsidRPr="00A63A2A" w:rsidRDefault="002A4B69" w:rsidP="00EB0364">
            <w:pPr>
              <w:ind w:right="0"/>
              <w:rPr>
                <w:rStyle w:val="IntenseReference"/>
              </w:rPr>
            </w:pPr>
            <w:r w:rsidRPr="00A63A2A">
              <w:rPr>
                <w:rStyle w:val="IntenseReference"/>
              </w:rPr>
              <w:t>Version</w:t>
            </w:r>
          </w:p>
        </w:tc>
        <w:tc>
          <w:tcPr>
            <w:tcW w:w="1957" w:type="dxa"/>
            <w:shd w:val="clear" w:color="auto" w:fill="E0E0E0"/>
          </w:tcPr>
          <w:p w:rsidR="002A4B69" w:rsidRPr="00A63A2A" w:rsidRDefault="002A4B69" w:rsidP="00EB0364">
            <w:pPr>
              <w:ind w:right="70"/>
              <w:rPr>
                <w:rStyle w:val="IntenseReference"/>
              </w:rPr>
            </w:pPr>
            <w:r w:rsidRPr="00A63A2A">
              <w:rPr>
                <w:rStyle w:val="IntenseReference"/>
              </w:rPr>
              <w:t>Date</w:t>
            </w:r>
          </w:p>
        </w:tc>
        <w:tc>
          <w:tcPr>
            <w:tcW w:w="1536" w:type="dxa"/>
            <w:shd w:val="clear" w:color="auto" w:fill="E0E0E0"/>
          </w:tcPr>
          <w:p w:rsidR="002A4B69" w:rsidRPr="00A63A2A" w:rsidRDefault="002A4B69" w:rsidP="00F90889">
            <w:pPr>
              <w:ind w:right="46"/>
              <w:rPr>
                <w:rStyle w:val="IntenseReference"/>
              </w:rPr>
            </w:pPr>
            <w:r w:rsidRPr="00A63A2A">
              <w:rPr>
                <w:rStyle w:val="IntenseReference"/>
              </w:rPr>
              <w:t>Revised by</w:t>
            </w:r>
          </w:p>
        </w:tc>
        <w:tc>
          <w:tcPr>
            <w:tcW w:w="3871" w:type="dxa"/>
            <w:shd w:val="clear" w:color="auto" w:fill="E0E0E0"/>
          </w:tcPr>
          <w:p w:rsidR="002A4B69" w:rsidRPr="00A63A2A" w:rsidRDefault="002A4B69" w:rsidP="00F90889">
            <w:pPr>
              <w:ind w:right="0"/>
              <w:rPr>
                <w:rStyle w:val="IntenseReference"/>
              </w:rPr>
            </w:pPr>
            <w:r w:rsidRPr="00A63A2A">
              <w:rPr>
                <w:rStyle w:val="IntenseReference"/>
              </w:rPr>
              <w:t>Changes</w:t>
            </w:r>
          </w:p>
        </w:tc>
      </w:tr>
      <w:tr w:rsidR="002A4B69" w:rsidRPr="00A63A2A" w:rsidTr="00791684">
        <w:tc>
          <w:tcPr>
            <w:tcW w:w="1164" w:type="dxa"/>
            <w:shd w:val="clear" w:color="auto" w:fill="auto"/>
          </w:tcPr>
          <w:p w:rsidR="002A4B69" w:rsidRPr="00A63A2A" w:rsidRDefault="00D506A4" w:rsidP="00EB0364">
            <w:pPr>
              <w:ind w:right="0"/>
              <w:rPr>
                <w:rStyle w:val="BookTitle"/>
              </w:rPr>
            </w:pPr>
            <w:r w:rsidRPr="00A63A2A">
              <w:rPr>
                <w:rStyle w:val="BookTitle"/>
              </w:rPr>
              <w:t>1.0</w:t>
            </w:r>
          </w:p>
        </w:tc>
        <w:tc>
          <w:tcPr>
            <w:tcW w:w="1957" w:type="dxa"/>
            <w:shd w:val="clear" w:color="auto" w:fill="auto"/>
          </w:tcPr>
          <w:p w:rsidR="002A4B69" w:rsidRPr="00A63A2A" w:rsidRDefault="00E8770D" w:rsidP="00EB0364">
            <w:pPr>
              <w:ind w:right="70"/>
              <w:rPr>
                <w:rStyle w:val="BookTitle"/>
              </w:rPr>
            </w:pPr>
            <w:r w:rsidRPr="00A63A2A">
              <w:rPr>
                <w:rStyle w:val="BookTitle"/>
              </w:rPr>
              <w:t>30 June 2016</w:t>
            </w:r>
          </w:p>
        </w:tc>
        <w:tc>
          <w:tcPr>
            <w:tcW w:w="1536" w:type="dxa"/>
            <w:shd w:val="clear" w:color="auto" w:fill="auto"/>
          </w:tcPr>
          <w:p w:rsidR="002A4B69" w:rsidRPr="00A63A2A" w:rsidRDefault="0053606C" w:rsidP="00F90889">
            <w:pPr>
              <w:ind w:right="46"/>
              <w:rPr>
                <w:rStyle w:val="BookTitle"/>
              </w:rPr>
            </w:pPr>
            <w:r w:rsidRPr="00A63A2A">
              <w:rPr>
                <w:rStyle w:val="BookTitle"/>
              </w:rPr>
              <w:t xml:space="preserve">Developed by </w:t>
            </w:r>
            <w:proofErr w:type="spellStart"/>
            <w:r w:rsidRPr="00A63A2A">
              <w:rPr>
                <w:rStyle w:val="BookTitle"/>
              </w:rPr>
              <w:t>Zika</w:t>
            </w:r>
            <w:proofErr w:type="spellEnd"/>
            <w:r w:rsidRPr="00A63A2A">
              <w:rPr>
                <w:rStyle w:val="BookTitle"/>
              </w:rPr>
              <w:t xml:space="preserve"> SoNG working group</w:t>
            </w:r>
          </w:p>
        </w:tc>
        <w:tc>
          <w:tcPr>
            <w:tcW w:w="3871" w:type="dxa"/>
            <w:shd w:val="clear" w:color="auto" w:fill="auto"/>
          </w:tcPr>
          <w:p w:rsidR="002A4B69" w:rsidRDefault="00A75C21" w:rsidP="00F90889">
            <w:pPr>
              <w:ind w:right="0"/>
              <w:rPr>
                <w:rStyle w:val="BookTitle"/>
              </w:rPr>
            </w:pPr>
            <w:r>
              <w:rPr>
                <w:rStyle w:val="BookTitle"/>
              </w:rPr>
              <w:t>Endorsed by CDNA July 2016</w:t>
            </w:r>
          </w:p>
          <w:p w:rsidR="00A75C21" w:rsidRPr="00A63A2A" w:rsidRDefault="00A75C21" w:rsidP="00F90889">
            <w:pPr>
              <w:ind w:right="0"/>
              <w:rPr>
                <w:rStyle w:val="BookTitle"/>
              </w:rPr>
            </w:pPr>
            <w:r>
              <w:rPr>
                <w:rStyle w:val="BookTitle"/>
              </w:rPr>
              <w:t>Endorsed by AHPPC August 2016</w:t>
            </w:r>
          </w:p>
        </w:tc>
      </w:tr>
      <w:tr w:rsidR="00C121B3" w:rsidRPr="00A63A2A" w:rsidTr="00791684">
        <w:tc>
          <w:tcPr>
            <w:tcW w:w="1164" w:type="dxa"/>
            <w:shd w:val="clear" w:color="auto" w:fill="auto"/>
          </w:tcPr>
          <w:p w:rsidR="00C121B3" w:rsidRPr="00A63A2A" w:rsidRDefault="00C121B3" w:rsidP="00EB0364">
            <w:pPr>
              <w:ind w:right="0"/>
              <w:rPr>
                <w:rStyle w:val="BookTitle"/>
              </w:rPr>
            </w:pPr>
            <w:r>
              <w:rPr>
                <w:rStyle w:val="BookTitle"/>
              </w:rPr>
              <w:t>1.1</w:t>
            </w:r>
          </w:p>
        </w:tc>
        <w:tc>
          <w:tcPr>
            <w:tcW w:w="1957" w:type="dxa"/>
            <w:shd w:val="clear" w:color="auto" w:fill="auto"/>
          </w:tcPr>
          <w:p w:rsidR="00C121B3" w:rsidRPr="00A63A2A" w:rsidRDefault="00EB0364" w:rsidP="004247DA">
            <w:pPr>
              <w:ind w:right="70"/>
              <w:rPr>
                <w:rStyle w:val="BookTitle"/>
              </w:rPr>
            </w:pPr>
            <w:r>
              <w:rPr>
                <w:rStyle w:val="BookTitle"/>
              </w:rPr>
              <w:t>16</w:t>
            </w:r>
            <w:r w:rsidR="00C121B3">
              <w:rPr>
                <w:rStyle w:val="BookTitle"/>
              </w:rPr>
              <w:t xml:space="preserve"> </w:t>
            </w:r>
            <w:r>
              <w:rPr>
                <w:rStyle w:val="BookTitle"/>
              </w:rPr>
              <w:t>December</w:t>
            </w:r>
            <w:r w:rsidR="00C121B3">
              <w:rPr>
                <w:rStyle w:val="BookTitle"/>
              </w:rPr>
              <w:t xml:space="preserve"> </w:t>
            </w:r>
            <w:r>
              <w:rPr>
                <w:rStyle w:val="BookTitle"/>
              </w:rPr>
              <w:t>201</w:t>
            </w:r>
            <w:r w:rsidR="004247DA">
              <w:rPr>
                <w:rStyle w:val="BookTitle"/>
              </w:rPr>
              <w:t>6</w:t>
            </w:r>
            <w:bookmarkStart w:id="0" w:name="_GoBack"/>
            <w:bookmarkEnd w:id="0"/>
          </w:p>
        </w:tc>
        <w:tc>
          <w:tcPr>
            <w:tcW w:w="1536" w:type="dxa"/>
            <w:shd w:val="clear" w:color="auto" w:fill="auto"/>
          </w:tcPr>
          <w:p w:rsidR="00C121B3" w:rsidRPr="00A63A2A" w:rsidRDefault="00C121B3" w:rsidP="00F90889">
            <w:pPr>
              <w:ind w:right="46"/>
              <w:rPr>
                <w:rStyle w:val="BookTitle"/>
              </w:rPr>
            </w:pPr>
            <w:r>
              <w:rPr>
                <w:rStyle w:val="BookTitle"/>
              </w:rPr>
              <w:t>Revised by Health</w:t>
            </w:r>
          </w:p>
        </w:tc>
        <w:tc>
          <w:tcPr>
            <w:tcW w:w="3871" w:type="dxa"/>
            <w:shd w:val="clear" w:color="auto" w:fill="auto"/>
          </w:tcPr>
          <w:p w:rsidR="00C121B3" w:rsidRPr="00A63A2A" w:rsidRDefault="00B50769" w:rsidP="00F90889">
            <w:pPr>
              <w:ind w:right="0"/>
              <w:rPr>
                <w:rStyle w:val="BookTitle"/>
              </w:rPr>
            </w:pPr>
            <w:r>
              <w:rPr>
                <w:rStyle w:val="BookTitle"/>
              </w:rPr>
              <w:t>Cur</w:t>
            </w:r>
            <w:r w:rsidR="00997C32">
              <w:rPr>
                <w:rStyle w:val="BookTitle"/>
              </w:rPr>
              <w:t xml:space="preserve">rent references added. </w:t>
            </w:r>
            <w:r w:rsidR="00C121B3">
              <w:rPr>
                <w:rStyle w:val="BookTitle"/>
              </w:rPr>
              <w:t xml:space="preserve">Updated advice on blood donation and </w:t>
            </w:r>
            <w:r w:rsidR="00296329">
              <w:rPr>
                <w:rStyle w:val="BookTitle"/>
              </w:rPr>
              <w:t xml:space="preserve">preventing </w:t>
            </w:r>
            <w:r w:rsidR="00C121B3">
              <w:rPr>
                <w:rStyle w:val="BookTitle"/>
              </w:rPr>
              <w:t>sexual transmission.</w:t>
            </w:r>
          </w:p>
        </w:tc>
      </w:tr>
    </w:tbl>
    <w:p w:rsidR="002A4B69" w:rsidRPr="00A63A2A" w:rsidRDefault="002A4B69" w:rsidP="0009721B">
      <w:pPr>
        <w:spacing w:before="240"/>
      </w:pPr>
      <w:r w:rsidRPr="00A63A2A">
        <w:t>The Series of National Guidelines (‘the Guidelines’) have been developed by the Communicable Disease</w:t>
      </w:r>
      <w:r w:rsidR="007C3DA7" w:rsidRPr="00A63A2A">
        <w:t>s</w:t>
      </w:r>
      <w:r w:rsidRPr="00A63A2A">
        <w:t xml:space="preserve"> Network Australia </w:t>
      </w:r>
      <w:r w:rsidR="007C3DA7" w:rsidRPr="00A63A2A">
        <w:t xml:space="preserve">(CDNA) </w:t>
      </w:r>
      <w:r w:rsidRPr="00A63A2A">
        <w:t xml:space="preserve">and noted by the Australian Health Protection Principal Committee (AHPPC). Their purpose is to provide nationally consistent guidance to public health units (PHUs) in responding to a </w:t>
      </w:r>
      <w:proofErr w:type="spellStart"/>
      <w:r w:rsidRPr="00A63A2A">
        <w:t>notifiable</w:t>
      </w:r>
      <w:proofErr w:type="spellEnd"/>
      <w:r w:rsidRPr="00A63A2A">
        <w:t xml:space="preserve"> disease event. </w:t>
      </w:r>
    </w:p>
    <w:p w:rsidR="0092728B" w:rsidRPr="001F3FDA" w:rsidRDefault="002A4B69" w:rsidP="00A63A2A">
      <w:r w:rsidRPr="001F3FDA">
        <w:t>These guidelines capture the knowledge of experienced professionals and provide guidance on best practice based upon the best available evidence at the time of completion.</w:t>
      </w:r>
    </w:p>
    <w:p w:rsidR="0092728B" w:rsidRPr="001F3FDA" w:rsidRDefault="002A4B69" w:rsidP="00A63A2A">
      <w:r w:rsidRPr="001F3FDA">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rsidR="002A4B69" w:rsidRDefault="002A4B69" w:rsidP="00A63A2A">
      <w:r w:rsidRPr="001F3FDA">
        <w:rPr>
          <w:lang w:eastAsia="en-AU"/>
        </w:rPr>
        <w:t xml:space="preserve">The membership of CDNA and AHPPC, and the Commonwealth of Australia as represented by the Department of Health (‘Health’), </w:t>
      </w:r>
      <w:r w:rsidRPr="001F3FDA">
        <w:t>do not warrant or represent that the information contained in the Guidelines is accurate, current or complete.  CDNA, AHPPC and Health do not accept any legal liability or responsibility for any loss, damages, costs or expenses incurred by the use of, or reliance on, or interpretation of, the information contained in the guidelines.</w:t>
      </w:r>
    </w:p>
    <w:p w:rsidR="00AD78D4" w:rsidRPr="00AD78D4" w:rsidRDefault="00AD78D4" w:rsidP="00A63A2A">
      <w:r w:rsidRPr="00AD78D4">
        <w:t xml:space="preserve">Endorsed by CDNA: </w:t>
      </w:r>
      <w:r w:rsidR="009A53C1">
        <w:t>January 2017</w:t>
      </w:r>
    </w:p>
    <w:p w:rsidR="00AD78D4" w:rsidRPr="00AD78D4" w:rsidRDefault="009A53C1" w:rsidP="00A63A2A">
      <w:r>
        <w:t>Noted</w:t>
      </w:r>
      <w:r w:rsidRPr="00AD78D4">
        <w:t xml:space="preserve"> </w:t>
      </w:r>
      <w:r w:rsidR="00AD78D4" w:rsidRPr="00AD78D4">
        <w:t xml:space="preserve">by AHPPC: </w:t>
      </w:r>
      <w:r w:rsidR="00EB0364">
        <w:t>March</w:t>
      </w:r>
      <w:r>
        <w:t xml:space="preserve"> </w:t>
      </w:r>
      <w:r w:rsidR="00EB0364">
        <w:t>2017</w:t>
      </w:r>
    </w:p>
    <w:p w:rsidR="00AD78D4" w:rsidRPr="001F3FDA" w:rsidRDefault="00653D08" w:rsidP="00A63A2A">
      <w:r>
        <w:t xml:space="preserve">Released by Health: </w:t>
      </w:r>
      <w:r w:rsidR="00FA030B">
        <w:t>03 April 2017</w:t>
      </w:r>
    </w:p>
    <w:p w:rsidR="002A4B69" w:rsidRPr="001F3FDA" w:rsidRDefault="002A4B69" w:rsidP="00A63A2A">
      <w:pPr>
        <w:pStyle w:val="Title"/>
      </w:pPr>
      <w:r w:rsidRPr="001F3FDA">
        <w:br w:type="page"/>
      </w:r>
      <w:proofErr w:type="spellStart"/>
      <w:r w:rsidR="00E977E6" w:rsidRPr="001F3FDA">
        <w:lastRenderedPageBreak/>
        <w:t>Zika</w:t>
      </w:r>
      <w:proofErr w:type="spellEnd"/>
      <w:r w:rsidR="00E977E6" w:rsidRPr="001F3FDA">
        <w:t xml:space="preserve"> virus infection</w:t>
      </w:r>
    </w:p>
    <w:p w:rsidR="0092728B" w:rsidRPr="001F3FDA" w:rsidRDefault="002A4B69" w:rsidP="00A63A2A">
      <w:pPr>
        <w:pStyle w:val="Subtitle"/>
      </w:pPr>
      <w:r w:rsidRPr="001F3FDA">
        <w:t xml:space="preserve">CDNA </w:t>
      </w:r>
      <w:r w:rsidR="0092728B" w:rsidRPr="001F3FDA">
        <w:t>National Guidelines for Public Health Units</w:t>
      </w:r>
    </w:p>
    <w:p w:rsidR="00FC3DC9" w:rsidRPr="00555E2C" w:rsidRDefault="00FC3DC9" w:rsidP="00555E2C">
      <w:pPr>
        <w:pBdr>
          <w:top w:val="single" w:sz="4" w:space="1" w:color="auto"/>
          <w:left w:val="single" w:sz="4" w:space="1" w:color="auto"/>
          <w:bottom w:val="single" w:sz="4" w:space="1" w:color="auto"/>
          <w:right w:val="single" w:sz="4" w:space="1" w:color="auto"/>
        </w:pBdr>
        <w:rPr>
          <w:rStyle w:val="Strong"/>
        </w:rPr>
      </w:pPr>
      <w:bookmarkStart w:id="1" w:name="_Ref447635421"/>
      <w:r w:rsidRPr="00555E2C">
        <w:rPr>
          <w:rStyle w:val="Strong"/>
        </w:rPr>
        <w:t xml:space="preserve">Cases in </w:t>
      </w:r>
      <w:r w:rsidR="00FE5257" w:rsidRPr="00555E2C">
        <w:rPr>
          <w:rStyle w:val="Strong"/>
        </w:rPr>
        <w:t xml:space="preserve">or </w:t>
      </w:r>
      <w:r w:rsidR="00B9320D" w:rsidRPr="00555E2C">
        <w:rPr>
          <w:rStyle w:val="Strong"/>
        </w:rPr>
        <w:t xml:space="preserve">linked </w:t>
      </w:r>
      <w:r w:rsidR="00FE5257" w:rsidRPr="00555E2C">
        <w:rPr>
          <w:rStyle w:val="Strong"/>
        </w:rPr>
        <w:t xml:space="preserve">to </w:t>
      </w:r>
      <w:r w:rsidRPr="00555E2C">
        <w:rPr>
          <w:rStyle w:val="Strong"/>
        </w:rPr>
        <w:t>Northern Queensland</w:t>
      </w:r>
    </w:p>
    <w:p w:rsidR="00A369B9" w:rsidRDefault="00FC3DC9" w:rsidP="00555E2C">
      <w:pPr>
        <w:pBdr>
          <w:top w:val="single" w:sz="4" w:space="1" w:color="auto"/>
          <w:left w:val="single" w:sz="4" w:space="1" w:color="auto"/>
          <w:bottom w:val="single" w:sz="4" w:space="1" w:color="auto"/>
          <w:right w:val="single" w:sz="4" w:space="1" w:color="auto"/>
        </w:pBdr>
      </w:pPr>
      <w:r w:rsidRPr="00EB686B">
        <w:t xml:space="preserve">For confirmed and </w:t>
      </w:r>
      <w:r w:rsidR="0072106C" w:rsidRPr="00EB686B">
        <w:t>probable</w:t>
      </w:r>
      <w:r w:rsidRPr="00EB686B">
        <w:t xml:space="preserve"> cases believed to have been acquired in, or </w:t>
      </w:r>
      <w:r w:rsidR="00AC4BAE">
        <w:t xml:space="preserve">who have </w:t>
      </w:r>
      <w:r w:rsidRPr="00EB686B">
        <w:t xml:space="preserve">travelled to, the </w:t>
      </w:r>
      <w:proofErr w:type="spellStart"/>
      <w:r w:rsidRPr="00EB686B">
        <w:t>Zik</w:t>
      </w:r>
      <w:r w:rsidR="00C457EB">
        <w:t>a</w:t>
      </w:r>
      <w:proofErr w:type="spellEnd"/>
      <w:r w:rsidR="00C457EB">
        <w:t xml:space="preserve"> virus (ZIKV)-receptive area of</w:t>
      </w:r>
      <w:r w:rsidRPr="00EB686B">
        <w:t xml:space="preserve"> Australia, the Public Health Unit (PHU) should notify the Communicable Disease</w:t>
      </w:r>
      <w:r w:rsidR="00284A9C">
        <w:t>s</w:t>
      </w:r>
      <w:r w:rsidRPr="00EB686B">
        <w:t xml:space="preserve"> </w:t>
      </w:r>
      <w:r w:rsidR="00EC32A8">
        <w:t>Branch</w:t>
      </w:r>
      <w:r w:rsidRPr="00EB686B">
        <w:t xml:space="preserve"> in Brisbane (phone: 07 3328 9724) as soon as possible.</w:t>
      </w:r>
    </w:p>
    <w:p w:rsidR="005C2FEB" w:rsidRPr="00A63A2A" w:rsidRDefault="005C2FEB" w:rsidP="00555E2C">
      <w:pPr>
        <w:pBdr>
          <w:top w:val="single" w:sz="4" w:space="1" w:color="auto"/>
          <w:left w:val="single" w:sz="4" w:space="1" w:color="auto"/>
          <w:bottom w:val="single" w:sz="4" w:space="1" w:color="auto"/>
          <w:right w:val="single" w:sz="4" w:space="1" w:color="auto"/>
        </w:pBdr>
        <w:rPr>
          <w:b/>
        </w:rPr>
      </w:pPr>
      <w:r w:rsidRPr="00A63A2A">
        <w:rPr>
          <w:b/>
        </w:rPr>
        <w:t>One case of locally-acquired vector-borne ZIKV infection constitutes an outbreak.</w:t>
      </w:r>
    </w:p>
    <w:p w:rsidR="0092728B" w:rsidRPr="00A63A2A" w:rsidRDefault="002A4B69" w:rsidP="00A95AAD">
      <w:pPr>
        <w:pStyle w:val="Heading1"/>
      </w:pPr>
      <w:r w:rsidRPr="00A63A2A">
        <w:t>Summary</w:t>
      </w:r>
      <w:bookmarkEnd w:id="1"/>
    </w:p>
    <w:p w:rsidR="002A4B69" w:rsidRPr="00A63A2A" w:rsidRDefault="002A4B69" w:rsidP="009858B9">
      <w:pPr>
        <w:pStyle w:val="Heading2"/>
      </w:pPr>
      <w:r w:rsidRPr="00A63A2A">
        <w:t>Public health priority</w:t>
      </w:r>
    </w:p>
    <w:p w:rsidR="002A4B69" w:rsidRPr="001F3FDA" w:rsidRDefault="001F3FDA" w:rsidP="00A63A2A">
      <w:r w:rsidRPr="001F3FDA">
        <w:t xml:space="preserve">Urgent for cases known to have recently travelled in </w:t>
      </w:r>
      <w:r w:rsidR="00CA098D">
        <w:t>the</w:t>
      </w:r>
      <w:r w:rsidRPr="001F3FDA">
        <w:t xml:space="preserve"> </w:t>
      </w:r>
      <w:r w:rsidR="00312D7F">
        <w:t>ZIKV</w:t>
      </w:r>
      <w:r w:rsidRPr="001F3FDA">
        <w:t>-receptive area</w:t>
      </w:r>
      <w:r w:rsidR="00827DAF">
        <w:t xml:space="preserve"> of Australia</w:t>
      </w:r>
      <w:r w:rsidR="002E60AA">
        <w:t xml:space="preserve"> (defined</w:t>
      </w:r>
      <w:r w:rsidR="00561157">
        <w:t xml:space="preserve"> in </w:t>
      </w:r>
      <w:r w:rsidR="0004016C" w:rsidRPr="0004016C">
        <w:rPr>
          <w:b/>
        </w:rPr>
        <w:fldChar w:fldCharType="begin"/>
      </w:r>
      <w:r w:rsidR="0004016C" w:rsidRPr="00F90889">
        <w:rPr>
          <w:b/>
        </w:rPr>
        <w:instrText xml:space="preserve"> REF _Ref462323500 \h </w:instrText>
      </w:r>
      <w:r w:rsidR="0004016C">
        <w:rPr>
          <w:b/>
        </w:rPr>
        <w:instrText xml:space="preserve"> \* MERGEFORMAT </w:instrText>
      </w:r>
      <w:r w:rsidR="0004016C" w:rsidRPr="0004016C">
        <w:rPr>
          <w:b/>
        </w:rPr>
      </w:r>
      <w:r w:rsidR="0004016C" w:rsidRPr="0004016C">
        <w:rPr>
          <w:b/>
        </w:rPr>
        <w:fldChar w:fldCharType="separate"/>
      </w:r>
      <w:r w:rsidR="00B50769" w:rsidRPr="00F90889">
        <w:rPr>
          <w:rStyle w:val="SubtleReference"/>
          <w:b w:val="0"/>
        </w:rPr>
        <w:t xml:space="preserve">Figure </w:t>
      </w:r>
      <w:r w:rsidR="00B50769" w:rsidRPr="00F90889">
        <w:rPr>
          <w:rStyle w:val="SubtleReference"/>
          <w:b w:val="0"/>
          <w:noProof/>
        </w:rPr>
        <w:t>1</w:t>
      </w:r>
      <w:r w:rsidR="0004016C" w:rsidRPr="0004016C">
        <w:rPr>
          <w:b/>
        </w:rPr>
        <w:fldChar w:fldCharType="end"/>
      </w:r>
      <w:r w:rsidR="0004016C">
        <w:t xml:space="preserve"> </w:t>
      </w:r>
      <w:r w:rsidR="002E60AA">
        <w:t>below)</w:t>
      </w:r>
      <w:r w:rsidRPr="001F3FDA">
        <w:t xml:space="preserve"> </w:t>
      </w:r>
      <w:r w:rsidR="000B3398">
        <w:t xml:space="preserve">either during exposure or </w:t>
      </w:r>
      <w:proofErr w:type="spellStart"/>
      <w:r w:rsidR="000B3398">
        <w:t>viraemic</w:t>
      </w:r>
      <w:proofErr w:type="spellEnd"/>
      <w:r w:rsidR="000B3398">
        <w:t xml:space="preserve"> periods</w:t>
      </w:r>
      <w:r w:rsidRPr="001F3FDA">
        <w:t>.</w:t>
      </w:r>
      <w:r w:rsidR="00827DAF" w:rsidRPr="00827DAF">
        <w:t xml:space="preserve"> </w:t>
      </w:r>
      <w:proofErr w:type="gramStart"/>
      <w:r w:rsidR="00827DAF" w:rsidRPr="001F3FDA">
        <w:t xml:space="preserve">Routine for </w:t>
      </w:r>
      <w:r w:rsidR="002E60AA">
        <w:t xml:space="preserve">other </w:t>
      </w:r>
      <w:r w:rsidR="00827DAF" w:rsidRPr="001F3FDA">
        <w:t>cases</w:t>
      </w:r>
      <w:r w:rsidR="002E60AA">
        <w:t>.</w:t>
      </w:r>
      <w:proofErr w:type="gramEnd"/>
    </w:p>
    <w:p w:rsidR="002A4B69" w:rsidRPr="001F3FDA" w:rsidRDefault="002A4B69" w:rsidP="009858B9">
      <w:pPr>
        <w:pStyle w:val="Heading2"/>
        <w:rPr>
          <w:iCs w:val="0"/>
        </w:rPr>
      </w:pPr>
      <w:r w:rsidRPr="001F3FDA">
        <w:t>Case management</w:t>
      </w:r>
    </w:p>
    <w:p w:rsidR="00FC3DC9" w:rsidRDefault="001F3FDA" w:rsidP="00A63A2A">
      <w:r w:rsidRPr="001F3FDA">
        <w:t xml:space="preserve">No specific treatment is available for ZIKV infection. Most symptomatic cases are self-limiting, with oral fluids and analgesia given acutely. </w:t>
      </w:r>
      <w:r w:rsidR="00FC3DC9" w:rsidRPr="009C6377">
        <w:t>Aspirin and other non-steroidal anti-inflammatory drugs (NSAIDs) should be avoided until dengue can be ruled out</w:t>
      </w:r>
      <w:r w:rsidR="00B365D0">
        <w:t>,</w:t>
      </w:r>
      <w:r w:rsidR="00FC3DC9" w:rsidRPr="009C6377">
        <w:t xml:space="preserve"> </w:t>
      </w:r>
      <w:r w:rsidR="005F5A92">
        <w:t xml:space="preserve">in order </w:t>
      </w:r>
      <w:r w:rsidR="00FC3DC9" w:rsidRPr="009C6377">
        <w:t>to reduce the risk of haemorrhage.</w:t>
      </w:r>
    </w:p>
    <w:p w:rsidR="00FC3DC9" w:rsidRDefault="001F3FDA" w:rsidP="00A63A2A">
      <w:r w:rsidRPr="001F3FDA">
        <w:t xml:space="preserve">ZIKV </w:t>
      </w:r>
      <w:r w:rsidR="00EB686B">
        <w:t>cases</w:t>
      </w:r>
      <w:r w:rsidRPr="001F3FDA">
        <w:t xml:space="preserve"> should be advised not to travel </w:t>
      </w:r>
      <w:r w:rsidR="00AC6115">
        <w:t xml:space="preserve">to </w:t>
      </w:r>
      <w:r w:rsidR="00CA098D">
        <w:t>the</w:t>
      </w:r>
      <w:r w:rsidRPr="001F3FDA">
        <w:t xml:space="preserve"> </w:t>
      </w:r>
      <w:r w:rsidR="00072214">
        <w:t>ZIKV</w:t>
      </w:r>
      <w:r w:rsidRPr="000F7C92">
        <w:t>-receptive area</w:t>
      </w:r>
      <w:r w:rsidR="000F7C92">
        <w:t xml:space="preserve"> </w:t>
      </w:r>
      <w:r w:rsidR="00AC6115">
        <w:t>of</w:t>
      </w:r>
      <w:r w:rsidR="000F7C92">
        <w:t xml:space="preserve"> Australia</w:t>
      </w:r>
      <w:r w:rsidRPr="001F3FDA">
        <w:t xml:space="preserve"> and to avoid being bitten by mosquitoes </w:t>
      </w:r>
      <w:r w:rsidR="00B70FF6">
        <w:t xml:space="preserve">capable of transmitting ZIKV </w:t>
      </w:r>
      <w:r w:rsidRPr="001F3FDA">
        <w:t>for at least the first week after onset of symptoms</w:t>
      </w:r>
      <w:r w:rsidR="00CA098D">
        <w:t xml:space="preserve"> or laboratory confirmation of infection</w:t>
      </w:r>
      <w:r w:rsidRPr="001F3FDA">
        <w:t>. Pregnant women with ZIKV infection should be referred for specialist obstetric assessment.</w:t>
      </w:r>
    </w:p>
    <w:p w:rsidR="00FB7556" w:rsidRDefault="00AF178F" w:rsidP="00A63A2A">
      <w:r>
        <w:t>Male</w:t>
      </w:r>
      <w:r w:rsidR="00FB7556">
        <w:t xml:space="preserve"> </w:t>
      </w:r>
      <w:r w:rsidR="00AC6115">
        <w:t>c</w:t>
      </w:r>
      <w:r w:rsidR="00FC3DC9" w:rsidRPr="001F3FDA">
        <w:t xml:space="preserve">ases should </w:t>
      </w:r>
      <w:r w:rsidR="00072321">
        <w:t>avoid unprotected sex</w:t>
      </w:r>
      <w:r w:rsidR="00D2093F">
        <w:t xml:space="preserve"> </w:t>
      </w:r>
      <w:r w:rsidR="00FC3DC9">
        <w:t xml:space="preserve">during </w:t>
      </w:r>
      <w:r w:rsidR="002E60AA">
        <w:t xml:space="preserve">the </w:t>
      </w:r>
      <w:r w:rsidR="00FC3DC9">
        <w:t xml:space="preserve">infectious period </w:t>
      </w:r>
      <w:r w:rsidR="001842B2">
        <w:t xml:space="preserve">and </w:t>
      </w:r>
      <w:r w:rsidR="00FC3DC9">
        <w:t xml:space="preserve">for at least </w:t>
      </w:r>
      <w:r w:rsidR="005E176C">
        <w:t>six</w:t>
      </w:r>
      <w:r w:rsidR="00FC3DC9">
        <w:t xml:space="preserve"> months</w:t>
      </w:r>
      <w:r w:rsidR="00FC3DC9" w:rsidRPr="001F3FDA">
        <w:t xml:space="preserve"> </w:t>
      </w:r>
      <w:r w:rsidR="00C64DB2" w:rsidRPr="00C64DB2">
        <w:t xml:space="preserve">after </w:t>
      </w:r>
      <w:r w:rsidR="00FE17FB">
        <w:t xml:space="preserve">their </w:t>
      </w:r>
      <w:r w:rsidR="00C64DB2" w:rsidRPr="00C64DB2">
        <w:t>return</w:t>
      </w:r>
      <w:r w:rsidR="00FE17FB">
        <w:t xml:space="preserve"> </w:t>
      </w:r>
      <w:r w:rsidR="00561157">
        <w:t>home</w:t>
      </w:r>
      <w:r w:rsidR="00C64DB2" w:rsidRPr="00C64DB2">
        <w:t xml:space="preserve">, or </w:t>
      </w:r>
      <w:r w:rsidR="00D2093F">
        <w:t xml:space="preserve">for </w:t>
      </w:r>
      <w:r w:rsidR="00D94ADF">
        <w:t>six</w:t>
      </w:r>
      <w:r w:rsidR="00C64DB2" w:rsidRPr="00C64DB2">
        <w:t xml:space="preserve"> months after the date that </w:t>
      </w:r>
      <w:r w:rsidR="00777E3B">
        <w:t>ZIKV</w:t>
      </w:r>
      <w:r w:rsidR="00C64DB2">
        <w:t xml:space="preserve"> infection was diagnosed</w:t>
      </w:r>
      <w:r w:rsidR="00486195">
        <w:t xml:space="preserve"> – whichever </w:t>
      </w:r>
      <w:r w:rsidR="00FB7556">
        <w:t>is longer</w:t>
      </w:r>
      <w:r w:rsidR="00FC3DC9">
        <w:t>.</w:t>
      </w:r>
      <w:r w:rsidR="00191AFC">
        <w:t xml:space="preserve"> </w:t>
      </w:r>
      <w:r>
        <w:t>Fem</w:t>
      </w:r>
      <w:r w:rsidRPr="00AF178F">
        <w:t xml:space="preserve">ale cases should avoid unprotected sex, during the infectious period and for at least </w:t>
      </w:r>
      <w:r w:rsidR="00D94ADF">
        <w:t>eight</w:t>
      </w:r>
      <w:r w:rsidRPr="00AF178F">
        <w:t xml:space="preserve"> </w:t>
      </w:r>
      <w:r>
        <w:t>weeks</w:t>
      </w:r>
      <w:r w:rsidRPr="00AF178F">
        <w:t xml:space="preserve"> after </w:t>
      </w:r>
      <w:r w:rsidR="00FE17FB">
        <w:t xml:space="preserve">their </w:t>
      </w:r>
      <w:r w:rsidRPr="00AF178F">
        <w:t>return</w:t>
      </w:r>
      <w:r w:rsidR="00AB5774">
        <w:t xml:space="preserve"> home</w:t>
      </w:r>
      <w:r w:rsidRPr="00AF178F">
        <w:t xml:space="preserve">, or </w:t>
      </w:r>
      <w:r w:rsidR="00357EB8">
        <w:t xml:space="preserve">for </w:t>
      </w:r>
      <w:r w:rsidR="00F962A6">
        <w:t>eight weeks</w:t>
      </w:r>
      <w:r w:rsidRPr="00AF178F">
        <w:t xml:space="preserve"> after the date that </w:t>
      </w:r>
      <w:r w:rsidR="00777E3B">
        <w:t>ZIKV</w:t>
      </w:r>
      <w:r w:rsidRPr="00AF178F">
        <w:t xml:space="preserve"> infection was diagnosed</w:t>
      </w:r>
      <w:r w:rsidR="00357EB8">
        <w:t xml:space="preserve"> – whichever </w:t>
      </w:r>
      <w:r w:rsidRPr="00AF178F">
        <w:t>is longer</w:t>
      </w:r>
      <w:r>
        <w:t>.</w:t>
      </w:r>
    </w:p>
    <w:p w:rsidR="00A94F84" w:rsidRDefault="00FB7556" w:rsidP="00A63A2A">
      <w:r>
        <w:t xml:space="preserve">Male cases </w:t>
      </w:r>
      <w:r w:rsidR="00D5542D">
        <w:t xml:space="preserve">should </w:t>
      </w:r>
      <w:r w:rsidR="00D5542D" w:rsidRPr="00D5542D">
        <w:t xml:space="preserve">not donate sperm for at least </w:t>
      </w:r>
      <w:r w:rsidR="005E176C">
        <w:t>six</w:t>
      </w:r>
      <w:r w:rsidR="00D5542D" w:rsidRPr="00D5542D">
        <w:t xml:space="preserve"> months from the time of </w:t>
      </w:r>
      <w:r w:rsidR="00A14279">
        <w:t xml:space="preserve">their </w:t>
      </w:r>
      <w:r w:rsidR="00D5542D" w:rsidRPr="00D5542D">
        <w:t xml:space="preserve">last exposure </w:t>
      </w:r>
      <w:r w:rsidR="00A14279">
        <w:t xml:space="preserve">to </w:t>
      </w:r>
      <w:r w:rsidR="00D5542D" w:rsidRPr="00D5542D">
        <w:t>or time of diagnosis</w:t>
      </w:r>
      <w:r w:rsidR="00A14279">
        <w:t>, of the virus</w:t>
      </w:r>
      <w:r w:rsidR="00D5542D" w:rsidRPr="00D5542D">
        <w:t>.</w:t>
      </w:r>
    </w:p>
    <w:p w:rsidR="00FC3DC9" w:rsidRDefault="007E2A2B" w:rsidP="00A63A2A">
      <w:r>
        <w:t>All c</w:t>
      </w:r>
      <w:r w:rsidR="00FC3DC9" w:rsidRPr="00495FEE">
        <w:t xml:space="preserve">ases cannot donate blood for a minimum of </w:t>
      </w:r>
      <w:r w:rsidR="003A5D78">
        <w:t>four</w:t>
      </w:r>
      <w:r w:rsidR="00FC3DC9" w:rsidRPr="00495FEE">
        <w:t xml:space="preserve"> </w:t>
      </w:r>
      <w:r w:rsidR="00495FEE" w:rsidRPr="00495FEE">
        <w:t>months</w:t>
      </w:r>
      <w:r w:rsidR="00FC3DC9" w:rsidRPr="00495FEE">
        <w:t xml:space="preserve"> after recovery </w:t>
      </w:r>
      <w:r w:rsidR="00EB686B" w:rsidRPr="00495FEE">
        <w:t xml:space="preserve">from </w:t>
      </w:r>
      <w:r w:rsidR="00FC3DC9" w:rsidRPr="00495FEE">
        <w:t>all symptoms</w:t>
      </w:r>
      <w:r w:rsidR="001842B2" w:rsidRPr="00495FEE">
        <w:t>.</w:t>
      </w:r>
    </w:p>
    <w:p w:rsidR="002A4B69" w:rsidRPr="001F3FDA" w:rsidRDefault="002A4B69" w:rsidP="009858B9">
      <w:pPr>
        <w:pStyle w:val="Heading2"/>
      </w:pPr>
      <w:r w:rsidRPr="001F3FDA">
        <w:t>Contact management</w:t>
      </w:r>
    </w:p>
    <w:p w:rsidR="00191AFC" w:rsidRDefault="0072106C" w:rsidP="00676BCF">
      <w:r w:rsidRPr="00EB686B">
        <w:t xml:space="preserve">Identify and manage pregnant women who were co-travellers or </w:t>
      </w:r>
      <w:r w:rsidR="00B9320D">
        <w:t xml:space="preserve">are </w:t>
      </w:r>
      <w:r w:rsidRPr="00EB686B">
        <w:t xml:space="preserve">sexual partners of confirmed or probable ZIKV cases. Infants born to </w:t>
      </w:r>
      <w:proofErr w:type="gramStart"/>
      <w:r w:rsidRPr="00EB686B">
        <w:t>mothers</w:t>
      </w:r>
      <w:proofErr w:type="gramEnd"/>
      <w:r w:rsidRPr="00EB686B">
        <w:t xml:space="preserve"> </w:t>
      </w:r>
      <w:r w:rsidR="00561157">
        <w:t xml:space="preserve">who were </w:t>
      </w:r>
      <w:r w:rsidRPr="00EB686B">
        <w:t xml:space="preserve">infected with ZIKV </w:t>
      </w:r>
      <w:r w:rsidR="00B9320D">
        <w:t>during pregnancy</w:t>
      </w:r>
      <w:r w:rsidR="00561157">
        <w:t>,</w:t>
      </w:r>
      <w:r w:rsidR="00B9320D">
        <w:t xml:space="preserve"> </w:t>
      </w:r>
      <w:r w:rsidRPr="00EB686B">
        <w:t xml:space="preserve">should be tested and referred for specialist paediatric assessment. Additional contact management is required in </w:t>
      </w:r>
      <w:r w:rsidR="00CA098D">
        <w:t xml:space="preserve">the </w:t>
      </w:r>
      <w:r w:rsidRPr="00EB686B">
        <w:t>ZIKV-receptive area</w:t>
      </w:r>
      <w:bookmarkStart w:id="2" w:name="_Ref447635414"/>
      <w:r w:rsidR="00C457EB">
        <w:t xml:space="preserve"> of</w:t>
      </w:r>
      <w:r w:rsidR="00CA098D">
        <w:t xml:space="preserve"> Australia</w:t>
      </w:r>
      <w:bookmarkEnd w:id="2"/>
      <w:r w:rsidR="00CA098D">
        <w:t>.</w:t>
      </w:r>
    </w:p>
    <w:p w:rsidR="00B22850" w:rsidRDefault="00B22850" w:rsidP="00B22850">
      <w:r w:rsidRPr="00FB7556">
        <w:t>All men and women should follow the recommendations for prevention of sexual transmission that are relevant to their circumstances</w:t>
      </w:r>
      <w:r w:rsidR="00BC0475">
        <w:t xml:space="preserve"> (</w:t>
      </w:r>
      <w:r w:rsidRPr="00FB7556">
        <w:t>refer to</w:t>
      </w:r>
      <w:r>
        <w:t xml:space="preserve"> </w:t>
      </w:r>
      <w:r>
        <w:fldChar w:fldCharType="begin"/>
      </w:r>
      <w:r>
        <w:instrText xml:space="preserve"> REF _Ref454542343 \h </w:instrText>
      </w:r>
      <w:r>
        <w:fldChar w:fldCharType="separate"/>
      </w:r>
      <w:r w:rsidR="00B50769" w:rsidRPr="00A95AAD">
        <w:t xml:space="preserve">Appendix </w:t>
      </w:r>
      <w:r w:rsidR="00B50769">
        <w:rPr>
          <w:noProof/>
        </w:rPr>
        <w:t>1</w:t>
      </w:r>
      <w:r>
        <w:fldChar w:fldCharType="end"/>
      </w:r>
      <w:r w:rsidR="00BC0475">
        <w:t>)</w:t>
      </w:r>
      <w:r>
        <w:t>.</w:t>
      </w:r>
    </w:p>
    <w:p w:rsidR="00CA098D" w:rsidRPr="001F3FDA" w:rsidRDefault="00CA098D" w:rsidP="009858B9">
      <w:pPr>
        <w:pStyle w:val="Heading2"/>
      </w:pPr>
      <w:r>
        <w:t xml:space="preserve">ZIKV-receptive area </w:t>
      </w:r>
      <w:r w:rsidR="00EB686B">
        <w:t xml:space="preserve">of </w:t>
      </w:r>
      <w:r>
        <w:t>Australia</w:t>
      </w:r>
    </w:p>
    <w:p w:rsidR="0072108E" w:rsidRDefault="00A60BCF" w:rsidP="00A63A2A">
      <w:r>
        <w:t>In</w:t>
      </w:r>
      <w:r w:rsidR="00043D26" w:rsidRPr="00043D26">
        <w:t xml:space="preserve"> this document, </w:t>
      </w:r>
      <w:r w:rsidR="00162DDD">
        <w:t xml:space="preserve">the </w:t>
      </w:r>
      <w:r w:rsidR="000F7C92">
        <w:t>receptive area</w:t>
      </w:r>
      <w:r w:rsidR="00043D26" w:rsidRPr="00043D26">
        <w:t xml:space="preserve"> for </w:t>
      </w:r>
      <w:r w:rsidR="00EF0C58">
        <w:t>ZIKV</w:t>
      </w:r>
      <w:r w:rsidR="00043D26" w:rsidRPr="00043D26">
        <w:t xml:space="preserve"> </w:t>
      </w:r>
      <w:r w:rsidR="00162DDD">
        <w:t xml:space="preserve">is </w:t>
      </w:r>
      <w:r w:rsidR="00043D26">
        <w:t xml:space="preserve">considered to be the same </w:t>
      </w:r>
      <w:r w:rsidR="00CA098D">
        <w:t xml:space="preserve">as </w:t>
      </w:r>
      <w:r w:rsidR="000B3398">
        <w:t xml:space="preserve">the </w:t>
      </w:r>
      <w:r w:rsidR="00043D26">
        <w:t>dengue-receptive area</w:t>
      </w:r>
      <w:r w:rsidR="000B3398">
        <w:rPr>
          <w:rStyle w:val="FootnoteReference"/>
        </w:rPr>
        <w:footnoteReference w:id="1"/>
      </w:r>
      <w:r w:rsidR="00097713">
        <w:t xml:space="preserve"> (</w:t>
      </w:r>
      <w:r w:rsidR="009858B9" w:rsidRPr="00074E90">
        <w:rPr>
          <w:b/>
        </w:rPr>
        <w:fldChar w:fldCharType="begin"/>
      </w:r>
      <w:r w:rsidR="009858B9" w:rsidRPr="00074E90">
        <w:rPr>
          <w:b/>
        </w:rPr>
        <w:instrText xml:space="preserve"> REF _Ref462323500 \h </w:instrText>
      </w:r>
      <w:r w:rsidR="00074E90">
        <w:rPr>
          <w:b/>
        </w:rPr>
        <w:instrText xml:space="preserve"> \* MERGEFORMAT </w:instrText>
      </w:r>
      <w:r w:rsidR="009858B9" w:rsidRPr="00074E90">
        <w:rPr>
          <w:b/>
        </w:rPr>
      </w:r>
      <w:r w:rsidR="009858B9" w:rsidRPr="00074E90">
        <w:rPr>
          <w:b/>
        </w:rPr>
        <w:fldChar w:fldCharType="separate"/>
      </w:r>
      <w:r w:rsidR="00B50769" w:rsidRPr="00AB1130">
        <w:rPr>
          <w:rStyle w:val="SubtleReference"/>
          <w:b w:val="0"/>
        </w:rPr>
        <w:t>Figure 1</w:t>
      </w:r>
      <w:r w:rsidR="009858B9" w:rsidRPr="00074E90">
        <w:rPr>
          <w:b/>
        </w:rPr>
        <w:fldChar w:fldCharType="end"/>
      </w:r>
      <w:r w:rsidR="00097713">
        <w:t>)</w:t>
      </w:r>
      <w:r w:rsidR="00043D26">
        <w:t>, as defined in the Queensland Dengue Management Plan 2015-2020</w:t>
      </w:r>
      <w:hyperlink w:anchor="_ENREF_1" w:tooltip="State of Queensland (Queensland Health), 2015 #319" w:history="1">
        <w:r w:rsidR="00043D26" w:rsidRPr="001E2DDF">
          <w:rPr>
            <w:rStyle w:val="Hyperlink"/>
          </w:rPr>
          <w:fldChar w:fldCharType="begin"/>
        </w:r>
        <w:r w:rsidR="00676BCF" w:rsidRPr="001E2DDF">
          <w:rPr>
            <w:rStyle w:val="Hyperlink"/>
          </w:rPr>
          <w:instrText xml:space="preserve"> ADDIN EN.CITE &lt;EndNote&gt;&lt;Cite&gt;&lt;Author&gt;State of Queensland (Queensland Health)&lt;/Author&gt;&lt;Year&gt;2015&lt;/Year&gt;&lt;RecNum&gt;319&lt;/RecNum&gt;&lt;DisplayText&gt;&lt;style face="superscript"&gt;1&lt;/style&gt;&lt;/DisplayText&gt;&lt;record&gt;&lt;rec-number&gt;319&lt;/rec-number&gt;&lt;foreign-keys&gt;&lt;key app="EN" db-id="92trtwz9n059xaeds5xvtxvsd55a5ddrza52"&gt;319&lt;/key&gt;&lt;/foreign-keys&gt;&lt;ref-type name="Report"&gt;27&lt;/ref-type&gt;&lt;contributors&gt;&lt;authors&gt;&lt;author&gt;State of Queensland (Queensland Health),&lt;/author&gt;&lt;/authors&gt;&lt;/contributors&gt;&lt;titles&gt;&lt;title&gt;Queensland dengue management plan 2015–2020,&lt;/title&gt;&lt;/titles&gt;&lt;dates&gt;&lt;year&gt;2015&lt;/year&gt;&lt;/dates&gt;&lt;urls&gt;&lt;related-urls&gt;&lt;url&gt;https://www.health.qld.gov.au/publications/clinical-practice/guidelines-procedures/diseases-infection/governance/dengue-mgt-plan.pdf&lt;/url&gt;&lt;/related-urls&gt;&lt;/urls&gt;&lt;/record&gt;&lt;/Cite&gt;&lt;/EndNote&gt;</w:instrText>
        </w:r>
        <w:r w:rsidR="00043D26" w:rsidRPr="001E2DDF">
          <w:rPr>
            <w:rStyle w:val="Hyperlink"/>
          </w:rPr>
          <w:fldChar w:fldCharType="separate"/>
        </w:r>
        <w:r w:rsidR="00676BCF" w:rsidRPr="001E2DDF">
          <w:rPr>
            <w:rStyle w:val="Hyperlink"/>
            <w:noProof/>
            <w:vertAlign w:val="superscript"/>
          </w:rPr>
          <w:t>1</w:t>
        </w:r>
        <w:r w:rsidR="00043D26" w:rsidRPr="001E2DDF">
          <w:rPr>
            <w:rStyle w:val="Hyperlink"/>
          </w:rPr>
          <w:fldChar w:fldCharType="end"/>
        </w:r>
      </w:hyperlink>
      <w:r w:rsidR="00312D7F">
        <w:t xml:space="preserve">; </w:t>
      </w:r>
      <w:r w:rsidR="00FE1A24">
        <w:t xml:space="preserve">mainly </w:t>
      </w:r>
      <w:r w:rsidR="00312D7F">
        <w:t>north Queensland.</w:t>
      </w:r>
    </w:p>
    <w:p w:rsidR="00097713" w:rsidRDefault="0072108E" w:rsidP="00F90B7B">
      <w:pPr>
        <w:spacing w:after="0"/>
      </w:pPr>
      <w:r w:rsidRPr="0072108E">
        <w:t>Th</w:t>
      </w:r>
      <w:r w:rsidR="00162DDD">
        <w:t>is</w:t>
      </w:r>
      <w:r>
        <w:t xml:space="preserve"> </w:t>
      </w:r>
      <w:r w:rsidRPr="0072108E">
        <w:t>include</w:t>
      </w:r>
      <w:r w:rsidR="00162DDD">
        <w:t>s</w:t>
      </w:r>
      <w:r w:rsidRPr="0072108E">
        <w:t xml:space="preserve"> residential parts</w:t>
      </w:r>
      <w:r>
        <w:t>*</w:t>
      </w:r>
      <w:r w:rsidRPr="0072108E">
        <w:t xml:space="preserve"> (urban</w:t>
      </w:r>
      <w:r w:rsidR="002E60AA">
        <w:t xml:space="preserve"> or</w:t>
      </w:r>
      <w:r w:rsidRPr="0072108E">
        <w:t xml:space="preserve"> regional) of a defined geographical region in Australia where:</w:t>
      </w:r>
    </w:p>
    <w:p w:rsidR="0072108E" w:rsidRPr="00676BCF" w:rsidRDefault="0072108E" w:rsidP="00676BCF">
      <w:pPr>
        <w:pStyle w:val="ListParagraph"/>
      </w:pPr>
      <w:proofErr w:type="spellStart"/>
      <w:r w:rsidRPr="00676BCF">
        <w:rPr>
          <w:i/>
        </w:rPr>
        <w:t>Aedes</w:t>
      </w:r>
      <w:proofErr w:type="spellEnd"/>
      <w:r w:rsidRPr="00676BCF">
        <w:rPr>
          <w:i/>
        </w:rPr>
        <w:t xml:space="preserve"> </w:t>
      </w:r>
      <w:proofErr w:type="spellStart"/>
      <w:r w:rsidRPr="00676BCF">
        <w:rPr>
          <w:i/>
        </w:rPr>
        <w:t>aegypti</w:t>
      </w:r>
      <w:proofErr w:type="spellEnd"/>
      <w:r w:rsidRPr="00676BCF">
        <w:t xml:space="preserve"> or </w:t>
      </w:r>
      <w:proofErr w:type="spellStart"/>
      <w:r w:rsidR="001842B2" w:rsidRPr="00676BCF">
        <w:rPr>
          <w:i/>
        </w:rPr>
        <w:t>Aedes</w:t>
      </w:r>
      <w:proofErr w:type="spellEnd"/>
      <w:r w:rsidRPr="00676BCF">
        <w:rPr>
          <w:i/>
        </w:rPr>
        <w:t xml:space="preserve"> </w:t>
      </w:r>
      <w:proofErr w:type="spellStart"/>
      <w:r w:rsidRPr="00676BCF">
        <w:rPr>
          <w:i/>
        </w:rPr>
        <w:t>albopictus</w:t>
      </w:r>
      <w:proofErr w:type="spellEnd"/>
      <w:r w:rsidRPr="00676BCF">
        <w:t xml:space="preserve"> mosquitoes are </w:t>
      </w:r>
      <w:r w:rsidR="002E60AA" w:rsidRPr="00676BCF">
        <w:t xml:space="preserve">considered </w:t>
      </w:r>
      <w:r w:rsidRPr="00676BCF">
        <w:t>to be present AND</w:t>
      </w:r>
    </w:p>
    <w:p w:rsidR="0072108E" w:rsidRPr="00676BCF" w:rsidRDefault="0072108E" w:rsidP="00676BCF">
      <w:pPr>
        <w:pStyle w:val="ListParagraph"/>
      </w:pPr>
      <w:proofErr w:type="gramStart"/>
      <w:r w:rsidRPr="00676BCF">
        <w:t>local</w:t>
      </w:r>
      <w:proofErr w:type="gramEnd"/>
      <w:r w:rsidRPr="00676BCF">
        <w:t xml:space="preserve"> </w:t>
      </w:r>
      <w:r w:rsidR="00EA2925" w:rsidRPr="00676BCF">
        <w:t xml:space="preserve">dengue </w:t>
      </w:r>
      <w:r w:rsidRPr="00676BCF">
        <w:t>transmission has occurred in the past 20 years, OR</w:t>
      </w:r>
      <w:r w:rsidR="00CB1FAC">
        <w:t>,</w:t>
      </w:r>
      <w:r w:rsidRPr="00676BCF">
        <w:t xml:space="preserve"> local public</w:t>
      </w:r>
      <w:r w:rsidR="00D94ADF">
        <w:t>-</w:t>
      </w:r>
      <w:r w:rsidRPr="00676BCF">
        <w:t xml:space="preserve">health and entomology authorities consider there </w:t>
      </w:r>
      <w:r w:rsidR="00CB1FAC">
        <w:t>is</w:t>
      </w:r>
      <w:r w:rsidRPr="00676BCF">
        <w:t xml:space="preserve"> a risk of </w:t>
      </w:r>
      <w:r w:rsidR="00EA2925" w:rsidRPr="00676BCF">
        <w:t xml:space="preserve">sustained </w:t>
      </w:r>
      <w:r w:rsidRPr="00676BCF">
        <w:t>transmission.</w:t>
      </w:r>
    </w:p>
    <w:p w:rsidR="0072108E" w:rsidRPr="0072108E" w:rsidRDefault="0072108E" w:rsidP="00F90B7B">
      <w:pPr>
        <w:spacing w:after="0"/>
      </w:pPr>
      <w:r w:rsidRPr="0072108E">
        <w:t>*Note:</w:t>
      </w:r>
    </w:p>
    <w:p w:rsidR="0072108E" w:rsidRPr="00676BCF" w:rsidRDefault="0072108E" w:rsidP="00676BCF">
      <w:pPr>
        <w:pStyle w:val="ListParagraph"/>
      </w:pPr>
      <w:r w:rsidRPr="00676BCF">
        <w:t>Only urban or residential environments within the shaded areas are the potential receptive area.</w:t>
      </w:r>
    </w:p>
    <w:p w:rsidR="0072108E" w:rsidRDefault="0072108E" w:rsidP="00676BCF">
      <w:pPr>
        <w:pStyle w:val="ListParagraph"/>
      </w:pPr>
      <w:r w:rsidRPr="00676BCF">
        <w:t>Data on vector distribution are patchy and subject to change</w:t>
      </w:r>
      <w:r w:rsidR="00EC3803" w:rsidRPr="00676BCF">
        <w:t>.</w:t>
      </w:r>
    </w:p>
    <w:p w:rsidR="009858B9" w:rsidRPr="008370AE" w:rsidRDefault="009858B9" w:rsidP="008370AE">
      <w:pPr>
        <w:pStyle w:val="Caption"/>
        <w:spacing w:after="120"/>
        <w:rPr>
          <w:rStyle w:val="SubtleReference"/>
        </w:rPr>
      </w:pPr>
      <w:bookmarkStart w:id="3" w:name="_Ref462323500"/>
      <w:r w:rsidRPr="008370AE">
        <w:rPr>
          <w:rStyle w:val="SubtleReference"/>
        </w:rPr>
        <w:t xml:space="preserve">Figure </w:t>
      </w:r>
      <w:r w:rsidRPr="009858B9">
        <w:rPr>
          <w:rStyle w:val="SubtleReference"/>
        </w:rPr>
        <w:fldChar w:fldCharType="begin"/>
      </w:r>
      <w:r w:rsidRPr="009858B9">
        <w:rPr>
          <w:rStyle w:val="SubtleReference"/>
        </w:rPr>
        <w:instrText xml:space="preserve"> SEQ Figure \* ARABIC </w:instrText>
      </w:r>
      <w:r w:rsidRPr="009858B9">
        <w:rPr>
          <w:rStyle w:val="SubtleReference"/>
        </w:rPr>
        <w:fldChar w:fldCharType="separate"/>
      </w:r>
      <w:r w:rsidR="00B50769">
        <w:rPr>
          <w:rStyle w:val="SubtleReference"/>
          <w:noProof/>
        </w:rPr>
        <w:t>1</w:t>
      </w:r>
      <w:r w:rsidRPr="009858B9">
        <w:rPr>
          <w:rStyle w:val="SubtleReference"/>
        </w:rPr>
        <w:fldChar w:fldCharType="end"/>
      </w:r>
      <w:bookmarkEnd w:id="3"/>
      <w:r w:rsidRPr="008370AE">
        <w:rPr>
          <w:rStyle w:val="SubtleReference"/>
        </w:rPr>
        <w:t>: ZIKV-receptive area of Australia</w:t>
      </w:r>
    </w:p>
    <w:p w:rsidR="004F1161" w:rsidRPr="008370AE" w:rsidRDefault="004F1161" w:rsidP="008370AE">
      <w:r>
        <w:rPr>
          <w:noProof/>
          <w:lang w:eastAsia="en-AU"/>
        </w:rPr>
        <w:drawing>
          <wp:inline distT="0" distB="0" distL="0" distR="0" wp14:anchorId="1C3FA3D2" wp14:editId="507C6A1B">
            <wp:extent cx="3049979" cy="4000500"/>
            <wp:effectExtent l="0" t="0" r="0" b="0"/>
            <wp:docPr id="1" name="Picture 1" descr="Map of the Queensland region illustrating the degue-receptive areas (since 1990) and the distribution of Aede aegypti (mosquitoes). Further details are provided prior to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ld aedes aegypti map.jpg"/>
                    <pic:cNvPicPr/>
                  </pic:nvPicPr>
                  <pic:blipFill>
                    <a:blip r:embed="rId9">
                      <a:extLst>
                        <a:ext uri="{28A0092B-C50C-407E-A947-70E740481C1C}">
                          <a14:useLocalDpi xmlns:a14="http://schemas.microsoft.com/office/drawing/2010/main" val="0"/>
                        </a:ext>
                      </a:extLst>
                    </a:blip>
                    <a:stretch>
                      <a:fillRect/>
                    </a:stretch>
                  </pic:blipFill>
                  <pic:spPr>
                    <a:xfrm>
                      <a:off x="0" y="0"/>
                      <a:ext cx="3050480" cy="4001157"/>
                    </a:xfrm>
                    <a:prstGeom prst="rect">
                      <a:avLst/>
                    </a:prstGeom>
                  </pic:spPr>
                </pic:pic>
              </a:graphicData>
            </a:graphic>
          </wp:inline>
        </w:drawing>
      </w:r>
    </w:p>
    <w:p w:rsidR="00097713" w:rsidRPr="004F1161" w:rsidRDefault="004F1161" w:rsidP="00A307C6">
      <w:pPr>
        <w:pStyle w:val="Caption"/>
        <w:spacing w:after="240"/>
        <w:rPr>
          <w:sz w:val="28"/>
        </w:rPr>
      </w:pPr>
      <w:r w:rsidRPr="004F1161">
        <w:t>Source: Queensland Dengue Management Plan 2015-2020</w:t>
      </w:r>
      <w:r w:rsidR="00EC3803">
        <w:t>.</w:t>
      </w:r>
    </w:p>
    <w:p w:rsidR="00FE65B6" w:rsidRDefault="00312D7F" w:rsidP="00676BCF">
      <w:r w:rsidRPr="00312D7F">
        <w:t xml:space="preserve">To date there has been no </w:t>
      </w:r>
      <w:r w:rsidR="00ED645D">
        <w:t xml:space="preserve">known </w:t>
      </w:r>
      <w:r w:rsidRPr="00312D7F">
        <w:t xml:space="preserve">local transmission of </w:t>
      </w:r>
      <w:r>
        <w:t>ZIKV</w:t>
      </w:r>
      <w:r w:rsidRPr="00312D7F">
        <w:t xml:space="preserve"> in </w:t>
      </w:r>
      <w:r>
        <w:t xml:space="preserve">the </w:t>
      </w:r>
      <w:r w:rsidRPr="00312D7F">
        <w:t>receptive area</w:t>
      </w:r>
      <w:r w:rsidR="00C457EB">
        <w:t xml:space="preserve"> of Australia</w:t>
      </w:r>
      <w:r>
        <w:t>.</w:t>
      </w:r>
    </w:p>
    <w:p w:rsidR="0092728B" w:rsidRPr="001F3FDA" w:rsidRDefault="002A4B69" w:rsidP="00A95AAD">
      <w:pPr>
        <w:pStyle w:val="Heading1"/>
      </w:pPr>
      <w:r w:rsidRPr="001F3FDA">
        <w:t>The disease</w:t>
      </w:r>
    </w:p>
    <w:p w:rsidR="002A4B69" w:rsidRPr="001F3FDA" w:rsidRDefault="002A4B69" w:rsidP="009858B9">
      <w:pPr>
        <w:pStyle w:val="Heading2"/>
      </w:pPr>
      <w:bookmarkStart w:id="4" w:name="_Ref474830342"/>
      <w:r w:rsidRPr="001F3FDA">
        <w:t>Infectious agent</w:t>
      </w:r>
      <w:bookmarkEnd w:id="4"/>
    </w:p>
    <w:p w:rsidR="001F3FDA" w:rsidRPr="00F90889" w:rsidRDefault="001F3FDA" w:rsidP="00A63A2A">
      <w:pPr>
        <w:pStyle w:val="BodyText"/>
        <w:rPr>
          <w:rFonts w:ascii="Arial" w:hAnsi="Arial" w:cs="Arial"/>
        </w:rPr>
      </w:pPr>
      <w:proofErr w:type="spellStart"/>
      <w:r w:rsidRPr="00F90889">
        <w:rPr>
          <w:rFonts w:ascii="Arial" w:hAnsi="Arial" w:cs="Arial"/>
        </w:rPr>
        <w:t>Zika</w:t>
      </w:r>
      <w:proofErr w:type="spellEnd"/>
      <w:r w:rsidRPr="00F90889">
        <w:rPr>
          <w:rFonts w:ascii="Arial" w:hAnsi="Arial" w:cs="Arial"/>
        </w:rPr>
        <w:t xml:space="preserve"> virus (ZIKV) is a </w:t>
      </w:r>
      <w:proofErr w:type="spellStart"/>
      <w:r w:rsidRPr="00F90889">
        <w:rPr>
          <w:rFonts w:ascii="Arial" w:hAnsi="Arial" w:cs="Arial"/>
        </w:rPr>
        <w:t>flavivirus</w:t>
      </w:r>
      <w:proofErr w:type="spellEnd"/>
      <w:r w:rsidRPr="00F90889">
        <w:rPr>
          <w:rFonts w:ascii="Arial" w:hAnsi="Arial" w:cs="Arial"/>
        </w:rPr>
        <w:t>, closely related to dengue</w:t>
      </w:r>
      <w:r w:rsidR="00B9320D" w:rsidRPr="00F90889">
        <w:rPr>
          <w:rFonts w:ascii="Arial" w:hAnsi="Arial" w:cs="Arial"/>
        </w:rPr>
        <w:t xml:space="preserve"> virus</w:t>
      </w:r>
      <w:r w:rsidRPr="00F90889">
        <w:rPr>
          <w:rFonts w:ascii="Arial" w:hAnsi="Arial" w:cs="Arial"/>
        </w:rPr>
        <w:t xml:space="preserve">. </w:t>
      </w:r>
    </w:p>
    <w:p w:rsidR="0092728B" w:rsidRDefault="00086334" w:rsidP="00676BCF">
      <w:r>
        <w:t>ZIKV</w:t>
      </w:r>
      <w:r w:rsidR="001F3FDA" w:rsidRPr="001F3FDA">
        <w:t xml:space="preserve"> was first isolated in 1947 from a </w:t>
      </w:r>
      <w:r w:rsidR="00CF6C6C">
        <w:t xml:space="preserve">rhesus </w:t>
      </w:r>
      <w:r w:rsidR="001F3FDA" w:rsidRPr="001F3FDA">
        <w:t xml:space="preserve">monkey in the </w:t>
      </w:r>
      <w:proofErr w:type="spellStart"/>
      <w:r w:rsidR="001F3FDA" w:rsidRPr="001F3FDA">
        <w:t>Zika</w:t>
      </w:r>
      <w:proofErr w:type="spellEnd"/>
      <w:r w:rsidR="001F3FDA" w:rsidRPr="001F3FDA">
        <w:t xml:space="preserve"> </w:t>
      </w:r>
      <w:r w:rsidR="00713104">
        <w:t>F</w:t>
      </w:r>
      <w:r w:rsidR="001F3FDA" w:rsidRPr="001F3FDA">
        <w:t>orest, Uganda, then in mosquitoes (</w:t>
      </w:r>
      <w:proofErr w:type="spellStart"/>
      <w:r w:rsidR="001F3FDA" w:rsidRPr="008370AE">
        <w:rPr>
          <w:rStyle w:val="Organismnames"/>
        </w:rPr>
        <w:t>Aedes</w:t>
      </w:r>
      <w:proofErr w:type="spellEnd"/>
      <w:r w:rsidR="001F3FDA" w:rsidRPr="008370AE">
        <w:rPr>
          <w:rStyle w:val="Organismnames"/>
        </w:rPr>
        <w:t xml:space="preserve"> </w:t>
      </w:r>
      <w:proofErr w:type="spellStart"/>
      <w:r w:rsidR="001F3FDA" w:rsidRPr="008370AE">
        <w:rPr>
          <w:rStyle w:val="Organismnames"/>
        </w:rPr>
        <w:t>africanus</w:t>
      </w:r>
      <w:proofErr w:type="spellEnd"/>
      <w:r w:rsidR="001F3FDA" w:rsidRPr="001F3FDA">
        <w:t>) in the same forest in 1948</w:t>
      </w:r>
      <w:hyperlink w:anchor="_ENREF_2" w:tooltip="Dick, 1952 #306" w:history="1">
        <w:r w:rsidR="00CF6C6C" w:rsidRPr="001E2DDF">
          <w:rPr>
            <w:rStyle w:val="Hyperlink"/>
          </w:rPr>
          <w:fldChar w:fldCharType="begin"/>
        </w:r>
        <w:r w:rsidR="00676BCF" w:rsidRPr="001E2DDF">
          <w:rPr>
            <w:rStyle w:val="Hyperlink"/>
          </w:rPr>
          <w:instrText xml:space="preserve"> ADDIN EN.CITE &lt;EndNote&gt;&lt;Cite&gt;&lt;Author&gt;Dick&lt;/Author&gt;&lt;Year&gt;1952&lt;/Year&gt;&lt;RecNum&gt;306&lt;/RecNum&gt;&lt;DisplayText&gt;&lt;style face="superscript"&gt;2&lt;/style&gt;&lt;/DisplayText&gt;&lt;record&gt;&lt;rec-number&gt;306&lt;/rec-number&gt;&lt;foreign-keys&gt;&lt;key app="EN" db-id="92trtwz9n059xaeds5xvtxvsd55a5ddrza52"&gt;306&lt;/key&gt;&lt;/foreign-keys&gt;&lt;ref-type name="Journal Article"&gt;17&lt;/ref-type&gt;&lt;contributors&gt;&lt;authors&gt;&lt;author&gt;Dick, G. W.&lt;/author&gt;&lt;author&gt;Kitchen, S. F.&lt;/author&gt;&lt;author&gt;Haddow, A. J.&lt;/author&gt;&lt;/authors&gt;&lt;/contributors&gt;&lt;titles&gt;&lt;title&gt;Zika virus. I. Isolations and serological specificity&lt;/title&gt;&lt;secondary-title&gt;&lt;style face="italic" font="default" size="100%"&gt;Trans R Soc Trop Med Hyg&lt;/style&gt;&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509-20&lt;/pages&gt;&lt;volume&gt;46&lt;/volume&gt;&lt;number&gt;5&lt;/number&gt;&lt;edition&gt;1952/09/01&lt;/edition&gt;&lt;keywords&gt;&lt;keyword&gt;*Flavivirus&lt;/keyword&gt;&lt;keyword&gt;Humans&lt;/keyword&gt;&lt;keyword&gt;*Sensitivity and Specificity&lt;/keyword&gt;&lt;keyword&gt;*Viruses&lt;/keyword&gt;&lt;/keywords&gt;&lt;dates&gt;&lt;year&gt;1952&lt;/year&gt;&lt;pub-dates&gt;&lt;date&gt;Sep&lt;/date&gt;&lt;/pub-dates&gt;&lt;/dates&gt;&lt;isbn&gt;0035-9203 (Print)&amp;#xD;0035-9203 (Linking)&lt;/isbn&gt;&lt;accession-num&gt;12995440&lt;/accession-num&gt;&lt;urls&gt;&lt;related-urls&gt;&lt;url&gt;http://www.ncbi.nlm.nih.gov/pubmed/12995440&lt;/url&gt;&lt;/related-urls&gt;&lt;/urls&gt;&lt;language&gt;eng&lt;/language&gt;&lt;/record&gt;&lt;/Cite&gt;&lt;/EndNote&gt;</w:instrText>
        </w:r>
        <w:r w:rsidR="00CF6C6C" w:rsidRPr="001E2DDF">
          <w:rPr>
            <w:rStyle w:val="Hyperlink"/>
          </w:rPr>
          <w:fldChar w:fldCharType="separate"/>
        </w:r>
        <w:r w:rsidR="00676BCF" w:rsidRPr="001E2DDF">
          <w:rPr>
            <w:rStyle w:val="Hyperlink"/>
            <w:noProof/>
            <w:vertAlign w:val="superscript"/>
          </w:rPr>
          <w:t>2</w:t>
        </w:r>
        <w:r w:rsidR="00CF6C6C" w:rsidRPr="001E2DDF">
          <w:rPr>
            <w:rStyle w:val="Hyperlink"/>
          </w:rPr>
          <w:fldChar w:fldCharType="end"/>
        </w:r>
      </w:hyperlink>
      <w:r w:rsidR="001F3FDA" w:rsidRPr="001F3FDA">
        <w:t>, and</w:t>
      </w:r>
      <w:r>
        <w:t xml:space="preserve"> subsequently</w:t>
      </w:r>
      <w:r w:rsidR="001F3FDA" w:rsidRPr="001F3FDA">
        <w:t xml:space="preserve"> in a human </w:t>
      </w:r>
      <w:r w:rsidR="00EB686B">
        <w:t>from</w:t>
      </w:r>
      <w:r w:rsidR="00EB686B" w:rsidRPr="001F3FDA">
        <w:t xml:space="preserve"> </w:t>
      </w:r>
      <w:r w:rsidR="001F3FDA" w:rsidRPr="001F3FDA">
        <w:t>Nigeria</w:t>
      </w:r>
      <w:r>
        <w:t>,</w:t>
      </w:r>
      <w:r w:rsidR="001F3FDA" w:rsidRPr="001F3FDA">
        <w:t xml:space="preserve"> in 1952</w:t>
      </w:r>
      <w:r w:rsidR="00676BCF">
        <w:t>.</w:t>
      </w:r>
      <w:hyperlink w:anchor="_ENREF_3" w:tooltip="Macnamara, 1954 #307" w:history="1">
        <w:r w:rsidR="00CF6C6C" w:rsidRPr="001E2DDF">
          <w:rPr>
            <w:rStyle w:val="Hyperlink"/>
          </w:rPr>
          <w:fldChar w:fldCharType="begin"/>
        </w:r>
        <w:r w:rsidR="00676BCF" w:rsidRPr="001E2DDF">
          <w:rPr>
            <w:rStyle w:val="Hyperlink"/>
          </w:rPr>
          <w:instrText xml:space="preserve"> ADDIN EN.CITE &lt;EndNote&gt;&lt;Cite&gt;&lt;Author&gt;Macnamara&lt;/Author&gt;&lt;Year&gt;1954&lt;/Year&gt;&lt;RecNum&gt;307&lt;/RecNum&gt;&lt;DisplayText&gt;&lt;style face="superscript"&gt;3&lt;/style&gt;&lt;/DisplayText&gt;&lt;record&gt;&lt;rec-number&gt;307&lt;/rec-number&gt;&lt;foreign-keys&gt;&lt;key app="EN" db-id="92trtwz9n059xaeds5xvtxvsd55a5ddrza52"&gt;307&lt;/key&gt;&lt;/foreign-keys&gt;&lt;ref-type name="Journal Article"&gt;17&lt;/ref-type&gt;&lt;contributors&gt;&lt;authors&gt;&lt;author&gt;Macnamara, F. N.&lt;/author&gt;&lt;/authors&gt;&lt;/contributors&gt;&lt;titles&gt;&lt;title&gt;Zika virus: a report on three cases of human infection during an epidemic of jaundice in Nigeria&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139-45&lt;/pages&gt;&lt;volume&gt;48&lt;/volume&gt;&lt;number&gt;2&lt;/number&gt;&lt;edition&gt;1954/03/01&lt;/edition&gt;&lt;keywords&gt;&lt;keyword&gt;*Epidemics&lt;/keyword&gt;&lt;keyword&gt;Humans&lt;/keyword&gt;&lt;keyword&gt;Jaundice/*complications&lt;/keyword&gt;&lt;keyword&gt;Nigeria&lt;/keyword&gt;&lt;keyword&gt;*Virus Diseases&lt;/keyword&gt;&lt;/keywords&gt;&lt;dates&gt;&lt;year&gt;1954&lt;/year&gt;&lt;pub-dates&gt;&lt;date&gt;Mar&lt;/date&gt;&lt;/pub-dates&gt;&lt;/dates&gt;&lt;isbn&gt;0035-9203 (Print)&amp;#xD;0035-9203 (Linking)&lt;/isbn&gt;&lt;accession-num&gt;13157159&lt;/accession-num&gt;&lt;urls&gt;&lt;related-urls&gt;&lt;url&gt;http://www.ncbi.nlm.nih.gov/pubmed/13157159&lt;/url&gt;&lt;/related-urls&gt;&lt;/urls&gt;&lt;language&gt;eng&lt;/language&gt;&lt;/record&gt;&lt;/Cite&gt;&lt;/EndNote&gt;</w:instrText>
        </w:r>
        <w:r w:rsidR="00CF6C6C" w:rsidRPr="001E2DDF">
          <w:rPr>
            <w:rStyle w:val="Hyperlink"/>
          </w:rPr>
          <w:fldChar w:fldCharType="separate"/>
        </w:r>
        <w:r w:rsidR="00676BCF" w:rsidRPr="001E2DDF">
          <w:rPr>
            <w:rStyle w:val="Hyperlink"/>
            <w:noProof/>
            <w:vertAlign w:val="superscript"/>
          </w:rPr>
          <w:t>3</w:t>
        </w:r>
        <w:r w:rsidR="00CF6C6C" w:rsidRPr="001E2DDF">
          <w:rPr>
            <w:rStyle w:val="Hyperlink"/>
          </w:rPr>
          <w:fldChar w:fldCharType="end"/>
        </w:r>
      </w:hyperlink>
      <w:r w:rsidR="001F3FDA" w:rsidRPr="001F3FDA">
        <w:t xml:space="preserve"> The two </w:t>
      </w:r>
      <w:r w:rsidR="005C07E5">
        <w:t xml:space="preserve">distinct </w:t>
      </w:r>
      <w:r w:rsidR="001F3FDA" w:rsidRPr="001F3FDA">
        <w:t>ZIKV lineages</w:t>
      </w:r>
      <w:r w:rsidR="00F46D71">
        <w:t xml:space="preserve"> are</w:t>
      </w:r>
      <w:r>
        <w:t>:</w:t>
      </w:r>
      <w:r w:rsidR="001F3FDA" w:rsidRPr="001F3FDA">
        <w:t xml:space="preserve"> the African lineage and the Asian lineage</w:t>
      </w:r>
      <w:r w:rsidR="00EB686B">
        <w:t>, the latter of</w:t>
      </w:r>
      <w:r w:rsidR="001F3FDA" w:rsidRPr="001F3FDA">
        <w:t xml:space="preserve"> which has</w:t>
      </w:r>
      <w:r>
        <w:t xml:space="preserve"> </w:t>
      </w:r>
      <w:r w:rsidR="001F3FDA" w:rsidRPr="001F3FDA">
        <w:t>emerged</w:t>
      </w:r>
      <w:r w:rsidR="00B9320D">
        <w:t xml:space="preserve"> recently</w:t>
      </w:r>
      <w:r w:rsidR="001F3FDA" w:rsidRPr="001F3FDA">
        <w:t xml:space="preserve"> </w:t>
      </w:r>
      <w:r w:rsidR="001F3FDA">
        <w:t>in the Pacific and the Americas</w:t>
      </w:r>
      <w:r w:rsidR="00676BCF">
        <w:t>.</w:t>
      </w:r>
      <w:hyperlink w:anchor="_ENREF_4" w:tooltip="Haddow, 2012 #311" w:history="1">
        <w:r w:rsidR="005C07E5" w:rsidRPr="001E2DDF">
          <w:rPr>
            <w:rStyle w:val="Hyperlink"/>
          </w:rPr>
          <w:fldChar w:fldCharType="begin">
            <w:fldData xml:space="preserve">PEVuZE5vdGU+PENpdGU+PEF1dGhvcj5IYWRkb3c8L0F1dGhvcj48WWVhcj4yMDEyPC9ZZWFyPjxS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jM4OTczMDwvdXJsPjwvcmVsYXRlZC11cmxzPjwvdXJscz48Y3VzdG9t
Mj4zMjg5NjAyPC9jdXN0b20yPjxlbGVjdHJvbmljLXJlc291cmNlLW51bT4xMC4xMzcxL2pvdXJu
YWwucG50ZC4wMDAxNDc3PC9lbGVjdHJvbmljLXJlc291cmNlLW51bT48bGFuZ3VhZ2U+ZW5nPC9s
YW5ndWFnZT48L3JlY29yZD48L0NpdGU+PC9FbmROb3RlPgB=
</w:fldData>
          </w:fldChar>
        </w:r>
        <w:r w:rsidR="00676BCF" w:rsidRPr="001E2DDF">
          <w:rPr>
            <w:rStyle w:val="Hyperlink"/>
          </w:rPr>
          <w:instrText xml:space="preserve"> ADDIN EN.CITE </w:instrText>
        </w:r>
        <w:r w:rsidR="00676BCF" w:rsidRPr="001E2DDF">
          <w:rPr>
            <w:rStyle w:val="Hyperlink"/>
          </w:rPr>
          <w:fldChar w:fldCharType="begin">
            <w:fldData xml:space="preserve">PEVuZE5vdGU+PENpdGU+PEF1dGhvcj5IYWRkb3c8L0F1dGhvcj48WWVhcj4yMDEyPC9ZZWFyPjxS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jM4OTczMDwvdXJsPjwvcmVsYXRlZC11cmxzPjwvdXJscz48Y3VzdG9t
Mj4zMjg5NjAyPC9jdXN0b20yPjxlbGVjdHJvbmljLXJlc291cmNlLW51bT4xMC4xMzcxL2pvdXJu
YWwucG50ZC4wMDAxNDc3PC9lbGVjdHJvbmljLXJlc291cmNlLW51bT48bGFuZ3VhZ2U+ZW5nPC9s
YW5ndWFnZT48L3JlY29yZD48L0NpdGU+PC9FbmROb3RlPgB=
</w:fldData>
          </w:fldChar>
        </w:r>
        <w:r w:rsidR="00676BCF" w:rsidRPr="001E2DDF">
          <w:rPr>
            <w:rStyle w:val="Hyperlink"/>
          </w:rPr>
          <w:instrText xml:space="preserve"> ADDIN EN.CITE.DATA </w:instrText>
        </w:r>
        <w:r w:rsidR="00676BCF" w:rsidRPr="001E2DDF">
          <w:rPr>
            <w:rStyle w:val="Hyperlink"/>
          </w:rPr>
        </w:r>
        <w:r w:rsidR="00676BCF" w:rsidRPr="001E2DDF">
          <w:rPr>
            <w:rStyle w:val="Hyperlink"/>
          </w:rPr>
          <w:fldChar w:fldCharType="end"/>
        </w:r>
        <w:r w:rsidR="005C07E5" w:rsidRPr="001E2DDF">
          <w:rPr>
            <w:rStyle w:val="Hyperlink"/>
          </w:rPr>
        </w:r>
        <w:r w:rsidR="005C07E5" w:rsidRPr="001E2DDF">
          <w:rPr>
            <w:rStyle w:val="Hyperlink"/>
          </w:rPr>
          <w:fldChar w:fldCharType="separate"/>
        </w:r>
        <w:r w:rsidR="00676BCF" w:rsidRPr="001E2DDF">
          <w:rPr>
            <w:rStyle w:val="Hyperlink"/>
            <w:noProof/>
            <w:vertAlign w:val="superscript"/>
          </w:rPr>
          <w:t>4</w:t>
        </w:r>
        <w:r w:rsidR="005C07E5" w:rsidRPr="001E2DDF">
          <w:rPr>
            <w:rStyle w:val="Hyperlink"/>
          </w:rPr>
          <w:fldChar w:fldCharType="end"/>
        </w:r>
      </w:hyperlink>
    </w:p>
    <w:p w:rsidR="004E0306" w:rsidRDefault="004E0306" w:rsidP="00676BCF">
      <w:r>
        <w:t xml:space="preserve">The first outbreak of ZIKV infection </w:t>
      </w:r>
      <w:r w:rsidR="001E0B51" w:rsidRPr="001E0B51">
        <w:t>identified outside of Africa and Asia</w:t>
      </w:r>
      <w:r w:rsidR="001E0B51">
        <w:t xml:space="preserve">, </w:t>
      </w:r>
      <w:r>
        <w:t>occurred on Yap Island, Federated States of Micronesia in 2007</w:t>
      </w:r>
      <w:r w:rsidR="00086334">
        <w:t>,</w:t>
      </w:r>
      <w:r w:rsidR="00154023">
        <w:t xml:space="preserve"> </w:t>
      </w:r>
      <w:r w:rsidR="002213F4">
        <w:t xml:space="preserve">is </w:t>
      </w:r>
      <w:r w:rsidR="00154023">
        <w:t>estimated to have affected over 900 people</w:t>
      </w:r>
      <w:r w:rsidR="00086334">
        <w:t>.</w:t>
      </w:r>
      <w:r>
        <w:t xml:space="preserve"> </w:t>
      </w:r>
      <w:r w:rsidR="00086334">
        <w:t>T</w:t>
      </w:r>
      <w:r>
        <w:t xml:space="preserve">he predominant mosquito vector was </w:t>
      </w:r>
      <w:proofErr w:type="spellStart"/>
      <w:r w:rsidRPr="008370AE">
        <w:rPr>
          <w:rStyle w:val="Organismnames"/>
        </w:rPr>
        <w:t>Ae</w:t>
      </w:r>
      <w:r w:rsidR="000F7C92" w:rsidRPr="008370AE">
        <w:rPr>
          <w:rStyle w:val="Organismnames"/>
        </w:rPr>
        <w:t>des</w:t>
      </w:r>
      <w:proofErr w:type="spellEnd"/>
      <w:r w:rsidRPr="008370AE">
        <w:rPr>
          <w:rStyle w:val="Organismnames"/>
        </w:rPr>
        <w:t xml:space="preserve"> </w:t>
      </w:r>
      <w:proofErr w:type="spellStart"/>
      <w:r w:rsidRPr="008370AE">
        <w:rPr>
          <w:rStyle w:val="Organismnames"/>
        </w:rPr>
        <w:t>hensilli</w:t>
      </w:r>
      <w:proofErr w:type="spellEnd"/>
      <w:r w:rsidR="00676BCF">
        <w:t>.</w:t>
      </w:r>
      <w:hyperlink w:anchor="_ENREF_5" w:tooltip="Duffy, 2009 #308" w:history="1">
        <w:r w:rsidRPr="001E2DDF">
          <w:rPr>
            <w:rStyle w:val="Hyperlink"/>
          </w:rPr>
          <w:fldChar w:fldCharType="begin">
            <w:fldData xml:space="preserve">PEVuZE5vdGU+PENpdGU+PEF1dGhvcj5EdWZmeTwvQXV0aG9yPjxZZWFyPjIwMDk8L1llYXI+PFJl
Y051bT4zMDg8L1JlY051bT48RGlzcGxheVRleHQ+PHN0eWxlIGZhY2U9InN1cGVyc2NyaXB0Ij41
PC9zdHlsZT48L0Rpc3BsYXlUZXh0PjxyZWNvcmQ+PHJlYy1udW1iZXI+MzA4PC9yZWMtbnVtYmVy
Pjxmb3JlaWduLWtleXM+PGtleSBhcHA9IkVOIiBkYi1pZD0iOTJ0cnR3ejluMDU5eGFlZHM1eHZ0
eHZzZDU1YTVkZHJ6YTUyIj4zMDg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ZXJpb2RpY2FsPjxm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</w:fldData>
          </w:fldChar>
        </w:r>
        <w:r w:rsidR="00A9147E" w:rsidRPr="001E2DDF">
          <w:rPr>
            <w:rStyle w:val="Hyperlink"/>
          </w:rPr>
          <w:instrText xml:space="preserve"> ADDIN EN.CITE </w:instrText>
        </w:r>
        <w:r w:rsidR="00A9147E" w:rsidRPr="001E2DDF">
          <w:rPr>
            <w:rStyle w:val="Hyperlink"/>
          </w:rPr>
          <w:fldChar w:fldCharType="begin">
            <w:fldData xml:space="preserve">PEVuZE5vdGU+PENpdGU+PEF1dGhvcj5EdWZmeTwvQXV0aG9yPjxZZWFyPjIwMDk8L1llYXI+PFJl
Y051bT4zMDg8L1JlY051bT48RGlzcGxheVRleHQ+PHN0eWxlIGZhY2U9InN1cGVyc2NyaXB0Ij41
PC9zdHlsZT48L0Rpc3BsYXlUZXh0PjxyZWNvcmQ+PHJlYy1udW1iZXI+MzA4PC9yZWMtbnVtYmVy
Pjxmb3JlaWduLWtleXM+PGtleSBhcHA9IkVOIiBkYi1pZD0iOTJ0cnR3ejluMDU5eGFlZHM1eHZ0
eHZzZDU1YTVkZHJ6YTUyIj4zMDg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ZXJpb2RpY2FsPjxm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</w:fldData>
          </w:fldChar>
        </w:r>
        <w:r w:rsidR="00A9147E" w:rsidRPr="001E2DDF">
          <w:rPr>
            <w:rStyle w:val="Hyperlink"/>
          </w:rPr>
          <w:instrText xml:space="preserve"> ADDIN EN.CITE.DATA </w:instrText>
        </w:r>
        <w:r w:rsidR="00A9147E" w:rsidRPr="001E2DDF">
          <w:rPr>
            <w:rStyle w:val="Hyperlink"/>
          </w:rPr>
        </w:r>
        <w:r w:rsidR="00A9147E" w:rsidRPr="001E2DDF">
          <w:rPr>
            <w:rStyle w:val="Hyperlink"/>
          </w:rPr>
          <w:fldChar w:fldCharType="end"/>
        </w:r>
        <w:r w:rsidRPr="001E2DDF">
          <w:rPr>
            <w:rStyle w:val="Hyperlink"/>
          </w:rPr>
        </w:r>
        <w:r w:rsidRPr="001E2DDF">
          <w:rPr>
            <w:rStyle w:val="Hyperlink"/>
          </w:rPr>
          <w:fldChar w:fldCharType="separate"/>
        </w:r>
        <w:r w:rsidR="00676BCF" w:rsidRPr="001E2DDF">
          <w:rPr>
            <w:rStyle w:val="Hyperlink"/>
            <w:noProof/>
            <w:vertAlign w:val="superscript"/>
          </w:rPr>
          <w:t>5</w:t>
        </w:r>
        <w:r w:rsidRPr="001E2DDF">
          <w:rPr>
            <w:rStyle w:val="Hyperlink"/>
          </w:rPr>
          <w:fldChar w:fldCharType="end"/>
        </w:r>
      </w:hyperlink>
    </w:p>
    <w:p w:rsidR="004E0306" w:rsidRDefault="003A44B0" w:rsidP="00676BCF">
      <w:r>
        <w:t>From</w:t>
      </w:r>
      <w:r w:rsidR="004E0306">
        <w:t xml:space="preserve"> 2013, an outbreak of </w:t>
      </w:r>
      <w:r w:rsidR="008D33EC">
        <w:t xml:space="preserve">ZIKV </w:t>
      </w:r>
      <w:r w:rsidR="004E0306">
        <w:t xml:space="preserve">infection </w:t>
      </w:r>
      <w:r w:rsidR="00B9320D">
        <w:t xml:space="preserve">occurred </w:t>
      </w:r>
      <w:r w:rsidR="004E0306">
        <w:t xml:space="preserve">in French Polynesia, affecting </w:t>
      </w:r>
      <w:r w:rsidR="00D818EA">
        <w:t>more than</w:t>
      </w:r>
      <w:r w:rsidR="004E0306">
        <w:t xml:space="preserve"> </w:t>
      </w:r>
      <w:r w:rsidR="00D818EA" w:rsidRPr="00D818EA">
        <w:t>28</w:t>
      </w:r>
      <w:r w:rsidR="004E0306" w:rsidRPr="00D818EA">
        <w:t>,000</w:t>
      </w:r>
      <w:r w:rsidR="004E0306">
        <w:t xml:space="preserve"> people</w:t>
      </w:r>
      <w:r w:rsidR="00676BCF">
        <w:t>.</w:t>
      </w:r>
      <w:r w:rsidR="004E0306" w:rsidRPr="00D818EA">
        <w:fldChar w:fldCharType="begin">
          <w:fldData xml:space="preserve">PEVuZE5vdGU+PENpdGU+PEF1dGhvcj5DYW8tTG9ybWVhdTwvQXV0aG9yPjxZZWFyPjIwMTQ8L1ll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</w:fldData>
        </w:fldChar>
      </w:r>
      <w:r w:rsidR="00676BCF">
        <w:instrText xml:space="preserve"> ADDIN EN.CITE </w:instrText>
      </w:r>
      <w:r w:rsidR="00676BCF">
        <w:fldChar w:fldCharType="begin">
          <w:fldData xml:space="preserve">PEVuZE5vdGU+PENpdGU+PEF1dGhvcj5DYW8tTG9ybWVhdTwvQXV0aG9yPjxZZWFyPjIwMTQ8L1ll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</w:fldData>
        </w:fldChar>
      </w:r>
      <w:r w:rsidR="00676BCF">
        <w:instrText xml:space="preserve"> ADDIN EN.CITE.DATA </w:instrText>
      </w:r>
      <w:r w:rsidR="00676BCF">
        <w:fldChar w:fldCharType="end"/>
      </w:r>
      <w:r w:rsidR="004E0306" w:rsidRPr="00D818EA">
        <w:fldChar w:fldCharType="separate"/>
      </w:r>
      <w:hyperlink w:anchor="_ENREF_6" w:tooltip="Cao-Lormeau, 2014 #327" w:history="1">
        <w:r w:rsidR="00676BCF" w:rsidRPr="001E2DDF">
          <w:rPr>
            <w:rStyle w:val="Hyperlink"/>
            <w:noProof/>
            <w:vertAlign w:val="superscript"/>
          </w:rPr>
          <w:t>6</w:t>
        </w:r>
      </w:hyperlink>
      <w:r w:rsidR="00676BCF" w:rsidRPr="00676BCF">
        <w:rPr>
          <w:noProof/>
          <w:vertAlign w:val="superscript"/>
        </w:rPr>
        <w:t xml:space="preserve">, </w:t>
      </w:r>
      <w:hyperlink w:anchor="_ENREF_7" w:tooltip="European Centre for Disease Prevention and Control, 2014 #310" w:history="1">
        <w:r w:rsidR="00676BCF" w:rsidRPr="001E2DDF">
          <w:rPr>
            <w:rStyle w:val="Hyperlink"/>
            <w:noProof/>
            <w:vertAlign w:val="superscript"/>
          </w:rPr>
          <w:t>7</w:t>
        </w:r>
      </w:hyperlink>
      <w:r w:rsidR="004E0306" w:rsidRPr="00D818EA">
        <w:fldChar w:fldCharType="end"/>
      </w:r>
      <w:r w:rsidR="00D818EA">
        <w:t xml:space="preserve"> Whilst most of those affected experienced mild symptoms, severe neurological complications were reported in a few patients</w:t>
      </w:r>
      <w:r w:rsidR="00676BCF">
        <w:t>.</w:t>
      </w:r>
      <w:hyperlink w:anchor="_ENREF_8" w:tooltip="Oehler, 2014 #298" w:history="1">
        <w:r w:rsidR="00D818EA" w:rsidRPr="001E2DDF">
          <w:rPr>
            <w:rStyle w:val="Hyperlink"/>
          </w:rPr>
          <w:fldChar w:fldCharType="begin">
            <w:fldData xml:space="preserve">PEVuZE5vdGU+PENpdGU+PEF1dGhvcj5PZWhsZXI8L0F1dGhvcj48WWVhcj4yMDE0PC9ZZWFyPjxS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</w:fldData>
          </w:fldChar>
        </w:r>
        <w:r w:rsidR="00676BCF" w:rsidRPr="001E2DDF">
          <w:rPr>
            <w:rStyle w:val="Hyperlink"/>
          </w:rPr>
          <w:instrText xml:space="preserve"> ADDIN EN.CITE </w:instrText>
        </w:r>
        <w:r w:rsidR="00676BCF" w:rsidRPr="001E2DDF">
          <w:rPr>
            <w:rStyle w:val="Hyperlink"/>
          </w:rPr>
          <w:fldChar w:fldCharType="begin">
            <w:fldData xml:space="preserve">PEVuZE5vdGU+PENpdGU+PEF1dGhvcj5PZWhsZXI8L0F1dGhvcj48WWVhcj4yMDE0PC9ZZWFyPjxS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</w:fldData>
          </w:fldChar>
        </w:r>
        <w:r w:rsidR="00676BCF" w:rsidRPr="001E2DDF">
          <w:rPr>
            <w:rStyle w:val="Hyperlink"/>
          </w:rPr>
          <w:instrText xml:space="preserve"> ADDIN EN.CITE.DATA </w:instrText>
        </w:r>
        <w:r w:rsidR="00676BCF" w:rsidRPr="001E2DDF">
          <w:rPr>
            <w:rStyle w:val="Hyperlink"/>
          </w:rPr>
        </w:r>
        <w:r w:rsidR="00676BCF" w:rsidRPr="001E2DDF">
          <w:rPr>
            <w:rStyle w:val="Hyperlink"/>
          </w:rPr>
          <w:fldChar w:fldCharType="end"/>
        </w:r>
        <w:r w:rsidR="00D818EA" w:rsidRPr="001E2DDF">
          <w:rPr>
            <w:rStyle w:val="Hyperlink"/>
          </w:rPr>
        </w:r>
        <w:r w:rsidR="00D818EA" w:rsidRPr="001E2DDF">
          <w:rPr>
            <w:rStyle w:val="Hyperlink"/>
          </w:rPr>
          <w:fldChar w:fldCharType="separate"/>
        </w:r>
        <w:r w:rsidR="00676BCF" w:rsidRPr="001E2DDF">
          <w:rPr>
            <w:rStyle w:val="Hyperlink"/>
            <w:noProof/>
            <w:vertAlign w:val="superscript"/>
          </w:rPr>
          <w:t>8</w:t>
        </w:r>
        <w:r w:rsidR="00D818EA" w:rsidRPr="001E2DDF">
          <w:rPr>
            <w:rStyle w:val="Hyperlink"/>
          </w:rPr>
          <w:fldChar w:fldCharType="end"/>
        </w:r>
      </w:hyperlink>
    </w:p>
    <w:p w:rsidR="007E78CF" w:rsidRPr="009132AA" w:rsidRDefault="007E78CF" w:rsidP="00676BCF">
      <w:r w:rsidRPr="007E78CF">
        <w:t>In 2015, ZIKV emerged in South America with widespread outbreaks reported initially in Brazil and Columbia</w:t>
      </w:r>
      <w:r w:rsidRPr="007E78CF">
        <w:fldChar w:fldCharType="begin">
          <w:fldData xml:space="preserve">PEVuZE5vdGU+PENpdGU+PEF1dGhvcj5DYW1wb3M8L0F1dGhvcj48WWVhcj4yMDE1PC9ZZWFyPjxS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==
</w:fldData>
        </w:fldChar>
      </w:r>
      <w:r w:rsidR="00676BCF">
        <w:instrText xml:space="preserve"> ADDIN EN.CITE </w:instrText>
      </w:r>
      <w:r w:rsidR="00676BCF">
        <w:fldChar w:fldCharType="begin">
          <w:fldData xml:space="preserve">PEVuZE5vdGU+PENpdGU+PEF1dGhvcj5DYW1wb3M8L0F1dGhvcj48WWVhcj4yMDE1PC9ZZWFyPjxS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==
</w:fldData>
        </w:fldChar>
      </w:r>
      <w:r w:rsidR="00676BCF">
        <w:instrText xml:space="preserve"> ADDIN EN.CITE.DATA </w:instrText>
      </w:r>
      <w:r w:rsidR="00676BCF">
        <w:fldChar w:fldCharType="end"/>
      </w:r>
      <w:r w:rsidRPr="007E78CF">
        <w:fldChar w:fldCharType="separate"/>
      </w:r>
      <w:hyperlink w:anchor="_ENREF_9" w:tooltip="Campos, 2015 #385" w:history="1">
        <w:r w:rsidR="00676BCF" w:rsidRPr="001E2DDF">
          <w:rPr>
            <w:rStyle w:val="Hyperlink"/>
            <w:noProof/>
            <w:vertAlign w:val="superscript"/>
          </w:rPr>
          <w:t>9</w:t>
        </w:r>
      </w:hyperlink>
      <w:proofErr w:type="gramStart"/>
      <w:r w:rsidR="00676BCF" w:rsidRPr="00676BCF">
        <w:rPr>
          <w:noProof/>
          <w:vertAlign w:val="superscript"/>
        </w:rPr>
        <w:t xml:space="preserve">, </w:t>
      </w:r>
      <w:hyperlink w:anchor="_ENREF_10" w:tooltip="World Health Organization (WHO), 2015 #386" w:history="1">
        <w:r w:rsidR="00676BCF" w:rsidRPr="001E2DDF">
          <w:rPr>
            <w:rStyle w:val="Hyperlink"/>
            <w:noProof/>
            <w:vertAlign w:val="superscript"/>
          </w:rPr>
          <w:t>10</w:t>
        </w:r>
      </w:hyperlink>
      <w:r w:rsidRPr="007E78CF">
        <w:fldChar w:fldCharType="end"/>
      </w:r>
      <w:r w:rsidRPr="007E78CF">
        <w:t>,</w:t>
      </w:r>
      <w:proofErr w:type="gramEnd"/>
      <w:r w:rsidRPr="007E78CF">
        <w:t xml:space="preserve"> with </w:t>
      </w:r>
      <w:r w:rsidR="003A0749">
        <w:t xml:space="preserve">subsequent </w:t>
      </w:r>
      <w:r w:rsidRPr="007E78CF">
        <w:t>spread to many countries in South and Central America and the Caribbean.</w:t>
      </w:r>
    </w:p>
    <w:p w:rsidR="002A4B69" w:rsidRPr="009858B9" w:rsidRDefault="002A4B69" w:rsidP="009858B9">
      <w:pPr>
        <w:pStyle w:val="Heading2"/>
      </w:pPr>
      <w:r w:rsidRPr="009858B9">
        <w:t>Reservoir</w:t>
      </w:r>
    </w:p>
    <w:p w:rsidR="0092728B" w:rsidRPr="00F90889" w:rsidRDefault="001F3FDA" w:rsidP="00A63A2A">
      <w:pPr>
        <w:pStyle w:val="BodyText"/>
        <w:rPr>
          <w:rFonts w:ascii="Arial" w:hAnsi="Arial" w:cs="Arial"/>
        </w:rPr>
      </w:pPr>
      <w:r w:rsidRPr="00F90889">
        <w:rPr>
          <w:rFonts w:ascii="Arial" w:hAnsi="Arial" w:cs="Arial"/>
        </w:rPr>
        <w:t>Humans</w:t>
      </w:r>
      <w:r w:rsidR="00EB686B" w:rsidRPr="00F90889">
        <w:rPr>
          <w:rFonts w:ascii="Arial" w:hAnsi="Arial" w:cs="Arial"/>
        </w:rPr>
        <w:t xml:space="preserve"> are the predominant host </w:t>
      </w:r>
      <w:r w:rsidR="00C457EB" w:rsidRPr="00F90889">
        <w:rPr>
          <w:rFonts w:ascii="Arial" w:hAnsi="Arial" w:cs="Arial"/>
        </w:rPr>
        <w:t>during</w:t>
      </w:r>
      <w:r w:rsidR="00EB686B" w:rsidRPr="00F90889">
        <w:rPr>
          <w:rFonts w:ascii="Arial" w:hAnsi="Arial" w:cs="Arial"/>
        </w:rPr>
        <w:t xml:space="preserve"> outbreak</w:t>
      </w:r>
      <w:r w:rsidR="00C457EB" w:rsidRPr="00F90889">
        <w:rPr>
          <w:rFonts w:ascii="Arial" w:hAnsi="Arial" w:cs="Arial"/>
        </w:rPr>
        <w:t>s</w:t>
      </w:r>
      <w:r w:rsidR="00A94F84" w:rsidRPr="00F90889">
        <w:rPr>
          <w:rFonts w:ascii="Arial" w:hAnsi="Arial" w:cs="Arial"/>
        </w:rPr>
        <w:t>.</w:t>
      </w:r>
      <w:r w:rsidRPr="00F90889">
        <w:rPr>
          <w:rFonts w:ascii="Arial" w:hAnsi="Arial" w:cs="Arial"/>
        </w:rPr>
        <w:t xml:space="preserve"> </w:t>
      </w:r>
      <w:r w:rsidR="00A94F84" w:rsidRPr="00F90889">
        <w:rPr>
          <w:rFonts w:ascii="Arial" w:hAnsi="Arial" w:cs="Arial"/>
        </w:rPr>
        <w:t>N</w:t>
      </w:r>
      <w:r w:rsidRPr="00F90889">
        <w:rPr>
          <w:rFonts w:ascii="Arial" w:hAnsi="Arial" w:cs="Arial"/>
        </w:rPr>
        <w:t xml:space="preserve">on-human primates such as monkeys are thought to maintain the virus in limited forest settings </w:t>
      </w:r>
      <w:r w:rsidR="00A94F84" w:rsidRPr="00F90889">
        <w:rPr>
          <w:rFonts w:ascii="Arial" w:hAnsi="Arial" w:cs="Arial"/>
        </w:rPr>
        <w:t xml:space="preserve">in </w:t>
      </w:r>
      <w:r w:rsidRPr="00F90889">
        <w:rPr>
          <w:rFonts w:ascii="Arial" w:hAnsi="Arial" w:cs="Arial"/>
        </w:rPr>
        <w:t>Asia and Africa</w:t>
      </w:r>
      <w:r w:rsidR="007B6B91" w:rsidRPr="00F90889">
        <w:rPr>
          <w:rFonts w:ascii="Arial" w:hAnsi="Arial" w:cs="Arial"/>
        </w:rPr>
        <w:t>.</w:t>
      </w:r>
      <w:r w:rsidR="00E141F7" w:rsidRPr="00F90889">
        <w:rPr>
          <w:rFonts w:ascii="Arial" w:hAnsi="Arial" w:cs="Arial"/>
        </w:rPr>
        <w:fldChar w:fldCharType="begin">
          <w:fldData xml:space="preserve">PEVuZE5vdGU+PENpdGU+PEF1dGhvcj5Cb29ybWFuPC9BdXRob3I+PFllYXI+MTk1NjwvWWVhcj48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</w:fldData>
        </w:fldChar>
      </w:r>
      <w:r w:rsidR="00676BCF" w:rsidRPr="00F90889">
        <w:rPr>
          <w:rFonts w:ascii="Arial" w:hAnsi="Arial" w:cs="Arial"/>
        </w:rPr>
        <w:instrText xml:space="preserve"> ADDIN EN.CITE </w:instrText>
      </w:r>
      <w:r w:rsidR="00676BCF" w:rsidRPr="00F90889">
        <w:rPr>
          <w:rFonts w:ascii="Arial" w:hAnsi="Arial" w:cs="Arial"/>
        </w:rPr>
        <w:fldChar w:fldCharType="begin">
          <w:fldData xml:space="preserve">PEVuZE5vdGU+PENpdGU+PEF1dGhvcj5Cb29ybWFuPC9BdXRob3I+PFllYXI+MTk1NjwvWWVhcj48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</w:fldData>
        </w:fldChar>
      </w:r>
      <w:r w:rsidR="00676BCF" w:rsidRPr="00F90889">
        <w:rPr>
          <w:rFonts w:ascii="Arial" w:hAnsi="Arial" w:cs="Arial"/>
        </w:rPr>
        <w:instrText xml:space="preserve"> ADDIN EN.CITE.DATA </w:instrText>
      </w:r>
      <w:r w:rsidR="00676BCF" w:rsidRPr="00F90889">
        <w:rPr>
          <w:rFonts w:ascii="Arial" w:hAnsi="Arial" w:cs="Arial"/>
        </w:rPr>
      </w:r>
      <w:r w:rsidR="00676BCF" w:rsidRPr="00F90889">
        <w:rPr>
          <w:rFonts w:ascii="Arial" w:hAnsi="Arial" w:cs="Arial"/>
        </w:rPr>
        <w:fldChar w:fldCharType="end"/>
      </w:r>
      <w:r w:rsidR="00E141F7" w:rsidRPr="00F90889">
        <w:rPr>
          <w:rFonts w:ascii="Arial" w:hAnsi="Arial" w:cs="Arial"/>
        </w:rPr>
      </w:r>
      <w:r w:rsidR="00E141F7" w:rsidRPr="00F90889">
        <w:rPr>
          <w:rFonts w:ascii="Arial" w:hAnsi="Arial" w:cs="Arial"/>
        </w:rPr>
        <w:fldChar w:fldCharType="separate"/>
      </w:r>
      <w:hyperlink w:anchor="_ENREF_11" w:tooltip="Boorman, 1956 #313" w:history="1">
        <w:r w:rsidR="00676BCF" w:rsidRPr="00F90889">
          <w:rPr>
            <w:rStyle w:val="Hyperlink"/>
            <w:rFonts w:cs="Arial"/>
            <w:noProof/>
            <w:vertAlign w:val="superscript"/>
          </w:rPr>
          <w:t>11</w:t>
        </w:r>
      </w:hyperlink>
      <w:r w:rsidR="00676BCF" w:rsidRPr="00F90889">
        <w:rPr>
          <w:rFonts w:ascii="Arial" w:hAnsi="Arial" w:cs="Arial"/>
          <w:noProof/>
          <w:vertAlign w:val="superscript"/>
        </w:rPr>
        <w:t xml:space="preserve">, </w:t>
      </w:r>
      <w:hyperlink w:anchor="_ENREF_12" w:tooltip="Haddow, 1964 #312" w:history="1">
        <w:r w:rsidR="00676BCF" w:rsidRPr="00F90889">
          <w:rPr>
            <w:rStyle w:val="Hyperlink"/>
            <w:rFonts w:cs="Arial"/>
            <w:noProof/>
            <w:vertAlign w:val="superscript"/>
          </w:rPr>
          <w:t>12</w:t>
        </w:r>
      </w:hyperlink>
      <w:r w:rsidR="00E141F7" w:rsidRPr="00F90889">
        <w:rPr>
          <w:rFonts w:ascii="Arial" w:hAnsi="Arial" w:cs="Arial"/>
        </w:rPr>
        <w:fldChar w:fldCharType="end"/>
      </w:r>
      <w:r w:rsidR="009D437A">
        <w:rPr>
          <w:rFonts w:ascii="Arial" w:hAnsi="Arial" w:cs="Arial"/>
        </w:rPr>
        <w:t xml:space="preserve"> </w:t>
      </w:r>
    </w:p>
    <w:p w:rsidR="002A4B69" w:rsidRPr="001F3FDA" w:rsidRDefault="002A4B69" w:rsidP="009858B9">
      <w:pPr>
        <w:pStyle w:val="Heading2"/>
      </w:pPr>
      <w:r w:rsidRPr="001F3FDA">
        <w:t>Mode of transmission</w:t>
      </w:r>
    </w:p>
    <w:p w:rsidR="000E1B4B" w:rsidRDefault="001F3FDA" w:rsidP="007B6B91">
      <w:r w:rsidRPr="001F3FDA">
        <w:t xml:space="preserve">ZIKV is transmitted </w:t>
      </w:r>
      <w:r w:rsidR="000E1B4B">
        <w:t xml:space="preserve">to humans primarily though the bite of </w:t>
      </w:r>
      <w:r w:rsidR="00EB686B">
        <w:t xml:space="preserve">infective </w:t>
      </w:r>
      <w:proofErr w:type="spellStart"/>
      <w:r w:rsidR="000E1B4B" w:rsidRPr="008370AE">
        <w:rPr>
          <w:rStyle w:val="Organismnames"/>
        </w:rPr>
        <w:t>Aedes</w:t>
      </w:r>
      <w:proofErr w:type="spellEnd"/>
      <w:r w:rsidR="000E1B4B" w:rsidRPr="008370AE">
        <w:rPr>
          <w:rStyle w:val="Organismnames"/>
        </w:rPr>
        <w:t xml:space="preserve"> </w:t>
      </w:r>
      <w:r w:rsidRPr="001F3FDA">
        <w:t>mosquitoes.</w:t>
      </w:r>
      <w:r w:rsidR="001E7C1E" w:rsidRPr="001E7C1E">
        <w:t xml:space="preserve"> </w:t>
      </w:r>
      <w:r w:rsidR="001E7C1E" w:rsidRPr="001F3FDA">
        <w:t xml:space="preserve">It is assumed that </w:t>
      </w:r>
      <w:proofErr w:type="spellStart"/>
      <w:r w:rsidR="001842B2" w:rsidRPr="008370AE">
        <w:rPr>
          <w:rStyle w:val="Organismnames"/>
        </w:rPr>
        <w:t>Ae</w:t>
      </w:r>
      <w:proofErr w:type="spellEnd"/>
      <w:r w:rsidR="001842B2" w:rsidRPr="008370AE">
        <w:rPr>
          <w:rStyle w:val="Organismnames"/>
        </w:rPr>
        <w:t xml:space="preserve">. </w:t>
      </w:r>
      <w:proofErr w:type="spellStart"/>
      <w:proofErr w:type="gramStart"/>
      <w:r w:rsidR="001E7C1E" w:rsidRPr="008370AE">
        <w:rPr>
          <w:rStyle w:val="Organismnames"/>
        </w:rPr>
        <w:t>aegypti</w:t>
      </w:r>
      <w:proofErr w:type="spellEnd"/>
      <w:proofErr w:type="gramEnd"/>
      <w:r w:rsidR="001E7C1E" w:rsidRPr="001F3FDA">
        <w:t xml:space="preserve"> is the principal vector for ZIKV transmission.</w:t>
      </w:r>
    </w:p>
    <w:p w:rsidR="001F3FDA" w:rsidRDefault="000E1B4B" w:rsidP="007B6B91">
      <w:r>
        <w:t xml:space="preserve">Virus </w:t>
      </w:r>
      <w:r w:rsidR="006B218D">
        <w:t xml:space="preserve">has been detected </w:t>
      </w:r>
      <w:r w:rsidR="00EB686B">
        <w:t xml:space="preserve">from mosquitoes trapped </w:t>
      </w:r>
      <w:r>
        <w:t xml:space="preserve">in the wild </w:t>
      </w:r>
      <w:r w:rsidR="00EB686B">
        <w:t xml:space="preserve">and </w:t>
      </w:r>
      <w:r>
        <w:t xml:space="preserve">vector competence has been shown for </w:t>
      </w:r>
      <w:proofErr w:type="spellStart"/>
      <w:r w:rsidRPr="008370AE">
        <w:rPr>
          <w:rStyle w:val="Organismnames"/>
        </w:rPr>
        <w:t>Ae</w:t>
      </w:r>
      <w:proofErr w:type="spellEnd"/>
      <w:r w:rsidR="001E7C1E" w:rsidRPr="008370AE">
        <w:rPr>
          <w:rStyle w:val="Organismnames"/>
        </w:rPr>
        <w:t>.</w:t>
      </w:r>
      <w:r w:rsidRPr="008370AE">
        <w:rPr>
          <w:rStyle w:val="Organismnames"/>
        </w:rPr>
        <w:t xml:space="preserve"> </w:t>
      </w:r>
      <w:proofErr w:type="spellStart"/>
      <w:proofErr w:type="gramStart"/>
      <w:r w:rsidR="00873E61" w:rsidRPr="008370AE">
        <w:rPr>
          <w:rStyle w:val="Organismnames"/>
        </w:rPr>
        <w:t>a</w:t>
      </w:r>
      <w:r w:rsidRPr="008370AE">
        <w:rPr>
          <w:rStyle w:val="Organismnames"/>
        </w:rPr>
        <w:t>egypti</w:t>
      </w:r>
      <w:proofErr w:type="spellEnd"/>
      <w:proofErr w:type="gramEnd"/>
      <w:r w:rsidRPr="00EB686B">
        <w:fldChar w:fldCharType="begin">
          <w:fldData xml:space="preserve">PEVuZE5vdGU+PENpdGU+PEF1dGhvcj5Cb29ybWFuPC9BdXRob3I+PFllYXI+MTk1NjwvWWVhcj48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</w:fldData>
        </w:fldChar>
      </w:r>
      <w:r w:rsidR="00676BCF">
        <w:instrText xml:space="preserve"> ADDIN EN.CITE </w:instrText>
      </w:r>
      <w:r w:rsidR="00676BCF">
        <w:fldChar w:fldCharType="begin">
          <w:fldData xml:space="preserve">PEVuZE5vdGU+PENpdGU+PEF1dGhvcj5Cb29ybWFuPC9BdXRob3I+PFllYXI+MTk1NjwvWWVhcj48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</w:fldData>
        </w:fldChar>
      </w:r>
      <w:r w:rsidR="00676BCF">
        <w:instrText xml:space="preserve"> ADDIN EN.CITE.DATA </w:instrText>
      </w:r>
      <w:r w:rsidR="00676BCF">
        <w:fldChar w:fldCharType="end"/>
      </w:r>
      <w:r w:rsidRPr="00EB686B">
        <w:fldChar w:fldCharType="separate"/>
      </w:r>
      <w:hyperlink w:anchor="_ENREF_11" w:tooltip="Boorman, 1956 #313" w:history="1">
        <w:r w:rsidR="00676BCF" w:rsidRPr="001E2DDF">
          <w:rPr>
            <w:rStyle w:val="Hyperlink"/>
            <w:noProof/>
            <w:vertAlign w:val="superscript"/>
          </w:rPr>
          <w:t>11</w:t>
        </w:r>
      </w:hyperlink>
      <w:r w:rsidR="00676BCF" w:rsidRPr="00676BCF">
        <w:rPr>
          <w:noProof/>
          <w:vertAlign w:val="superscript"/>
        </w:rPr>
        <w:t xml:space="preserve">, </w:t>
      </w:r>
      <w:hyperlink w:anchor="_ENREF_13" w:tooltip="Marchette, 1969 #314" w:history="1">
        <w:r w:rsidR="00676BCF" w:rsidRPr="001E2DDF">
          <w:rPr>
            <w:rStyle w:val="Hyperlink"/>
            <w:noProof/>
            <w:vertAlign w:val="superscript"/>
          </w:rPr>
          <w:t>13</w:t>
        </w:r>
      </w:hyperlink>
      <w:r w:rsidRPr="00EB686B">
        <w:fldChar w:fldCharType="end"/>
      </w:r>
      <w:r w:rsidRPr="000E1B4B">
        <w:t xml:space="preserve"> </w:t>
      </w:r>
      <w:r>
        <w:t xml:space="preserve">and </w:t>
      </w:r>
      <w:proofErr w:type="spellStart"/>
      <w:r w:rsidR="001F3FDA" w:rsidRPr="008370AE">
        <w:rPr>
          <w:rStyle w:val="Organismnames"/>
        </w:rPr>
        <w:t>Ae</w:t>
      </w:r>
      <w:proofErr w:type="spellEnd"/>
      <w:r w:rsidR="001842B2" w:rsidRPr="008370AE">
        <w:rPr>
          <w:rStyle w:val="Organismnames"/>
        </w:rPr>
        <w:t xml:space="preserve">. </w:t>
      </w:r>
      <w:proofErr w:type="spellStart"/>
      <w:proofErr w:type="gramStart"/>
      <w:r w:rsidR="00F90B7B">
        <w:rPr>
          <w:rStyle w:val="Organismnames"/>
        </w:rPr>
        <w:t>a</w:t>
      </w:r>
      <w:r w:rsidR="001F3FDA" w:rsidRPr="008370AE">
        <w:rPr>
          <w:rStyle w:val="Organismnames"/>
        </w:rPr>
        <w:t>lbopictus</w:t>
      </w:r>
      <w:proofErr w:type="spellEnd"/>
      <w:proofErr w:type="gramEnd"/>
      <w:r w:rsidR="007B6B91">
        <w:t>.</w:t>
      </w:r>
      <w:r w:rsidR="002D04B4" w:rsidRPr="00EB686B">
        <w:fldChar w:fldCharType="begin">
          <w:fldData xml:space="preserve">PEVuZE5vdGU+PENpdGU+PEF1dGhvcj5Xb25nPC9BdXRob3I+PFllYXI+MjAxMzwvWWVhcj48UmVj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</w:fldData>
        </w:fldChar>
      </w:r>
      <w:r w:rsidR="00676BCF">
        <w:instrText xml:space="preserve"> ADDIN EN.CITE </w:instrText>
      </w:r>
      <w:r w:rsidR="00676BCF">
        <w:fldChar w:fldCharType="begin">
          <w:fldData xml:space="preserve">PEVuZE5vdGU+PENpdGU+PEF1dGhvcj5Xb25nPC9BdXRob3I+PFllYXI+MjAxMzwvWWVhcj48UmVj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</w:fldData>
        </w:fldChar>
      </w:r>
      <w:r w:rsidR="00676BCF">
        <w:instrText xml:space="preserve"> ADDIN EN.CITE.DATA </w:instrText>
      </w:r>
      <w:r w:rsidR="00676BCF">
        <w:fldChar w:fldCharType="end"/>
      </w:r>
      <w:r w:rsidR="002D04B4" w:rsidRPr="00EB686B">
        <w:fldChar w:fldCharType="separate"/>
      </w:r>
      <w:hyperlink w:anchor="_ENREF_14" w:tooltip="Wong, 2013 #317" w:history="1">
        <w:r w:rsidR="00676BCF" w:rsidRPr="001E2DDF">
          <w:rPr>
            <w:rStyle w:val="Hyperlink"/>
            <w:noProof/>
            <w:vertAlign w:val="superscript"/>
          </w:rPr>
          <w:t>14</w:t>
        </w:r>
      </w:hyperlink>
      <w:r w:rsidR="00676BCF" w:rsidRPr="00676BCF">
        <w:rPr>
          <w:noProof/>
          <w:vertAlign w:val="superscript"/>
        </w:rPr>
        <w:t xml:space="preserve">, </w:t>
      </w:r>
      <w:hyperlink w:anchor="_ENREF_15" w:tooltip="Grard, 2014 #316" w:history="1">
        <w:r w:rsidR="00676BCF" w:rsidRPr="001E2DDF">
          <w:rPr>
            <w:rStyle w:val="Hyperlink"/>
            <w:noProof/>
            <w:vertAlign w:val="superscript"/>
          </w:rPr>
          <w:t>15</w:t>
        </w:r>
      </w:hyperlink>
      <w:r w:rsidR="002D04B4" w:rsidRPr="00EB686B">
        <w:fldChar w:fldCharType="end"/>
      </w:r>
      <w:r w:rsidR="00E77189" w:rsidRPr="008370AE">
        <w:rPr>
          <w:rStyle w:val="Organismnames"/>
        </w:rPr>
        <w:t xml:space="preserve"> </w:t>
      </w:r>
      <w:r w:rsidR="0099470A">
        <w:t>Some other</w:t>
      </w:r>
      <w:r w:rsidR="0099470A" w:rsidRPr="001F3FDA">
        <w:t xml:space="preserve"> </w:t>
      </w:r>
      <w:proofErr w:type="spellStart"/>
      <w:r w:rsidR="001F3FDA" w:rsidRPr="008370AE">
        <w:rPr>
          <w:rStyle w:val="Organismnames"/>
        </w:rPr>
        <w:t>Aede</w:t>
      </w:r>
      <w:r w:rsidR="00924CCF" w:rsidRPr="008370AE">
        <w:rPr>
          <w:rStyle w:val="Organismnames"/>
        </w:rPr>
        <w:t>s</w:t>
      </w:r>
      <w:proofErr w:type="spellEnd"/>
      <w:r w:rsidR="00924CCF">
        <w:t xml:space="preserve"> mosquito species</w:t>
      </w:r>
      <w:r w:rsidR="002D04B4">
        <w:t xml:space="preserve"> are </w:t>
      </w:r>
      <w:r w:rsidR="008D7172">
        <w:t>considered</w:t>
      </w:r>
      <w:r w:rsidR="002D04B4">
        <w:t xml:space="preserve"> </w:t>
      </w:r>
      <w:r w:rsidR="008D7172">
        <w:t xml:space="preserve">potential vectors </w:t>
      </w:r>
      <w:r w:rsidR="00924CCF">
        <w:t xml:space="preserve">(notably </w:t>
      </w:r>
      <w:proofErr w:type="spellStart"/>
      <w:r w:rsidR="00924CCF" w:rsidRPr="008370AE">
        <w:rPr>
          <w:rStyle w:val="Organismnames"/>
        </w:rPr>
        <w:t>Ae</w:t>
      </w:r>
      <w:proofErr w:type="spellEnd"/>
      <w:r w:rsidR="00924CCF" w:rsidRPr="008370AE">
        <w:rPr>
          <w:rStyle w:val="Organismnames"/>
        </w:rPr>
        <w:t>. </w:t>
      </w:r>
      <w:proofErr w:type="spellStart"/>
      <w:r w:rsidR="00873E61" w:rsidRPr="008370AE">
        <w:rPr>
          <w:rStyle w:val="Organismnames"/>
        </w:rPr>
        <w:t>a</w:t>
      </w:r>
      <w:r w:rsidR="001F3FDA" w:rsidRPr="008370AE">
        <w:rPr>
          <w:rStyle w:val="Organismnames"/>
        </w:rPr>
        <w:t>fricanus</w:t>
      </w:r>
      <w:proofErr w:type="spellEnd"/>
      <w:r w:rsidR="004247DA">
        <w:fldChar w:fldCharType="begin"/>
      </w:r>
      <w:r w:rsidR="004247DA">
        <w:instrText xml:space="preserve"> HYPERLINK \l "_ENREF_16" \o "Fagbami, 1979 #318" </w:instrText>
      </w:r>
      <w:r w:rsidR="004247DA">
        <w:fldChar w:fldCharType="separate"/>
      </w:r>
      <w:r w:rsidR="002D04B4" w:rsidRPr="001E2DDF">
        <w:rPr>
          <w:rStyle w:val="Hyperlink"/>
        </w:rPr>
        <w:fldChar w:fldCharType="begin"/>
      </w:r>
      <w:r w:rsidR="00676BCF" w:rsidRPr="001E2DDF">
        <w:rPr>
          <w:rStyle w:val="Hyperlink"/>
        </w:rPr>
        <w:instrText xml:space="preserve"> ADDIN EN.CITE &lt;EndNote&gt;&lt;Cite&gt;&lt;Author&gt;Fagbami&lt;/Author&gt;&lt;Year&gt;1979&lt;/Year&gt;&lt;RecNum&gt;318&lt;/RecNum&gt;&lt;DisplayText&gt;&lt;style face="superscript"&gt;16&lt;/style&gt;&lt;/DisplayText&gt;&lt;record&gt;&lt;rec-number&gt;318&lt;/rec-number&gt;&lt;foreign-keys&gt;&lt;key app="EN" db-id="92trtwz9n059xaeds5xvtxvsd55a5ddrza52"&gt;318&lt;/key&gt;&lt;/foreign-keys&gt;&lt;ref-type name="Journal Article"&gt;17&lt;/ref-type&gt;&lt;contributors&gt;&lt;authors&gt;&lt;author&gt;Fagbami, A. H.&lt;/author&gt;&lt;/authors&gt;&lt;/contributors&gt;&lt;titles&gt;&lt;title&gt;Zika virus infections in Nigeria: virological and seroepidemiological investigations in Oyo State&lt;/title&gt;&lt;secondary-title&gt;Journal of Hygiene&lt;/secondary-title&gt;&lt;/titles&gt;&lt;periodical&gt;&lt;full-title&gt;Journal of Hygiene&lt;/full-title&gt;&lt;/periodical&gt;&lt;pages&gt;213-9&lt;/pages&gt;&lt;volume&gt;83&lt;/volume&gt;&lt;number&gt;2&lt;/number&gt;&lt;edition&gt;1979/10/01&lt;/edition&gt;&lt;keywords&gt;&lt;keyword&gt;Aedes/microbiology&lt;/keyword&gt;&lt;keyword&gt;Antibodies, Viral/analysis&lt;/keyword&gt;&lt;keyword&gt;Arbovirus Infections/epidemiology/transmission/virology&lt;/keyword&gt;&lt;keyword&gt;Arboviruses/immunology/isolation &amp;amp; purification&lt;/keyword&gt;&lt;keyword&gt;Dengue Virus/immunology&lt;/keyword&gt;&lt;keyword&gt;Hemagglutination Inhibition Tests&lt;/keyword&gt;&lt;keyword&gt;Humans&lt;/keyword&gt;&lt;keyword&gt;Neutralization Tests&lt;/keyword&gt;&lt;keyword&gt;Nigeria&lt;/keyword&gt;&lt;keyword&gt;West Nile virus/immunology&lt;/keyword&gt;&lt;keyword&gt;Yellow fever virus/immunology&lt;/keyword&gt;&lt;keyword&gt;Zika Virus/immunology/*isolation &amp;amp; purification&lt;/keyword&gt;&lt;keyword&gt;Zika Virus Infection/*epidemiology/transmission/virology&lt;/keyword&gt;&lt;/keywords&gt;&lt;dates&gt;&lt;year&gt;1979&lt;/year&gt;&lt;pub-dates&gt;&lt;date&gt;Oct&lt;/date&gt;&lt;/pub-dates&gt;&lt;/dates&gt;&lt;isbn&gt;0022-1724 (Print)&amp;#xD;0022-1724 (Linking)&lt;/isbn&gt;&lt;accession-num&gt;489960&lt;/accession-num&gt;&lt;urls&gt;&lt;related-urls&gt;&lt;url&gt;http://www.ncbi.nlm.nih.gov/pubmed/489960&lt;/url&gt;&lt;/related-urls&gt;&lt;/urls&gt;&lt;custom2&gt;2129900&lt;/custom2&gt;&lt;language&gt;eng&lt;/language&gt;&lt;/record&gt;&lt;/Cite&gt;&lt;/EndNote&gt;</w:instrText>
      </w:r>
      <w:r w:rsidR="002D04B4" w:rsidRPr="001E2DDF">
        <w:rPr>
          <w:rStyle w:val="Hyperlink"/>
        </w:rPr>
        <w:fldChar w:fldCharType="separate"/>
      </w:r>
      <w:r w:rsidR="00676BCF" w:rsidRPr="001E2DDF">
        <w:rPr>
          <w:rStyle w:val="Hyperlink"/>
          <w:noProof/>
          <w:vertAlign w:val="superscript"/>
        </w:rPr>
        <w:t>16</w:t>
      </w:r>
      <w:r w:rsidR="002D04B4" w:rsidRPr="001E2DDF">
        <w:rPr>
          <w:rStyle w:val="Hyperlink"/>
        </w:rPr>
        <w:fldChar w:fldCharType="end"/>
      </w:r>
      <w:r w:rsidR="004247DA">
        <w:rPr>
          <w:rStyle w:val="Hyperlink"/>
        </w:rPr>
        <w:fldChar w:fldCharType="end"/>
      </w:r>
      <w:r w:rsidR="006B218D">
        <w:t xml:space="preserve">, </w:t>
      </w:r>
      <w:proofErr w:type="spellStart"/>
      <w:r w:rsidR="006B218D" w:rsidRPr="008370AE">
        <w:rPr>
          <w:rStyle w:val="Organismnames"/>
        </w:rPr>
        <w:t>Ae</w:t>
      </w:r>
      <w:proofErr w:type="spellEnd"/>
      <w:r w:rsidR="00E77189" w:rsidRPr="008370AE">
        <w:rPr>
          <w:rStyle w:val="Organismnames"/>
        </w:rPr>
        <w:t>.</w:t>
      </w:r>
      <w:r w:rsidR="006B218D" w:rsidRPr="008370AE">
        <w:rPr>
          <w:rStyle w:val="Organismnames"/>
        </w:rPr>
        <w:t> </w:t>
      </w:r>
      <w:proofErr w:type="spellStart"/>
      <w:r w:rsidR="006B218D" w:rsidRPr="008370AE">
        <w:rPr>
          <w:rStyle w:val="Organismnames"/>
        </w:rPr>
        <w:t>hensilli</w:t>
      </w:r>
      <w:proofErr w:type="spellEnd"/>
      <w:r w:rsidR="006B218D" w:rsidRPr="00E621F7">
        <w:fldChar w:fldCharType="begin">
          <w:fldData xml:space="preserve">PEVuZE5vdGU+PENpdGU+PEF1dGhvcj5EdWZmeTwvQXV0aG9yPjxZZWFyPjIwMDk8L1llYXI+PFJl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</w:fldData>
        </w:fldChar>
      </w:r>
      <w:r w:rsidR="00A9147E">
        <w:instrText xml:space="preserve"> ADDIN EN.CITE </w:instrText>
      </w:r>
      <w:r w:rsidR="00A9147E">
        <w:fldChar w:fldCharType="begin">
          <w:fldData xml:space="preserve">PEVuZE5vdGU+PENpdGU+PEF1dGhvcj5EdWZmeTwvQXV0aG9yPjxZZWFyPjIwMDk8L1llYXI+PFJl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</w:fldData>
        </w:fldChar>
      </w:r>
      <w:r w:rsidR="00A9147E">
        <w:instrText xml:space="preserve"> ADDIN EN.CITE.DATA </w:instrText>
      </w:r>
      <w:r w:rsidR="00A9147E">
        <w:fldChar w:fldCharType="end"/>
      </w:r>
      <w:r w:rsidR="006B218D" w:rsidRPr="00E621F7">
        <w:fldChar w:fldCharType="separate"/>
      </w:r>
      <w:hyperlink w:anchor="_ENREF_5" w:tooltip="Duffy, 2009 #308" w:history="1">
        <w:r w:rsidR="00676BCF" w:rsidRPr="001E2DDF">
          <w:rPr>
            <w:rStyle w:val="Hyperlink"/>
            <w:noProof/>
            <w:vertAlign w:val="superscript"/>
          </w:rPr>
          <w:t>5</w:t>
        </w:r>
      </w:hyperlink>
      <w:r w:rsidR="00676BCF" w:rsidRPr="00676BCF">
        <w:rPr>
          <w:noProof/>
          <w:vertAlign w:val="superscript"/>
        </w:rPr>
        <w:t xml:space="preserve">, </w:t>
      </w:r>
      <w:hyperlink w:anchor="_ENREF_17" w:tooltip="Savage, 2015 #392" w:history="1">
        <w:r w:rsidR="00676BCF" w:rsidRPr="001E2DDF">
          <w:rPr>
            <w:rStyle w:val="Hyperlink"/>
            <w:noProof/>
            <w:vertAlign w:val="superscript"/>
          </w:rPr>
          <w:t>17</w:t>
        </w:r>
      </w:hyperlink>
      <w:r w:rsidR="00676BCF" w:rsidRPr="00676BCF">
        <w:rPr>
          <w:noProof/>
          <w:vertAlign w:val="superscript"/>
        </w:rPr>
        <w:t xml:space="preserve">, </w:t>
      </w:r>
      <w:hyperlink w:anchor="_ENREF_18" w:tooltip="Ledermann, 2014 #393" w:history="1">
        <w:r w:rsidR="00676BCF" w:rsidRPr="001E2DDF">
          <w:rPr>
            <w:rStyle w:val="Hyperlink"/>
            <w:noProof/>
            <w:vertAlign w:val="superscript"/>
          </w:rPr>
          <w:t>18</w:t>
        </w:r>
      </w:hyperlink>
      <w:r w:rsidR="006B218D" w:rsidRPr="00E621F7">
        <w:fldChar w:fldCharType="end"/>
      </w:r>
      <w:r w:rsidR="002D04B4">
        <w:t xml:space="preserve"> and</w:t>
      </w:r>
      <w:r w:rsidR="001F3FDA" w:rsidRPr="001F3FDA">
        <w:t xml:space="preserve"> </w:t>
      </w:r>
      <w:proofErr w:type="spellStart"/>
      <w:r w:rsidRPr="008370AE">
        <w:rPr>
          <w:rStyle w:val="Organismnames"/>
        </w:rPr>
        <w:t>Ae</w:t>
      </w:r>
      <w:proofErr w:type="spellEnd"/>
      <w:r w:rsidR="00E621F7" w:rsidRPr="008370AE">
        <w:rPr>
          <w:rStyle w:val="Organismnames"/>
        </w:rPr>
        <w:t>.</w:t>
      </w:r>
      <w:r w:rsidR="007B6B91" w:rsidRPr="008370AE">
        <w:rPr>
          <w:rStyle w:val="Organismnames"/>
        </w:rPr>
        <w:t> </w:t>
      </w:r>
      <w:proofErr w:type="spellStart"/>
      <w:r w:rsidR="00873E61" w:rsidRPr="008370AE">
        <w:rPr>
          <w:rStyle w:val="Organismnames"/>
        </w:rPr>
        <w:t>polynesiensis</w:t>
      </w:r>
      <w:proofErr w:type="spellEnd"/>
      <w:r w:rsidR="004247DA">
        <w:fldChar w:fldCharType="begin"/>
      </w:r>
      <w:r w:rsidR="004247DA">
        <w:instrText xml:space="preserve"> HYPERLINK \l "_ENREF_19" \o "Musso, 2014 #33</w:instrText>
      </w:r>
      <w:r w:rsidR="004247DA">
        <w:instrText xml:space="preserve">1" </w:instrText>
      </w:r>
      <w:r w:rsidR="004247DA">
        <w:fldChar w:fldCharType="separate"/>
      </w:r>
      <w:r w:rsidR="004A6B59" w:rsidRPr="001E2DDF">
        <w:rPr>
          <w:rStyle w:val="Hyperlink"/>
        </w:rPr>
        <w:fldChar w:fldCharType="begin">
          <w:fldData xml:space="preserve">PEVuZE5vdGU+PENpdGU+PEF1dGhvcj5NdXNzbzwvQXV0aG9yPjxZZWFyPjIwMTQ8L1llYXI+PFJl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k81OTUtNjwvcGFnZXM+PHZvbHVtZT4yMDwvdm9sdW1lPjxudW1iZXI+MTA8L251bWJl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</w:fldData>
        </w:fldChar>
      </w:r>
      <w:r w:rsidR="00676BCF" w:rsidRPr="001E2DDF">
        <w:rPr>
          <w:rStyle w:val="Hyperlink"/>
        </w:rPr>
        <w:instrText xml:space="preserve"> ADDIN EN.CITE </w:instrText>
      </w:r>
      <w:r w:rsidR="00676BCF" w:rsidRPr="001E2DDF">
        <w:rPr>
          <w:rStyle w:val="Hyperlink"/>
        </w:rPr>
        <w:fldChar w:fldCharType="begin">
          <w:fldData xml:space="preserve">PEVuZE5vdGU+PENpdGU+PEF1dGhvcj5NdXNzbzwvQXV0aG9yPjxZZWFyPjIwMTQ8L1llYXI+PFJl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HBhZ2VzPk81OTUtNjwvcGFnZXM+PHZvbHVtZT4yMDwvdm9sdW1lPjxudW1iZXI+MTA8L251bWJl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</w:fldData>
        </w:fldChar>
      </w:r>
      <w:r w:rsidR="00676BCF" w:rsidRPr="001E2DDF">
        <w:rPr>
          <w:rStyle w:val="Hyperlink"/>
        </w:rPr>
        <w:instrText xml:space="preserve"> ADDIN EN.CITE.DATA </w:instrText>
      </w:r>
      <w:r w:rsidR="00676BCF" w:rsidRPr="001E2DDF">
        <w:rPr>
          <w:rStyle w:val="Hyperlink"/>
        </w:rPr>
      </w:r>
      <w:r w:rsidR="00676BCF" w:rsidRPr="001E2DDF">
        <w:rPr>
          <w:rStyle w:val="Hyperlink"/>
        </w:rPr>
        <w:fldChar w:fldCharType="end"/>
      </w:r>
      <w:r w:rsidR="004A6B59" w:rsidRPr="001E2DDF">
        <w:rPr>
          <w:rStyle w:val="Hyperlink"/>
        </w:rPr>
      </w:r>
      <w:r w:rsidR="004A6B59" w:rsidRPr="001E2DDF">
        <w:rPr>
          <w:rStyle w:val="Hyperlink"/>
        </w:rPr>
        <w:fldChar w:fldCharType="separate"/>
      </w:r>
      <w:r w:rsidR="00676BCF" w:rsidRPr="001E2DDF">
        <w:rPr>
          <w:rStyle w:val="Hyperlink"/>
          <w:noProof/>
          <w:vertAlign w:val="superscript"/>
        </w:rPr>
        <w:t>19</w:t>
      </w:r>
      <w:r w:rsidR="004A6B59" w:rsidRPr="001E2DDF">
        <w:rPr>
          <w:rStyle w:val="Hyperlink"/>
        </w:rPr>
        <w:fldChar w:fldCharType="end"/>
      </w:r>
      <w:r w:rsidR="004247DA">
        <w:rPr>
          <w:rStyle w:val="Hyperlink"/>
        </w:rPr>
        <w:fldChar w:fldCharType="end"/>
      </w:r>
      <w:r>
        <w:t>)</w:t>
      </w:r>
      <w:r w:rsidR="0059181B">
        <w:t xml:space="preserve"> in particular geographic locations</w:t>
      </w:r>
      <w:r>
        <w:t>.</w:t>
      </w:r>
      <w:r w:rsidRPr="000E1B4B">
        <w:t xml:space="preserve"> </w:t>
      </w:r>
    </w:p>
    <w:p w:rsidR="006063F3" w:rsidRPr="009858B9" w:rsidRDefault="008E602E" w:rsidP="009858B9">
      <w:pPr>
        <w:pStyle w:val="Heading3"/>
      </w:pPr>
      <w:r w:rsidRPr="009858B9">
        <w:t>Vertical</w:t>
      </w:r>
      <w:r w:rsidR="00924B42" w:rsidRPr="009858B9">
        <w:t xml:space="preserve"> </w:t>
      </w:r>
      <w:r w:rsidR="006063F3" w:rsidRPr="009858B9">
        <w:t>transmission</w:t>
      </w:r>
    </w:p>
    <w:p w:rsidR="00EB686B" w:rsidRDefault="00CB217E" w:rsidP="009858B9">
      <w:r w:rsidRPr="00CB217E">
        <w:t>Maternal-</w:t>
      </w:r>
      <w:proofErr w:type="spellStart"/>
      <w:r w:rsidRPr="00CB217E">
        <w:t>fetal</w:t>
      </w:r>
      <w:proofErr w:type="spellEnd"/>
      <w:r w:rsidRPr="00CB217E">
        <w:t xml:space="preserve"> transmission of ZIKV has been </w:t>
      </w:r>
      <w:r w:rsidR="00B95218">
        <w:t xml:space="preserve">well </w:t>
      </w:r>
      <w:r w:rsidRPr="00CB217E">
        <w:t xml:space="preserve">documented with a number of reports </w:t>
      </w:r>
      <w:r w:rsidR="00EB686B">
        <w:t xml:space="preserve">demonstrating </w:t>
      </w:r>
      <w:r w:rsidRPr="00CB217E">
        <w:t xml:space="preserve">ZIKV in amniotic fluid, as well as the blood and tissue of </w:t>
      </w:r>
      <w:proofErr w:type="spellStart"/>
      <w:r w:rsidR="000F7C92" w:rsidRPr="00CB217E">
        <w:t>fetuses</w:t>
      </w:r>
      <w:proofErr w:type="spellEnd"/>
      <w:r w:rsidR="0059181B">
        <w:t xml:space="preserve"> or </w:t>
      </w:r>
      <w:r w:rsidRPr="00CB217E">
        <w:t>infants</w:t>
      </w:r>
      <w:r w:rsidR="0059181B">
        <w:t xml:space="preserve"> born to women with ZIKV infections</w:t>
      </w:r>
      <w:r w:rsidR="009858B9">
        <w:t>.</w:t>
      </w:r>
      <w:r w:rsidR="00E97388">
        <w:fldChar w:fldCharType="begin">
          <w:fldData xml:space="preserve">PEVuZE5vdGU+PENpdGU+PEF1dGhvcj5TYXJubzwvQXV0aG9yPjxZZWFyPjIwMTY8L1llYXI+PFJl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lZGl0aW9uPjIwMTYvMDMvMDY8L2VkaXRpb24+PGRhdGVzPjx5ZWFy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</w:fldData>
        </w:fldChar>
      </w:r>
      <w:r w:rsidR="00A9147E">
        <w:instrText xml:space="preserve"> ADDIN EN.CITE </w:instrText>
      </w:r>
      <w:r w:rsidR="00A9147E">
        <w:fldChar w:fldCharType="begin">
          <w:fldData xml:space="preserve">PEVuZE5vdGU+PENpdGU+PEF1dGhvcj5TYXJubzwvQXV0aG9yPjxZZWFyPjIwMTY8L1llYXI+PFJl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lZGl0aW9uPjIwMTYvMDMvMDY8L2VkaXRpb24+PGRhdGVzPjx5ZWFy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</w:fldData>
        </w:fldChar>
      </w:r>
      <w:r w:rsidR="00A9147E">
        <w:instrText xml:space="preserve"> ADDIN EN.CITE.DATA </w:instrText>
      </w:r>
      <w:r w:rsidR="00A9147E">
        <w:fldChar w:fldCharType="end"/>
      </w:r>
      <w:r w:rsidR="00E97388">
        <w:fldChar w:fldCharType="separate"/>
      </w:r>
      <w:hyperlink w:anchor="_ENREF_20" w:tooltip="Sarno, 2016 #321" w:history="1">
        <w:r w:rsidR="001212A9" w:rsidRPr="001E2DDF">
          <w:rPr>
            <w:rStyle w:val="Hyperlink"/>
            <w:noProof/>
            <w:vertAlign w:val="superscript"/>
          </w:rPr>
          <w:t>20</w:t>
        </w:r>
      </w:hyperlink>
      <w:r w:rsidR="001212A9" w:rsidRPr="001212A9">
        <w:rPr>
          <w:noProof/>
          <w:vertAlign w:val="superscript"/>
        </w:rPr>
        <w:t xml:space="preserve">, </w:t>
      </w:r>
      <w:hyperlink w:anchor="_ENREF_21" w:tooltip="Jouannic, 2016 #322" w:history="1">
        <w:r w:rsidR="001212A9" w:rsidRPr="001E2DDF">
          <w:rPr>
            <w:rStyle w:val="Hyperlink"/>
            <w:noProof/>
            <w:vertAlign w:val="superscript"/>
          </w:rPr>
          <w:t>21</w:t>
        </w:r>
      </w:hyperlink>
      <w:r w:rsidR="001212A9" w:rsidRPr="001212A9">
        <w:rPr>
          <w:noProof/>
          <w:vertAlign w:val="superscript"/>
        </w:rPr>
        <w:t xml:space="preserve">, </w:t>
      </w:r>
      <w:hyperlink w:anchor="_ENREF_22" w:tooltip="Mlakar, 2016 #323" w:history="1">
        <w:r w:rsidR="001212A9" w:rsidRPr="001E2DDF">
          <w:rPr>
            <w:rStyle w:val="Hyperlink"/>
            <w:noProof/>
            <w:vertAlign w:val="superscript"/>
          </w:rPr>
          <w:t>22</w:t>
        </w:r>
      </w:hyperlink>
      <w:r w:rsidR="001212A9" w:rsidRPr="001212A9">
        <w:rPr>
          <w:noProof/>
          <w:vertAlign w:val="superscript"/>
        </w:rPr>
        <w:t xml:space="preserve">, </w:t>
      </w:r>
      <w:hyperlink w:anchor="_ENREF_23" w:tooltip="Driggers, 2016 #374" w:history="1">
        <w:r w:rsidR="001212A9" w:rsidRPr="001E2DDF">
          <w:rPr>
            <w:rStyle w:val="Hyperlink"/>
            <w:noProof/>
            <w:vertAlign w:val="superscript"/>
          </w:rPr>
          <w:t>23</w:t>
        </w:r>
      </w:hyperlink>
      <w:r w:rsidR="001212A9" w:rsidRPr="001212A9">
        <w:rPr>
          <w:noProof/>
          <w:vertAlign w:val="superscript"/>
        </w:rPr>
        <w:t xml:space="preserve">, </w:t>
      </w:r>
      <w:hyperlink w:anchor="_ENREF_24" w:tooltip="Brasil, 2016 #332" w:history="1">
        <w:r w:rsidR="001212A9" w:rsidRPr="001E2DDF">
          <w:rPr>
            <w:rStyle w:val="Hyperlink"/>
            <w:noProof/>
            <w:vertAlign w:val="superscript"/>
          </w:rPr>
          <w:t>24</w:t>
        </w:r>
      </w:hyperlink>
      <w:r w:rsidR="001212A9" w:rsidRPr="001212A9">
        <w:rPr>
          <w:noProof/>
          <w:vertAlign w:val="superscript"/>
        </w:rPr>
        <w:t xml:space="preserve">, </w:t>
      </w:r>
      <w:hyperlink w:anchor="_ENREF_25" w:tooltip="Kleber de Oliveira, 2016 #333" w:history="1">
        <w:r w:rsidR="001212A9" w:rsidRPr="001E2DDF">
          <w:rPr>
            <w:rStyle w:val="Hyperlink"/>
            <w:noProof/>
            <w:vertAlign w:val="superscript"/>
          </w:rPr>
          <w:t>25</w:t>
        </w:r>
      </w:hyperlink>
      <w:r w:rsidR="001212A9" w:rsidRPr="001212A9">
        <w:rPr>
          <w:noProof/>
          <w:vertAlign w:val="superscript"/>
        </w:rPr>
        <w:t xml:space="preserve">, </w:t>
      </w:r>
      <w:hyperlink w:anchor="_ENREF_26" w:tooltip="de Oliveira, 2016 #379" w:history="1">
        <w:r w:rsidR="001212A9" w:rsidRPr="001E2DDF">
          <w:rPr>
            <w:rStyle w:val="Hyperlink"/>
            <w:noProof/>
            <w:vertAlign w:val="superscript"/>
          </w:rPr>
          <w:t>26</w:t>
        </w:r>
      </w:hyperlink>
      <w:r w:rsidR="001212A9" w:rsidRPr="001212A9">
        <w:rPr>
          <w:noProof/>
          <w:vertAlign w:val="superscript"/>
        </w:rPr>
        <w:t xml:space="preserve">, </w:t>
      </w:r>
      <w:hyperlink w:anchor="_ENREF_27" w:tooltip="Rasmussen, 2016 #383" w:history="1">
        <w:r w:rsidR="001212A9" w:rsidRPr="001E2DDF">
          <w:rPr>
            <w:rStyle w:val="Hyperlink"/>
            <w:noProof/>
            <w:vertAlign w:val="superscript"/>
          </w:rPr>
          <w:t>27</w:t>
        </w:r>
      </w:hyperlink>
      <w:r w:rsidR="00E97388">
        <w:fldChar w:fldCharType="end"/>
      </w:r>
    </w:p>
    <w:p w:rsidR="00CB217E" w:rsidRDefault="00EB686B" w:rsidP="009858B9">
      <w:r w:rsidRPr="001F3FDA">
        <w:t xml:space="preserve">Perinatal transmission </w:t>
      </w:r>
      <w:r w:rsidR="00C457EB">
        <w:t>could</w:t>
      </w:r>
      <w:r w:rsidRPr="001F3FDA">
        <w:t xml:space="preserve"> occur by trans-placental transmission or during delivery.</w:t>
      </w:r>
    </w:p>
    <w:p w:rsidR="00CB217E" w:rsidRDefault="00CB217E" w:rsidP="009858B9">
      <w:pPr>
        <w:pStyle w:val="Heading3"/>
      </w:pPr>
      <w:r w:rsidRPr="00CB217E">
        <w:t>Breastfeeding</w:t>
      </w:r>
    </w:p>
    <w:p w:rsidR="00CB217E" w:rsidRDefault="00714A14" w:rsidP="009858B9">
      <w:r w:rsidRPr="00CB217E">
        <w:t xml:space="preserve">To date, there </w:t>
      </w:r>
      <w:r w:rsidR="00443C47">
        <w:t xml:space="preserve">have been </w:t>
      </w:r>
      <w:r w:rsidRPr="00CB217E">
        <w:t>no reports of infants being infected with ZIKV through breastfeeding</w:t>
      </w:r>
      <w:r>
        <w:t xml:space="preserve">, however, </w:t>
      </w:r>
      <w:r w:rsidR="00CB217E" w:rsidRPr="00CB217E">
        <w:t xml:space="preserve">ZIKV </w:t>
      </w:r>
      <w:r>
        <w:t>RNA has been detected</w:t>
      </w:r>
      <w:r w:rsidR="00CB217E" w:rsidRPr="00CB217E">
        <w:t xml:space="preserve"> in breast milk</w:t>
      </w:r>
      <w:r w:rsidR="009858B9">
        <w:t>.</w:t>
      </w:r>
      <w:hyperlink w:anchor="_ENREF_28" w:tooltip="Dupont-Rouzeyrol, 2016 #320" w:history="1">
        <w:r w:rsidRPr="001E2DDF">
          <w:rPr>
            <w:rStyle w:val="Hyperlink"/>
          </w:rPr>
          <w:fldChar w:fldCharType="begin"/>
        </w:r>
        <w:r w:rsidR="001212A9" w:rsidRPr="001E2DDF">
          <w:rPr>
            <w:rStyle w:val="Hyperlink"/>
          </w:rPr>
          <w:instrText xml:space="preserve"> ADDIN EN.CITE &lt;EndNote&gt;&lt;Cite&gt;&lt;Author&gt;Dupont-Rouzeyrol&lt;/Author&gt;&lt;Year&gt;2016&lt;/Year&gt;&lt;RecNum&gt;320&lt;/RecNum&gt;&lt;DisplayText&gt;&lt;style face="superscript"&gt;28&lt;/style&gt;&lt;/DisplayText&gt;&lt;record&gt;&lt;rec-number&gt;320&lt;/rec-number&gt;&lt;foreign-keys&gt;&lt;key app="EN" db-id="92trtwz9n059xaeds5xvtxvsd55a5ddrza52"&gt;320&lt;/key&gt;&lt;/foreign-keys&gt;&lt;ref-type name="Journal Article"&gt;17&lt;/ref-type&gt;&lt;contributors&gt;&lt;authors&gt;&lt;author&gt;Dupont-Rouzeyrol, M.&lt;/author&gt;&lt;author&gt;Biron, A.&lt;/author&gt;&lt;author&gt;O&amp;apos;Connor, O.&lt;/author&gt;&lt;author&gt;Huguon, E.&lt;/author&gt;&lt;author&gt;Descloux, E.&lt;/author&gt;&lt;/authors&gt;&lt;/contributors&gt;&lt;auth-address&gt;Institut Pasteur de Nouvelle-Caledonie, Reseau International des Instituts Pasteur, Noumea Cedex, New Caledonia. Electronic address: mdupont@pasteur.nc.&amp;#xD;Institut Pasteur de Nouvelle-Caledonie, Reseau International des Instituts Pasteur, Noumea Cedex, New Caledonia.&amp;#xD;Centre Hospitalier Territorial, Noumea Cedex, New Caledonia.&lt;/auth-address&gt;&lt;titles&gt;&lt;title&gt;Infectious Zika viral particles in breastmilk&lt;/title&gt;&lt;secondary-title&gt;Lancet&lt;/secondary-title&gt;&lt;alt-title&gt;Lancet&lt;/alt-title&gt;&lt;/titles&gt;&lt;periodical&gt;&lt;full-title&gt;Lancet&lt;/full-title&gt;&lt;abbr-1&gt;Lancet&lt;/abbr-1&gt;&lt;/periodical&gt;&lt;alt-periodical&gt;&lt;full-title&gt;Lancet&lt;/full-title&gt;&lt;abbr-1&gt;Lancet&lt;/abbr-1&gt;&lt;/alt-periodical&gt;&lt;edition&gt;2016/03/06&lt;/edition&gt;&lt;dates&gt;&lt;year&gt;2016&lt;/year&gt;&lt;pub-dates&gt;&lt;date&gt;Mar 1&lt;/date&gt;&lt;/pub-dates&gt;&lt;/dates&gt;&lt;isbn&gt;1474-547X (Electronic)&amp;#xD;0140-6736 (Linking)&lt;/isbn&gt;&lt;accession-num&gt;26944028&lt;/accession-num&gt;&lt;work-type&gt;Letter&lt;/work-type&gt;&lt;urls&gt;&lt;related-urls&gt;&lt;url&gt;http://www.ncbi.nlm.nih.gov/pubmed/26944028&lt;/url&gt;&lt;/related-urls&gt;&lt;/urls&gt;&lt;electronic-resource-num&gt;10.1016/S0140-6736(16)00624-3&lt;/electronic-resource-num&gt;&lt;language&gt;Eng&lt;/language&gt;&lt;/record&gt;&lt;/Cite&gt;&lt;/EndNote&gt;</w:instrText>
        </w:r>
        <w:r w:rsidRPr="001E2DDF">
          <w:rPr>
            <w:rStyle w:val="Hyperlink"/>
          </w:rPr>
          <w:fldChar w:fldCharType="separate"/>
        </w:r>
        <w:r w:rsidR="001212A9" w:rsidRPr="001E2DDF">
          <w:rPr>
            <w:rStyle w:val="Hyperlink"/>
            <w:noProof/>
            <w:vertAlign w:val="superscript"/>
          </w:rPr>
          <w:t>28</w:t>
        </w:r>
        <w:r w:rsidRPr="001E2DDF">
          <w:rPr>
            <w:rStyle w:val="Hyperlink"/>
          </w:rPr>
          <w:fldChar w:fldCharType="end"/>
        </w:r>
      </w:hyperlink>
    </w:p>
    <w:p w:rsidR="00EA2925" w:rsidRDefault="001D5264" w:rsidP="009858B9">
      <w:r>
        <w:t xml:space="preserve">The </w:t>
      </w:r>
      <w:r w:rsidRPr="00302EAD">
        <w:t>World Health Organization</w:t>
      </w:r>
      <w:r w:rsidR="00302EAD">
        <w:t xml:space="preserve"> (WHO)</w:t>
      </w:r>
      <w:r>
        <w:t xml:space="preserve"> recommend</w:t>
      </w:r>
      <w:r w:rsidR="003E0478">
        <w:t>s</w:t>
      </w:r>
      <w:r>
        <w:t xml:space="preserve"> </w:t>
      </w:r>
      <w:r w:rsidR="0060361D">
        <w:t xml:space="preserve">that </w:t>
      </w:r>
      <w:r>
        <w:t>breastfeeding</w:t>
      </w:r>
      <w:r w:rsidR="001E0B51">
        <w:t xml:space="preserve"> continues</w:t>
      </w:r>
      <w:r>
        <w:t xml:space="preserve">, with </w:t>
      </w:r>
      <w:r w:rsidRPr="001D5264">
        <w:t>benefits for the infant and mother outweigh</w:t>
      </w:r>
      <w:r w:rsidR="00F95051">
        <w:t>ing</w:t>
      </w:r>
      <w:r w:rsidRPr="001D5264">
        <w:t xml:space="preserve"> any</w:t>
      </w:r>
      <w:r>
        <w:t xml:space="preserve"> </w:t>
      </w:r>
      <w:r w:rsidRPr="001D5264">
        <w:t xml:space="preserve">potential risk of </w:t>
      </w:r>
      <w:r w:rsidR="00F95051">
        <w:t>ZIKV</w:t>
      </w:r>
      <w:r w:rsidRPr="001D5264">
        <w:t xml:space="preserve"> transmission through breast</w:t>
      </w:r>
      <w:r>
        <w:t xml:space="preserve"> </w:t>
      </w:r>
      <w:r w:rsidRPr="001D5264">
        <w:t>milk</w:t>
      </w:r>
      <w:r w:rsidR="009858B9">
        <w:t>.</w:t>
      </w:r>
      <w:hyperlink w:anchor="_ENREF_29" w:tooltip="World Health Organization (WHO), 2016 #387" w:history="1">
        <w:r w:rsidRPr="001E2DDF">
          <w:rPr>
            <w:rStyle w:val="Hyperlink"/>
          </w:rPr>
          <w:fldChar w:fldCharType="begin"/>
        </w:r>
        <w:r w:rsidR="001212A9" w:rsidRPr="001E2DDF">
          <w:rPr>
            <w:rStyle w:val="Hyperlink"/>
          </w:rPr>
          <w:instrText xml:space="preserve"> ADDIN EN.CITE &lt;EndNote&gt;&lt;Cite&gt;&lt;Author&gt;World Health Organization (WHO)&lt;/Author&gt;&lt;Year&gt;2016&lt;/Year&gt;&lt;RecNum&gt;387&lt;/RecNum&gt;&lt;DisplayText&gt;&lt;style face="superscript"&gt;29&lt;/style&gt;&lt;/DisplayText&gt;&lt;record&gt;&lt;rec-number&gt;387&lt;/rec-number&gt;&lt;foreign-keys&gt;&lt;key app="EN" db-id="92trtwz9n059xaeds5xvtxvsd55a5ddrza52"&gt;387&lt;/key&gt;&lt;/foreign-keys&gt;&lt;ref-type name="Web Page"&gt;12&lt;/ref-type&gt;&lt;contributors&gt;&lt;authors&gt;&lt;author&gt;World Health Organization (WHO),&lt;/author&gt;&lt;/authors&gt;&lt;/contributors&gt;&lt;titles&gt;&lt;title&gt;Breastfeeding in the context of Zika virus - interim guidance&lt;/title&gt;&lt;/titles&gt;&lt;number&gt;22/04/2016&lt;/number&gt;&lt;dates&gt;&lt;year&gt;2016&lt;/year&gt;&lt;/dates&gt;&lt;urls&gt;&lt;related-urls&gt;&lt;url&gt;http://apps.who.int/iris/bitstream/10665/204473/1/WHO_ZIKV_MOC_16.5_eng.pdf?ua=1&lt;/url&gt;&lt;/related-urls&gt;&lt;/urls&gt;&lt;/record&gt;&lt;/Cite&gt;&lt;/EndNote&gt;</w:instrText>
        </w:r>
        <w:r w:rsidRPr="001E2DDF">
          <w:rPr>
            <w:rStyle w:val="Hyperlink"/>
          </w:rPr>
          <w:fldChar w:fldCharType="separate"/>
        </w:r>
        <w:r w:rsidR="001212A9" w:rsidRPr="001E2DDF">
          <w:rPr>
            <w:rStyle w:val="Hyperlink"/>
            <w:noProof/>
            <w:vertAlign w:val="superscript"/>
          </w:rPr>
          <w:t>29</w:t>
        </w:r>
        <w:r w:rsidRPr="001E2DDF">
          <w:rPr>
            <w:rStyle w:val="Hyperlink"/>
          </w:rPr>
          <w:fldChar w:fldCharType="end"/>
        </w:r>
      </w:hyperlink>
    </w:p>
    <w:p w:rsidR="006063F3" w:rsidRPr="006063F3" w:rsidRDefault="006063F3" w:rsidP="009858B9">
      <w:pPr>
        <w:pStyle w:val="Heading3"/>
      </w:pPr>
      <w:r w:rsidRPr="006063F3">
        <w:t>Sexual transmission</w:t>
      </w:r>
    </w:p>
    <w:p w:rsidR="001212A9" w:rsidRDefault="00EA2925" w:rsidP="009858B9">
      <w:r w:rsidRPr="00EA2925">
        <w:t xml:space="preserve">ZIKV can be </w:t>
      </w:r>
      <w:r w:rsidR="0059181B">
        <w:t>transmitted</w:t>
      </w:r>
      <w:r w:rsidR="0059181B" w:rsidRPr="00EA2925">
        <w:t xml:space="preserve"> </w:t>
      </w:r>
      <w:r w:rsidRPr="00EA2925">
        <w:t xml:space="preserve">during sex by a </w:t>
      </w:r>
      <w:r w:rsidR="00A46AC6">
        <w:t>person</w:t>
      </w:r>
      <w:r w:rsidR="00A46AC6" w:rsidRPr="00EA2925">
        <w:t xml:space="preserve"> </w:t>
      </w:r>
      <w:r w:rsidRPr="00EA2925">
        <w:t xml:space="preserve">infected with </w:t>
      </w:r>
      <w:r w:rsidR="001842B2">
        <w:t>ZIKV</w:t>
      </w:r>
      <w:r w:rsidRPr="00EA2925">
        <w:t xml:space="preserve"> to </w:t>
      </w:r>
      <w:r w:rsidR="00A46AC6">
        <w:t>their</w:t>
      </w:r>
      <w:r w:rsidR="00A46AC6" w:rsidRPr="00EA2925">
        <w:t xml:space="preserve"> </w:t>
      </w:r>
      <w:r w:rsidRPr="00EA2925">
        <w:t xml:space="preserve">partner (female or male). </w:t>
      </w:r>
      <w:r w:rsidR="000851A3" w:rsidRPr="000851A3">
        <w:t>Multiple instances of probable or confirmed sexual transmissi</w:t>
      </w:r>
      <w:r w:rsidR="000851A3">
        <w:t>on have now been reported</w:t>
      </w:r>
      <w:r w:rsidR="00F17D2D">
        <w:t>. T</w:t>
      </w:r>
      <w:r w:rsidR="00E621F7">
        <w:t>o date</w:t>
      </w:r>
      <w:r w:rsidR="000851A3" w:rsidRPr="000851A3">
        <w:t xml:space="preserve"> almost all reports </w:t>
      </w:r>
      <w:r w:rsidR="00F17D2D">
        <w:t xml:space="preserve">of sexual transmission </w:t>
      </w:r>
      <w:r w:rsidR="000851A3" w:rsidRPr="000851A3">
        <w:t>have involved a symptomatic man</w:t>
      </w:r>
      <w:r w:rsidR="006063F3">
        <w:fldChar w:fldCharType="begin">
          <w:fldData xml:space="preserve">PEVuZE5vdGU+PENpdGU+PEF1dGhvcj5NY0NhcnRoeTwvQXV0aG9yPjxZZWFyPjIwMTY8L1llYXI+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</w:fldData>
        </w:fldChar>
      </w:r>
      <w:r w:rsidR="00A9147E">
        <w:instrText xml:space="preserve"> ADDIN EN.CITE </w:instrText>
      </w:r>
      <w:r w:rsidR="00A9147E">
        <w:fldChar w:fldCharType="begin">
          <w:fldData xml:space="preserve">PEVuZE5vdGU+PENpdGU+PEF1dGhvcj5NY0NhcnRoeTwvQXV0aG9yPjxZZWFyPjIwMTY8L1llYXI+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</w:fldData>
        </w:fldChar>
      </w:r>
      <w:r w:rsidR="00A9147E">
        <w:instrText xml:space="preserve"> ADDIN EN.CITE.DATA </w:instrText>
      </w:r>
      <w:r w:rsidR="00A9147E">
        <w:fldChar w:fldCharType="end"/>
      </w:r>
      <w:r w:rsidR="006063F3">
        <w:fldChar w:fldCharType="separate"/>
      </w:r>
      <w:hyperlink w:anchor="_ENREF_30" w:tooltip="McCarthy, 2016 #303" w:history="1">
        <w:r w:rsidR="001212A9" w:rsidRPr="001E2DDF">
          <w:rPr>
            <w:rStyle w:val="Hyperlink"/>
            <w:noProof/>
            <w:vertAlign w:val="superscript"/>
          </w:rPr>
          <w:t>30</w:t>
        </w:r>
      </w:hyperlink>
      <w:r w:rsidR="001212A9" w:rsidRPr="001212A9">
        <w:rPr>
          <w:noProof/>
          <w:vertAlign w:val="superscript"/>
        </w:rPr>
        <w:t xml:space="preserve">, </w:t>
      </w:r>
      <w:hyperlink w:anchor="_ENREF_31" w:tooltip="Foy, 2011 #302" w:history="1">
        <w:r w:rsidR="001212A9" w:rsidRPr="001E2DDF">
          <w:rPr>
            <w:rStyle w:val="Hyperlink"/>
            <w:noProof/>
            <w:vertAlign w:val="superscript"/>
          </w:rPr>
          <w:t>31</w:t>
        </w:r>
      </w:hyperlink>
      <w:r w:rsidR="001212A9" w:rsidRPr="001212A9">
        <w:rPr>
          <w:noProof/>
          <w:vertAlign w:val="superscript"/>
        </w:rPr>
        <w:t xml:space="preserve">, </w:t>
      </w:r>
      <w:hyperlink w:anchor="_ENREF_32" w:tooltip="Musso, 2015 #301" w:history="1">
        <w:r w:rsidR="001212A9" w:rsidRPr="001E2DDF">
          <w:rPr>
            <w:rStyle w:val="Hyperlink"/>
            <w:noProof/>
            <w:vertAlign w:val="superscript"/>
          </w:rPr>
          <w:t>32</w:t>
        </w:r>
      </w:hyperlink>
      <w:r w:rsidR="001212A9" w:rsidRPr="001212A9">
        <w:rPr>
          <w:noProof/>
          <w:vertAlign w:val="superscript"/>
        </w:rPr>
        <w:t xml:space="preserve">, </w:t>
      </w:r>
      <w:hyperlink w:anchor="_ENREF_33" w:tooltip="Atkinson, 2016 #304" w:history="1">
        <w:r w:rsidR="001212A9" w:rsidRPr="001E2DDF">
          <w:rPr>
            <w:rStyle w:val="Hyperlink"/>
            <w:noProof/>
            <w:vertAlign w:val="superscript"/>
          </w:rPr>
          <w:t>33</w:t>
        </w:r>
      </w:hyperlink>
      <w:r w:rsidR="001212A9" w:rsidRPr="001212A9">
        <w:rPr>
          <w:noProof/>
          <w:vertAlign w:val="superscript"/>
        </w:rPr>
        <w:t xml:space="preserve">, </w:t>
      </w:r>
      <w:hyperlink w:anchor="_ENREF_34" w:tooltip="Deckard DT, 2016 #375" w:history="1">
        <w:r w:rsidR="001212A9" w:rsidRPr="001E2DDF">
          <w:rPr>
            <w:rStyle w:val="Hyperlink"/>
            <w:noProof/>
            <w:vertAlign w:val="superscript"/>
          </w:rPr>
          <w:t>34</w:t>
        </w:r>
      </w:hyperlink>
      <w:r w:rsidR="001212A9" w:rsidRPr="001212A9">
        <w:rPr>
          <w:noProof/>
          <w:vertAlign w:val="superscript"/>
        </w:rPr>
        <w:t xml:space="preserve">, </w:t>
      </w:r>
      <w:hyperlink w:anchor="_ENREF_35" w:tooltip="D'Ortenzio, 2016 #376" w:history="1">
        <w:r w:rsidR="001212A9" w:rsidRPr="001E2DDF">
          <w:rPr>
            <w:rStyle w:val="Hyperlink"/>
            <w:noProof/>
            <w:vertAlign w:val="superscript"/>
          </w:rPr>
          <w:t>35</w:t>
        </w:r>
      </w:hyperlink>
      <w:r w:rsidR="006063F3">
        <w:fldChar w:fldCharType="end"/>
      </w:r>
      <w:r w:rsidR="00D805AE">
        <w:t xml:space="preserve">, </w:t>
      </w:r>
      <w:r w:rsidR="00F17D2D">
        <w:t>however, transmission from asymptomatic males to female sexual partners has also been reported,</w:t>
      </w:r>
      <w:r w:rsidR="00F17D2D">
        <w:fldChar w:fldCharType="begin">
          <w:fldData xml:space="preserve">PEVuZE5vdGU+PENpdGU+PEF1dGhvcj5GcmVvdXI8L0F1dGhvcj48WWVhcj4yMDE2PC9ZZWFyPjxS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</w:fldData>
        </w:fldChar>
      </w:r>
      <w:r w:rsidR="00F17D2D">
        <w:instrText xml:space="preserve"> ADDIN EN.CITE </w:instrText>
      </w:r>
      <w:r w:rsidR="00F17D2D">
        <w:fldChar w:fldCharType="begin">
          <w:fldData xml:space="preserve">PEVuZE5vdGU+PENpdGU+PEF1dGhvcj5GcmVvdXI8L0F1dGhvcj48WWVhcj4yMDE2PC9ZZWFyPjxS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</w:fldData>
        </w:fldChar>
      </w:r>
      <w:r w:rsidR="00F17D2D">
        <w:instrText xml:space="preserve"> ADDIN EN.CITE.DATA </w:instrText>
      </w:r>
      <w:r w:rsidR="00F17D2D">
        <w:fldChar w:fldCharType="end"/>
      </w:r>
      <w:r w:rsidR="00F17D2D">
        <w:fldChar w:fldCharType="separate"/>
      </w:r>
      <w:hyperlink w:anchor="_ENREF_36" w:tooltip="Freour, 2016 #405" w:history="1">
        <w:r w:rsidR="00F17D2D" w:rsidRPr="001E2DDF">
          <w:rPr>
            <w:rStyle w:val="Hyperlink"/>
            <w:noProof/>
            <w:vertAlign w:val="superscript"/>
          </w:rPr>
          <w:t>36</w:t>
        </w:r>
      </w:hyperlink>
      <w:r w:rsidR="00F17D2D" w:rsidRPr="00F17D2D">
        <w:rPr>
          <w:noProof/>
          <w:vertAlign w:val="superscript"/>
        </w:rPr>
        <w:t xml:space="preserve">, </w:t>
      </w:r>
      <w:hyperlink w:anchor="_ENREF_37" w:tooltip="Brooks, 2016 #462" w:history="1">
        <w:r w:rsidR="00F17D2D" w:rsidRPr="001E2DDF">
          <w:rPr>
            <w:rStyle w:val="Hyperlink"/>
            <w:noProof/>
            <w:vertAlign w:val="superscript"/>
          </w:rPr>
          <w:t>37</w:t>
        </w:r>
      </w:hyperlink>
      <w:r w:rsidR="00F17D2D">
        <w:fldChar w:fldCharType="end"/>
      </w:r>
      <w:r w:rsidR="00F17D2D">
        <w:t xml:space="preserve"> as has </w:t>
      </w:r>
      <w:r w:rsidR="001212A9" w:rsidRPr="001212A9">
        <w:t xml:space="preserve">female-to-male and male-to-male </w:t>
      </w:r>
      <w:r w:rsidR="00302EAD">
        <w:t xml:space="preserve">sexual </w:t>
      </w:r>
      <w:r w:rsidR="001212A9" w:rsidRPr="001212A9">
        <w:t>transmission.</w:t>
      </w:r>
      <w:r w:rsidR="001212A9">
        <w:fldChar w:fldCharType="begin">
          <w:fldData xml:space="preserve">PEVuZE5vdGU+PENpdGU+PEF1dGhvcj5EZWNrYXJkIERUPC9BdXRob3I+PFllYXI+MjAxNjwvWWVh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=
</w:fldData>
        </w:fldChar>
      </w:r>
      <w:r w:rsidR="00F17D2D">
        <w:instrText xml:space="preserve"> ADDIN EN.CITE </w:instrText>
      </w:r>
      <w:r w:rsidR="00F17D2D">
        <w:fldChar w:fldCharType="begin">
          <w:fldData xml:space="preserve">PEVuZE5vdGU+PENpdGU+PEF1dGhvcj5EZWNrYXJkIERUPC9BdXRob3I+PFllYXI+MjAxNjwvWWVh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=
</w:fldData>
        </w:fldChar>
      </w:r>
      <w:r w:rsidR="00F17D2D">
        <w:instrText xml:space="preserve"> ADDIN EN.CITE.DATA </w:instrText>
      </w:r>
      <w:r w:rsidR="00F17D2D">
        <w:fldChar w:fldCharType="end"/>
      </w:r>
      <w:r w:rsidR="001212A9">
        <w:fldChar w:fldCharType="separate"/>
      </w:r>
      <w:hyperlink w:anchor="_ENREF_34" w:tooltip="Deckard DT, 2016 #375" w:history="1">
        <w:r w:rsidR="00F17D2D" w:rsidRPr="001E2DDF">
          <w:rPr>
            <w:rStyle w:val="Hyperlink"/>
            <w:noProof/>
            <w:vertAlign w:val="superscript"/>
          </w:rPr>
          <w:t>34</w:t>
        </w:r>
      </w:hyperlink>
      <w:r w:rsidR="00F17D2D" w:rsidRPr="00F17D2D">
        <w:rPr>
          <w:noProof/>
          <w:vertAlign w:val="superscript"/>
        </w:rPr>
        <w:t xml:space="preserve">, </w:t>
      </w:r>
      <w:hyperlink w:anchor="_ENREF_38" w:tooltip="Davidson, 2016 #407" w:history="1">
        <w:r w:rsidR="00F17D2D" w:rsidRPr="001E2DDF">
          <w:rPr>
            <w:rStyle w:val="Hyperlink"/>
            <w:noProof/>
            <w:vertAlign w:val="superscript"/>
          </w:rPr>
          <w:t>38</w:t>
        </w:r>
      </w:hyperlink>
      <w:r w:rsidR="001212A9">
        <w:fldChar w:fldCharType="end"/>
      </w:r>
      <w:r w:rsidR="001212A9" w:rsidRPr="001212A9">
        <w:t xml:space="preserve"> </w:t>
      </w:r>
      <w:r w:rsidR="001212A9" w:rsidRPr="00EA2925">
        <w:t xml:space="preserve">From these cases, it is known that the </w:t>
      </w:r>
      <w:r w:rsidR="001212A9">
        <w:t>sexual transmission</w:t>
      </w:r>
      <w:r w:rsidR="001212A9" w:rsidRPr="00EA2925">
        <w:t xml:space="preserve"> can </w:t>
      </w:r>
      <w:r w:rsidR="001212A9">
        <w:t xml:space="preserve">occur </w:t>
      </w:r>
      <w:r w:rsidR="001212A9" w:rsidRPr="00EA2925">
        <w:t>before</w:t>
      </w:r>
      <w:r w:rsidR="001212A9">
        <w:t xml:space="preserve">, during or after </w:t>
      </w:r>
      <w:r w:rsidR="001212A9" w:rsidRPr="00EA2925">
        <w:t>symptoms</w:t>
      </w:r>
      <w:r w:rsidR="001212A9">
        <w:t>.</w:t>
      </w:r>
      <w:hyperlink w:anchor="_ENREF_37" w:tooltip="Davidson, 2016 #407" w:history="1"/>
    </w:p>
    <w:p w:rsidR="00D27514" w:rsidRDefault="00BC0335" w:rsidP="009858B9">
      <w:r w:rsidRPr="00BC0335">
        <w:t>The longest reported period between symptom onset and sexual transmission is 32-41 days (based on an incubation period of 3-12 days).</w:t>
      </w:r>
      <w:hyperlink w:anchor="_ENREF_39" w:tooltip="Turmel, 2016 #417" w:history="1">
        <w:r w:rsidRPr="001E2DDF">
          <w:rPr>
            <w:rStyle w:val="Hyperlink"/>
          </w:rPr>
          <w:fldChar w:fldCharType="begin">
            <w:fldData xml:space="preserve">PEVuZE5vdGU+PENpdGU+PEF1dGhvcj5UdXJtZWw8L0F1dGhvcj48WWVhcj4yMDE2PC9ZZWFyPjxS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I1MDE8L3BhZ2VzPjx2b2x1bWU+Mzg3PC92b2x1bWU+PG51bWJlcj4xMDAzNzwvbnVtYmVyPjxl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==
</w:fldData>
          </w:fldChar>
        </w:r>
        <w:r w:rsidR="00F17D2D" w:rsidRPr="001E2DDF">
          <w:rPr>
            <w:rStyle w:val="Hyperlink"/>
          </w:rPr>
          <w:instrText xml:space="preserve"> ADDIN EN.CITE </w:instrText>
        </w:r>
        <w:r w:rsidR="00F17D2D" w:rsidRPr="001E2DDF">
          <w:rPr>
            <w:rStyle w:val="Hyperlink"/>
          </w:rPr>
          <w:fldChar w:fldCharType="begin">
            <w:fldData xml:space="preserve">PEVuZE5vdGU+PENpdGU+PEF1dGhvcj5UdXJtZWw8L0F1dGhvcj48WWVhcj4yMDE2PC9ZZWFyPjxS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I1MDE8L3BhZ2VzPjx2b2x1bWU+Mzg3PC92b2x1bWU+PG51bWJlcj4xMDAzNzwvbnVtYmVyPjxl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==
</w:fldData>
          </w:fldChar>
        </w:r>
        <w:r w:rsidR="00F17D2D" w:rsidRPr="001E2DDF">
          <w:rPr>
            <w:rStyle w:val="Hyperlink"/>
          </w:rPr>
          <w:instrText xml:space="preserve"> ADDIN EN.CITE.DATA </w:instrText>
        </w:r>
        <w:r w:rsidR="00F17D2D" w:rsidRPr="001E2DDF">
          <w:rPr>
            <w:rStyle w:val="Hyperlink"/>
          </w:rPr>
        </w:r>
        <w:r w:rsidR="00F17D2D" w:rsidRPr="001E2DDF">
          <w:rPr>
            <w:rStyle w:val="Hyperlink"/>
          </w:rPr>
          <w:fldChar w:fldCharType="end"/>
        </w:r>
        <w:r w:rsidRPr="001E2DDF">
          <w:rPr>
            <w:rStyle w:val="Hyperlink"/>
          </w:rPr>
        </w:r>
        <w:r w:rsidRPr="001E2DDF">
          <w:rPr>
            <w:rStyle w:val="Hyperlink"/>
          </w:rPr>
          <w:fldChar w:fldCharType="separate"/>
        </w:r>
        <w:r w:rsidR="00F17D2D" w:rsidRPr="001E2DDF">
          <w:rPr>
            <w:rStyle w:val="Hyperlink"/>
            <w:noProof/>
            <w:vertAlign w:val="superscript"/>
          </w:rPr>
          <w:t>39</w:t>
        </w:r>
        <w:r w:rsidRPr="001E2DDF">
          <w:rPr>
            <w:rStyle w:val="Hyperlink"/>
          </w:rPr>
          <w:fldChar w:fldCharType="end"/>
        </w:r>
      </w:hyperlink>
      <w:r>
        <w:t xml:space="preserve"> </w:t>
      </w:r>
      <w:proofErr w:type="spellStart"/>
      <w:r w:rsidRPr="00BC0335">
        <w:t>Zika</w:t>
      </w:r>
      <w:proofErr w:type="spellEnd"/>
      <w:r w:rsidRPr="00BC0335">
        <w:t xml:space="preserve"> virus RNA has also been found in the semen of five men more than 90 </w:t>
      </w:r>
      <w:r w:rsidR="00F17D2D">
        <w:t>days after onset, and in one</w:t>
      </w:r>
      <w:r w:rsidRPr="00BC0335">
        <w:t xml:space="preserve"> case up to 188 days after onset of infection</w:t>
      </w:r>
      <w:r w:rsidR="00B22850">
        <w:t>.</w:t>
      </w:r>
      <w:r>
        <w:fldChar w:fldCharType="begin">
          <w:fldData xml:space="preserve">PEVuZE5vdGU+PENpdGU+PEF1dGhvcj5NYW5zdXk8L0F1dGhvcj48WWVhcj4yMDE2PC9ZZWFyPjxS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MTEwNi03PC9wYWdlcz48dm9sdW1lPjE2PC92b2x1bWU+PG51bWJlcj4xMDwv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2b2x1bWU+MjE8L3ZvbHVtZT48bnVtYmVy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</w:fldData>
        </w:fldChar>
      </w:r>
      <w:r w:rsidR="00F17D2D">
        <w:instrText xml:space="preserve"> ADDIN EN.CITE </w:instrText>
      </w:r>
      <w:r w:rsidR="00F17D2D">
        <w:fldChar w:fldCharType="begin">
          <w:fldData xml:space="preserve">PEVuZE5vdGU+PENpdGU+PEF1dGhvcj5NYW5zdXk8L0F1dGhvcj48WWVhcj4yMDE2PC9ZZWFyPjxS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MTEwNi03PC9wYWdlcz48dm9sdW1lPjE2PC92b2x1bWU+PG51bWJlcj4xMDwv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2b2x1bWU+MjE8L3ZvbHVtZT48bnVtYmVy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</w:fldData>
        </w:fldChar>
      </w:r>
      <w:r w:rsidR="00F17D2D">
        <w:instrText xml:space="preserve"> ADDIN EN.CITE.DATA </w:instrText>
      </w:r>
      <w:r w:rsidR="00F17D2D">
        <w:fldChar w:fldCharType="end"/>
      </w:r>
      <w:r>
        <w:fldChar w:fldCharType="separate"/>
      </w:r>
      <w:hyperlink w:anchor="_ENREF_40" w:tooltip="Mansuy, 2016 #408" w:history="1">
        <w:r w:rsidR="00F17D2D" w:rsidRPr="001E2DDF">
          <w:rPr>
            <w:rStyle w:val="Hyperlink"/>
            <w:noProof/>
            <w:vertAlign w:val="superscript"/>
          </w:rPr>
          <w:t>40</w:t>
        </w:r>
      </w:hyperlink>
      <w:r w:rsidR="00F17D2D" w:rsidRPr="00F17D2D">
        <w:rPr>
          <w:noProof/>
          <w:vertAlign w:val="superscript"/>
        </w:rPr>
        <w:t xml:space="preserve">, </w:t>
      </w:r>
      <w:hyperlink w:anchor="_ENREF_41" w:tooltip="Mansuy, 2016 #418" w:history="1">
        <w:r w:rsidR="00F17D2D" w:rsidRPr="001E2DDF">
          <w:rPr>
            <w:rStyle w:val="Hyperlink"/>
            <w:noProof/>
            <w:vertAlign w:val="superscript"/>
          </w:rPr>
          <w:t>41</w:t>
        </w:r>
      </w:hyperlink>
      <w:r w:rsidR="00F17D2D" w:rsidRPr="00F17D2D">
        <w:rPr>
          <w:noProof/>
          <w:vertAlign w:val="superscript"/>
        </w:rPr>
        <w:t xml:space="preserve">, </w:t>
      </w:r>
      <w:hyperlink w:anchor="_ENREF_42" w:tooltip="Barzon, 2016 #419" w:history="1">
        <w:r w:rsidR="00F17D2D" w:rsidRPr="001E2DDF">
          <w:rPr>
            <w:rStyle w:val="Hyperlink"/>
            <w:noProof/>
            <w:vertAlign w:val="superscript"/>
          </w:rPr>
          <w:t>42</w:t>
        </w:r>
      </w:hyperlink>
      <w:r w:rsidR="00F17D2D" w:rsidRPr="00F17D2D">
        <w:rPr>
          <w:noProof/>
          <w:vertAlign w:val="superscript"/>
        </w:rPr>
        <w:t xml:space="preserve">, </w:t>
      </w:r>
      <w:hyperlink w:anchor="_ENREF_43" w:tooltip="Nicastri, 2016 #411" w:history="1">
        <w:r w:rsidR="00F17D2D" w:rsidRPr="001E2DDF">
          <w:rPr>
            <w:rStyle w:val="Hyperlink"/>
            <w:noProof/>
            <w:vertAlign w:val="superscript"/>
          </w:rPr>
          <w:t>43</w:t>
        </w:r>
      </w:hyperlink>
      <w:r>
        <w:fldChar w:fldCharType="end"/>
      </w:r>
      <w:r>
        <w:t xml:space="preserve"> </w:t>
      </w:r>
      <w:r w:rsidRPr="00BC0335">
        <w:t>Viral RNA has been detected in the genital tract of women on day 11</w:t>
      </w:r>
      <w:r w:rsidR="00F17D2D">
        <w:t xml:space="preserve"> in one</w:t>
      </w:r>
      <w:r w:rsidRPr="00BC0335">
        <w:t>, and another up to day 13</w:t>
      </w:r>
      <w:r w:rsidR="00302EAD">
        <w:t xml:space="preserve"> in another</w:t>
      </w:r>
      <w:r w:rsidRPr="00BC0335">
        <w:t>, and was cleared by day 17 in both women.</w:t>
      </w:r>
      <w:r w:rsidR="00FD36AF">
        <w:fldChar w:fldCharType="begin">
          <w:fldData xml:space="preserve">PEVuZE5vdGU+PENpdGU+PEF1dGhvcj5WaXNzZWF1eDwvQXV0aG9yPjxZZWFyPjIwMTY8L1llYXI+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IwPC9wYWdlcz48dm9sdW1lPjE2PC92b2x1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jIyOC0yMjMwPC9wYWdl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</w:fldData>
        </w:fldChar>
      </w:r>
      <w:r w:rsidR="00F17D2D">
        <w:instrText xml:space="preserve"> ADDIN EN.CITE </w:instrText>
      </w:r>
      <w:r w:rsidR="00F17D2D">
        <w:fldChar w:fldCharType="begin">
          <w:fldData xml:space="preserve">PEVuZE5vdGU+PENpdGU+PEF1dGhvcj5WaXNzZWF1eDwvQXV0aG9yPjxZZWFyPjIwMTY8L1llYXI+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IwPC9wYWdlcz48dm9sdW1lPjE2PC92b2x1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jIyOC0yMjMwPC9wYWdl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</w:fldData>
        </w:fldChar>
      </w:r>
      <w:r w:rsidR="00F17D2D">
        <w:instrText xml:space="preserve"> ADDIN EN.CITE.DATA </w:instrText>
      </w:r>
      <w:r w:rsidR="00F17D2D">
        <w:fldChar w:fldCharType="end"/>
      </w:r>
      <w:r w:rsidR="00FD36AF">
        <w:fldChar w:fldCharType="separate"/>
      </w:r>
      <w:hyperlink w:anchor="_ENREF_44" w:tooltip="Visseaux, 2016 #420" w:history="1">
        <w:r w:rsidR="00F17D2D" w:rsidRPr="001E2DDF">
          <w:rPr>
            <w:rStyle w:val="Hyperlink"/>
            <w:noProof/>
            <w:vertAlign w:val="superscript"/>
          </w:rPr>
          <w:t>44</w:t>
        </w:r>
      </w:hyperlink>
      <w:r w:rsidR="00F17D2D" w:rsidRPr="00F17D2D">
        <w:rPr>
          <w:noProof/>
          <w:vertAlign w:val="superscript"/>
        </w:rPr>
        <w:t xml:space="preserve">, </w:t>
      </w:r>
      <w:hyperlink w:anchor="_ENREF_45" w:tooltip="Nicastri, 2016 #421" w:history="1">
        <w:r w:rsidR="00F17D2D" w:rsidRPr="001E2DDF">
          <w:rPr>
            <w:rStyle w:val="Hyperlink"/>
            <w:noProof/>
            <w:vertAlign w:val="superscript"/>
          </w:rPr>
          <w:t>45</w:t>
        </w:r>
      </w:hyperlink>
      <w:r w:rsidR="00FD36AF">
        <w:fldChar w:fldCharType="end"/>
      </w:r>
      <w:r w:rsidR="00FD36AF">
        <w:t xml:space="preserve"> </w:t>
      </w:r>
      <w:r w:rsidR="00EA2925" w:rsidRPr="00D27514">
        <w:t>It is not known if ZIKV can be transmitted from other body fluids</w:t>
      </w:r>
      <w:r w:rsidR="004E0770" w:rsidRPr="00D27514">
        <w:t>.</w:t>
      </w:r>
    </w:p>
    <w:p w:rsidR="00226BEB" w:rsidRPr="00D27514" w:rsidRDefault="00226BEB" w:rsidP="009132AA">
      <w:pPr>
        <w:rPr>
          <w:b/>
          <w:bCs/>
          <w:i/>
          <w:iCs/>
          <w:color w:val="000000"/>
        </w:rPr>
      </w:pPr>
      <w:r>
        <w:t xml:space="preserve">For recommendations to reduce the </w:t>
      </w:r>
      <w:r w:rsidRPr="00226BEB">
        <w:t xml:space="preserve">risk of </w:t>
      </w:r>
      <w:r>
        <w:t xml:space="preserve">sexual </w:t>
      </w:r>
      <w:r w:rsidRPr="00226BEB">
        <w:t>transmissio</w:t>
      </w:r>
      <w:r>
        <w:t>n see</w:t>
      </w:r>
      <w:r w:rsidRPr="008370AE">
        <w:rPr>
          <w:rStyle w:val="Organismnames"/>
        </w:rPr>
        <w:t xml:space="preserve"> </w:t>
      </w:r>
      <w:r w:rsidR="00E07478" w:rsidRPr="00E07478">
        <w:rPr>
          <w:i/>
        </w:rPr>
        <w:fldChar w:fldCharType="begin"/>
      </w:r>
      <w:r w:rsidR="00E07478" w:rsidRPr="00E07478">
        <w:rPr>
          <w:i/>
        </w:rPr>
        <w:instrText xml:space="preserve"> REF _Ref454800293 \h  \* MERGEFORMAT </w:instrText>
      </w:r>
      <w:r w:rsidR="00E07478" w:rsidRPr="00E07478">
        <w:rPr>
          <w:i/>
        </w:rPr>
      </w:r>
      <w:r w:rsidR="00E07478" w:rsidRPr="00E07478">
        <w:rPr>
          <w:i/>
        </w:rPr>
        <w:fldChar w:fldCharType="separate"/>
      </w:r>
      <w:r w:rsidR="00B50769" w:rsidRPr="00F90889">
        <w:rPr>
          <w:i/>
        </w:rPr>
        <w:t>Sexual transmission advice</w:t>
      </w:r>
      <w:r w:rsidR="00E07478" w:rsidRPr="00E07478">
        <w:rPr>
          <w:i/>
        </w:rPr>
        <w:fldChar w:fldCharType="end"/>
      </w:r>
      <w:r w:rsidR="00E07478">
        <w:t xml:space="preserve"> </w:t>
      </w:r>
      <w:r>
        <w:t xml:space="preserve">under </w:t>
      </w:r>
      <w:r w:rsidRPr="00226BEB">
        <w:fldChar w:fldCharType="begin"/>
      </w:r>
      <w:r w:rsidRPr="00226BEB">
        <w:instrText xml:space="preserve"> REF _Ref448404173 \h </w:instrText>
      </w:r>
      <w:r>
        <w:instrText xml:space="preserve"> \* MERGEFORMAT </w:instrText>
      </w:r>
      <w:r w:rsidRPr="00226BEB">
        <w:fldChar w:fldCharType="separate"/>
      </w:r>
      <w:r w:rsidR="00B50769" w:rsidRPr="001F3FDA">
        <w:t xml:space="preserve">Routine </w:t>
      </w:r>
      <w:r w:rsidR="00B50769" w:rsidRPr="00F90889">
        <w:rPr>
          <w:i/>
        </w:rPr>
        <w:t>prevention activities</w:t>
      </w:r>
      <w:r w:rsidRPr="00226BEB">
        <w:fldChar w:fldCharType="end"/>
      </w:r>
      <w:r w:rsidR="007D3F87">
        <w:t xml:space="preserve"> (below)</w:t>
      </w:r>
      <w:r w:rsidRPr="00226BEB">
        <w:t>.</w:t>
      </w:r>
    </w:p>
    <w:p w:rsidR="00CF6C6C" w:rsidRPr="006063F3" w:rsidRDefault="00CF6C6C" w:rsidP="009858B9">
      <w:pPr>
        <w:pStyle w:val="Heading3"/>
      </w:pPr>
      <w:r>
        <w:t>Transfusion-derived</w:t>
      </w:r>
      <w:r w:rsidRPr="006063F3">
        <w:t xml:space="preserve"> transmission</w:t>
      </w:r>
    </w:p>
    <w:p w:rsidR="009E23A7" w:rsidRDefault="00CB217E" w:rsidP="009858B9">
      <w:r w:rsidRPr="00B70FF6">
        <w:t xml:space="preserve">During </w:t>
      </w:r>
      <w:r w:rsidR="003A44B0">
        <w:t>the</w:t>
      </w:r>
      <w:r w:rsidR="003A44B0" w:rsidRPr="00B70FF6">
        <w:t xml:space="preserve"> </w:t>
      </w:r>
      <w:r w:rsidRPr="00B70FF6">
        <w:t>outbreak in French Polynesia, 3% of blood donors were found to be positive for ZIKV by PCR while asymptomatic</w:t>
      </w:r>
      <w:r w:rsidR="009858B9">
        <w:t>.</w:t>
      </w:r>
      <w:hyperlink w:anchor="_ENREF_46" w:tooltip="Musso,  #324" w:history="1">
        <w:r w:rsidR="00A44BD4" w:rsidRPr="001E2DDF">
          <w:rPr>
            <w:rStyle w:val="Hyperlink"/>
          </w:rPr>
          <w:fldChar w:fldCharType="begin"/>
        </w:r>
        <w:r w:rsidR="00F17D2D" w:rsidRPr="001E2DDF">
          <w:rPr>
            <w:rStyle w:val="Hyperlink"/>
          </w:rPr>
          <w:instrText xml:space="preserve"> ADDIN EN.CITE &lt;EndNote&gt;&lt;Cite ExcludeYear="1"&gt;&lt;Author&gt;Musso&lt;/Author&gt;&lt;RecNum&gt;324&lt;/RecNum&gt;&lt;DisplayText&gt;&lt;style face="superscript"&gt;46&lt;/style&gt;&lt;/DisplayText&gt;&lt;record&gt;&lt;rec-number&gt;324&lt;/rec-number&gt;&lt;foreign-keys&gt;&lt;key app="EN" db-id="92trtwz9n059xaeds5xvtxvsd55a5ddrza52"&gt;324&lt;/key&gt;&lt;/foreign-keys&gt;&lt;ref-type name="Journal Article"&gt;17&lt;/ref-type&gt;&lt;contributors&gt;&lt;authors&gt;&lt;author&gt;Musso, D.&lt;/author&gt;&lt;author&gt;Nhan T Fau - Robin, E.&lt;/author&gt;&lt;author&gt;Robin E Fau - Roche, C.&lt;/author&gt;&lt;author&gt;Roche C Fau - Bierlaire, D.&lt;/author&gt;&lt;author&gt;Bierlaire D Fau - Zisou, K.&lt;/author&gt;&lt;author&gt;Zisou K Fau - Shan Yan, A.&lt;/author&gt;&lt;author&gt;Shan Yan A Fau - Cao-Lormeau, V. M.&lt;/author&gt;&lt;author&gt;Cao-Lormeau Vm Fau - Broult, J.&lt;/author&gt;&lt;author&gt;Broult, J.&lt;/author&gt;&lt;/authors&gt;&lt;translated-authors&gt;&lt;author&gt;Euro, Surveill&lt;/author&gt;&lt;/translated-authors&gt;&lt;/contributors&gt;&lt;auth-address&gt;Unit of Emerging Infectious Diseases, Institut Louis Malarde, Tahiti, French Polynesia. FAU - Nhan, T&lt;/auth-address&gt;&lt;titles&gt;&lt;title&gt;Potential for Zika virus transmission through blood transfusion demonstrated during an outbreak in French Polynesia, November 2013 to February 2014.&lt;/title&gt;&lt;secondary-title&gt;Euro surveillance : bulletin Europeen sur les maladies transmissibles = European communicable disease bulletin&lt;/secondary-title&gt;&lt;/titles&gt;&lt;periodical&gt;&lt;full-title&gt;Euro Surveill&lt;/full-title&gt;&lt;abbr-1&gt;Euro surveillance : bulletin Europeen sur les maladies transmissibles = European communicable disease bulletin&lt;/abbr-1&gt;&lt;/periodical&gt;&lt;number&gt;1560-7917 (Electronic)&lt;/number&gt;&lt;dates&gt;&lt;pub-dates&gt;&lt;date&gt;20140417 DCOM- 20141021&lt;/date&gt;&lt;/pub-dates&gt;&lt;/dates&gt;&lt;urls&gt;&lt;/urls&gt;&lt;remote-database-provider&gt;2014&lt;/remote-database-provider&gt;&lt;research-notes&gt;0 (RNA, Viral)&lt;/research-notes&gt;&lt;language&gt;eng&lt;/language&gt;&lt;/record&gt;&lt;/Cite&gt;&lt;/EndNote&gt;</w:instrText>
        </w:r>
        <w:r w:rsidR="00A44BD4" w:rsidRPr="001E2DDF">
          <w:rPr>
            <w:rStyle w:val="Hyperlink"/>
          </w:rPr>
          <w:fldChar w:fldCharType="separate"/>
        </w:r>
        <w:r w:rsidR="00F17D2D" w:rsidRPr="001E2DDF">
          <w:rPr>
            <w:rStyle w:val="Hyperlink"/>
            <w:noProof/>
            <w:vertAlign w:val="superscript"/>
          </w:rPr>
          <w:t>46</w:t>
        </w:r>
        <w:r w:rsidR="00A44BD4" w:rsidRPr="001E2DDF">
          <w:rPr>
            <w:rStyle w:val="Hyperlink"/>
          </w:rPr>
          <w:fldChar w:fldCharType="end"/>
        </w:r>
      </w:hyperlink>
      <w:r w:rsidR="006416AC" w:rsidRPr="00B70FF6">
        <w:t xml:space="preserve"> </w:t>
      </w:r>
      <w:r w:rsidR="00816DA6">
        <w:t xml:space="preserve">There is also evidence </w:t>
      </w:r>
      <w:r w:rsidR="004C04BC">
        <w:t>of</w:t>
      </w:r>
      <w:r w:rsidR="00816DA6">
        <w:t xml:space="preserve"> ZIKV transmission from </w:t>
      </w:r>
      <w:r w:rsidR="004C04BC">
        <w:t xml:space="preserve">blood </w:t>
      </w:r>
      <w:r w:rsidR="00154025">
        <w:t>transfusions</w:t>
      </w:r>
      <w:r w:rsidR="00816DA6">
        <w:t xml:space="preserve"> in Brazil.</w:t>
      </w:r>
      <w:r w:rsidR="00154025">
        <w:fldChar w:fldCharType="begin">
          <w:fldData xml:space="preserve">PEVuZE5vdGU+PENpdGU+PEF1dGhvcj5Nb3R0YTwvQXV0aG9yPjxZZWFyPjIwMTY8L1llYXI+PFJl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xMDEtMzwvcGFnZXM+PHZv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</w:fldData>
        </w:fldChar>
      </w:r>
      <w:r w:rsidR="00F17D2D">
        <w:instrText xml:space="preserve"> ADDIN EN.CITE </w:instrText>
      </w:r>
      <w:r w:rsidR="00F17D2D">
        <w:fldChar w:fldCharType="begin">
          <w:fldData xml:space="preserve">PEVuZE5vdGU+PENpdGU+PEF1dGhvcj5Nb3R0YTwvQXV0aG9yPjxZZWFyPjIwMTY8L1llYXI+PFJl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xMDEtMzwvcGFnZXM+PHZv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</w:fldData>
        </w:fldChar>
      </w:r>
      <w:r w:rsidR="00F17D2D">
        <w:instrText xml:space="preserve"> ADDIN EN.CITE.DATA </w:instrText>
      </w:r>
      <w:r w:rsidR="00F17D2D">
        <w:fldChar w:fldCharType="end"/>
      </w:r>
      <w:r w:rsidR="00154025">
        <w:fldChar w:fldCharType="separate"/>
      </w:r>
      <w:hyperlink w:anchor="_ENREF_47" w:tooltip="Motta, 2016 #425" w:history="1">
        <w:r w:rsidR="00F17D2D" w:rsidRPr="001E2DDF">
          <w:rPr>
            <w:rStyle w:val="Hyperlink"/>
            <w:noProof/>
            <w:vertAlign w:val="superscript"/>
          </w:rPr>
          <w:t>47</w:t>
        </w:r>
      </w:hyperlink>
      <w:r w:rsidR="00F17D2D" w:rsidRPr="00F17D2D">
        <w:rPr>
          <w:noProof/>
          <w:vertAlign w:val="superscript"/>
        </w:rPr>
        <w:t xml:space="preserve">, </w:t>
      </w:r>
      <w:hyperlink w:anchor="_ENREF_48" w:tooltip="Barjas-Castro,  #426" w:history="1">
        <w:r w:rsidR="00F17D2D" w:rsidRPr="001E2DDF">
          <w:rPr>
            <w:rStyle w:val="Hyperlink"/>
            <w:noProof/>
            <w:vertAlign w:val="superscript"/>
          </w:rPr>
          <w:t>48</w:t>
        </w:r>
      </w:hyperlink>
      <w:r w:rsidR="00154025">
        <w:fldChar w:fldCharType="end"/>
      </w:r>
    </w:p>
    <w:p w:rsidR="00CF6C6C" w:rsidRPr="00C87FC3" w:rsidRDefault="006416AC" w:rsidP="009858B9">
      <w:r w:rsidRPr="00B70FF6">
        <w:t xml:space="preserve">For further information see </w:t>
      </w:r>
      <w:r w:rsidR="00B70FF6">
        <w:t xml:space="preserve">the section on </w:t>
      </w:r>
      <w:r w:rsidR="003F4295" w:rsidRPr="00E77189">
        <w:rPr>
          <w:i/>
        </w:rPr>
        <w:fldChar w:fldCharType="begin"/>
      </w:r>
      <w:r w:rsidR="003F4295" w:rsidRPr="00E77189">
        <w:rPr>
          <w:i/>
        </w:rPr>
        <w:instrText xml:space="preserve"> REF _Ref461458560 \h  \* MERGEFORMAT </w:instrText>
      </w:r>
      <w:r w:rsidR="003F4295" w:rsidRPr="00E77189">
        <w:rPr>
          <w:i/>
        </w:rPr>
      </w:r>
      <w:r w:rsidR="003F4295" w:rsidRPr="00E77189">
        <w:rPr>
          <w:i/>
        </w:rPr>
        <w:fldChar w:fldCharType="separate"/>
      </w:r>
      <w:r w:rsidR="00B50769" w:rsidRPr="00F90889">
        <w:rPr>
          <w:i/>
        </w:rPr>
        <w:t>Blood donation</w:t>
      </w:r>
      <w:r w:rsidR="003F4295" w:rsidRPr="00E77189">
        <w:rPr>
          <w:i/>
        </w:rPr>
        <w:fldChar w:fldCharType="end"/>
      </w:r>
      <w:r w:rsidR="005F7028">
        <w:rPr>
          <w:i/>
        </w:rPr>
        <w:t xml:space="preserve"> </w:t>
      </w:r>
      <w:r w:rsidR="005F7028" w:rsidRPr="00F90889">
        <w:t>(below)</w:t>
      </w:r>
      <w:r w:rsidR="003F4295" w:rsidRPr="005F7028">
        <w:t>.</w:t>
      </w:r>
    </w:p>
    <w:p w:rsidR="002A4B69" w:rsidRPr="001F3FDA" w:rsidRDefault="002A4B69" w:rsidP="009858B9">
      <w:pPr>
        <w:pStyle w:val="Heading2"/>
      </w:pPr>
      <w:r w:rsidRPr="001F3FDA">
        <w:t>Incubation period</w:t>
      </w:r>
    </w:p>
    <w:p w:rsidR="00F95051" w:rsidRPr="00DA0903" w:rsidRDefault="00F95051" w:rsidP="009858B9">
      <w:r>
        <w:t>T</w:t>
      </w:r>
      <w:r w:rsidRPr="00DA0903">
        <w:t>he incubation period in a susceptible human (i.e. the intrinsic incubation period)</w:t>
      </w:r>
      <w:r w:rsidR="007D3F87">
        <w:t>,</w:t>
      </w:r>
      <w:r>
        <w:t xml:space="preserve"> </w:t>
      </w:r>
      <w:r w:rsidR="00AC6115">
        <w:t>has been reported to be between 3</w:t>
      </w:r>
      <w:r w:rsidR="005E176C">
        <w:t>-</w:t>
      </w:r>
      <w:r w:rsidR="00AC6115">
        <w:t>12 days</w:t>
      </w:r>
      <w:r w:rsidR="001E7C1E">
        <w:t>,</w:t>
      </w:r>
      <w:r>
        <w:t xml:space="preserve"> following the bite of an infect</w:t>
      </w:r>
      <w:r w:rsidR="00226BB1">
        <w:t>iv</w:t>
      </w:r>
      <w:r>
        <w:t xml:space="preserve">e </w:t>
      </w:r>
      <w:r w:rsidR="0099470A">
        <w:t>vector</w:t>
      </w:r>
      <w:r w:rsidR="009858B9">
        <w:t>.</w:t>
      </w:r>
      <w:hyperlink w:anchor="_ENREF_49" w:tooltip="Lessler JT, 2016 #388" w:history="1">
        <w:r w:rsidR="001E7C1E" w:rsidRPr="001E2DDF">
          <w:rPr>
            <w:rStyle w:val="Hyperlink"/>
          </w:rPr>
          <w:fldChar w:fldCharType="begin"/>
        </w:r>
        <w:r w:rsidR="00F17D2D" w:rsidRPr="001E2DDF">
          <w:rPr>
            <w:rStyle w:val="Hyperlink"/>
          </w:rPr>
          <w:instrText xml:space="preserve"> ADDIN EN.CITE &lt;EndNote&gt;&lt;Cite&gt;&lt;Author&gt;Lessler JT&lt;/Author&gt;&lt;Year&gt;2016&lt;/Year&gt;&lt;RecNum&gt;388&lt;/RecNum&gt;&lt;DisplayText&gt;&lt;style face="superscript"&gt;49&lt;/style&gt;&lt;/DisplayText&gt;&lt;record&gt;&lt;rec-number&gt;388&lt;/rec-number&gt;&lt;foreign-keys&gt;&lt;key app="EN" db-id="92trtwz9n059xaeds5xvtxvsd55a5ddrza52"&gt;388&lt;/key&gt;&lt;/foreign-keys&gt;&lt;ref-type name="Journal Article"&gt;17&lt;/ref-type&gt;&lt;contributors&gt;&lt;authors&gt;&lt;author&gt;Lessler JT,&lt;/author&gt;&lt;author&gt;Ott CT,&lt;/author&gt;&lt;author&gt;Carcelen AC,&lt;/author&gt;&lt;author&gt;Konikoff JM,&lt;/author&gt;&lt;author&gt;Williamson J,&lt;/author&gt;&lt;author&gt;Bi Q,&lt;/author&gt;&lt;author&gt;Kucirka LM,&lt;/author&gt;&lt;author&gt;Cummings DAT,&lt;/author&gt;&lt;author&gt;Reichd NG,&lt;/author&gt;&lt;author&gt;Chaissona LH,&lt;/author&gt;&lt;/authors&gt;&lt;/contributors&gt;&lt;titles&gt;&lt;title&gt;Times to key events in the course of Zika infection and their implications: a systematic review and pooled analysis.&lt;/title&gt;&lt;secondary-title&gt;Bulletin of the World Health Organization&lt;/secondary-title&gt;&lt;/titles&gt;&lt;periodical&gt;&lt;full-title&gt;Bull World Health Organ&lt;/full-title&gt;&lt;abbr-1&gt;Bulletin of the World Health Organization&lt;/abbr-1&gt;&lt;/periodical&gt;&lt;volume&gt;94&lt;/volume&gt;&lt;number&gt;4&lt;/number&gt;&lt;dates&gt;&lt;year&gt;2016&lt;/year&gt;&lt;/dates&gt;&lt;urls&gt;&lt;related-urls&gt;&lt;url&gt;http://www.who.int/bulletin/online_first/16-174540.pdf&lt;/url&gt;&lt;/related-urls&gt;&lt;/urls&gt;&lt;electronic-resource-num&gt;http://dx.doi.org/10.2471/BLT.16.174540&lt;/electronic-resource-num&gt;&lt;/record&gt;&lt;/Cite&gt;&lt;/EndNote&gt;</w:instrText>
        </w:r>
        <w:r w:rsidR="001E7C1E" w:rsidRPr="001E2DDF">
          <w:rPr>
            <w:rStyle w:val="Hyperlink"/>
          </w:rPr>
          <w:fldChar w:fldCharType="separate"/>
        </w:r>
        <w:r w:rsidR="00F17D2D" w:rsidRPr="001E2DDF">
          <w:rPr>
            <w:rStyle w:val="Hyperlink"/>
            <w:noProof/>
            <w:vertAlign w:val="superscript"/>
          </w:rPr>
          <w:t>49</w:t>
        </w:r>
        <w:r w:rsidR="001E7C1E" w:rsidRPr="001E2DDF">
          <w:rPr>
            <w:rStyle w:val="Hyperlink"/>
          </w:rPr>
          <w:fldChar w:fldCharType="end"/>
        </w:r>
      </w:hyperlink>
    </w:p>
    <w:p w:rsidR="00FE1A24" w:rsidRPr="001F3FDA" w:rsidRDefault="008D33EC" w:rsidP="009858B9">
      <w:r>
        <w:t>T</w:t>
      </w:r>
      <w:r w:rsidR="00FE1A24" w:rsidRPr="00DA0903">
        <w:t xml:space="preserve">he extrinsic incubation period (length of time for a mosquito to become </w:t>
      </w:r>
      <w:r w:rsidR="0099470A">
        <w:t>infective</w:t>
      </w:r>
      <w:r w:rsidR="0099470A" w:rsidRPr="00DA0903">
        <w:t xml:space="preserve"> </w:t>
      </w:r>
      <w:r w:rsidR="00FE1A24" w:rsidRPr="00DA0903">
        <w:t>after ingesting ZIKV)</w:t>
      </w:r>
      <w:r w:rsidR="007D3F87">
        <w:t>,</w:t>
      </w:r>
      <w:r w:rsidR="00FE1A24" w:rsidRPr="00DA0903">
        <w:t xml:space="preserve"> </w:t>
      </w:r>
      <w:r>
        <w:t>is estimated</w:t>
      </w:r>
      <w:r w:rsidRPr="00DA0903">
        <w:t xml:space="preserve"> </w:t>
      </w:r>
      <w:r w:rsidR="00FE1A24" w:rsidRPr="00DA0903">
        <w:t>to be 10 days.</w:t>
      </w:r>
      <w:r w:rsidR="00D8206F" w:rsidRPr="00D8206F">
        <w:t xml:space="preserve"> </w:t>
      </w:r>
      <w:r w:rsidR="00D8206F" w:rsidRPr="00924CCF">
        <w:t xml:space="preserve">An </w:t>
      </w:r>
      <w:r w:rsidR="00D8206F">
        <w:t>infective</w:t>
      </w:r>
      <w:r w:rsidR="00D8206F" w:rsidRPr="00924CCF">
        <w:t xml:space="preserve"> </w:t>
      </w:r>
      <w:r w:rsidR="0099470A">
        <w:t>vector</w:t>
      </w:r>
      <w:r w:rsidR="0099470A" w:rsidRPr="00924CCF">
        <w:t xml:space="preserve"> </w:t>
      </w:r>
      <w:r w:rsidR="006416AC">
        <w:t xml:space="preserve">is thought to be capable of transmitting </w:t>
      </w:r>
      <w:r w:rsidR="00D8206F">
        <w:t>ZIKV until it dies</w:t>
      </w:r>
      <w:r w:rsidR="00D8206F" w:rsidRPr="001F3FDA">
        <w:t>.</w:t>
      </w:r>
    </w:p>
    <w:p w:rsidR="002A4B69" w:rsidRPr="001F3FDA" w:rsidRDefault="002A4B69" w:rsidP="009858B9">
      <w:pPr>
        <w:pStyle w:val="Heading2"/>
      </w:pPr>
      <w:r w:rsidRPr="001F3FDA">
        <w:t>Infectious period</w:t>
      </w:r>
    </w:p>
    <w:p w:rsidR="0092728B" w:rsidRDefault="00924CCF" w:rsidP="009858B9">
      <w:r w:rsidRPr="00924CCF">
        <w:t>A</w:t>
      </w:r>
      <w:r w:rsidR="00AF178F">
        <w:t xml:space="preserve"> </w:t>
      </w:r>
      <w:r w:rsidRPr="00924CCF">
        <w:t>person with ZIKV infection</w:t>
      </w:r>
      <w:r w:rsidR="00F17D2D">
        <w:t>, with or</w:t>
      </w:r>
      <w:r w:rsidR="00F962A6">
        <w:t xml:space="preserve"> without symptoms,</w:t>
      </w:r>
      <w:r w:rsidRPr="00924CCF">
        <w:t xml:space="preserve"> </w:t>
      </w:r>
      <w:r w:rsidR="00EB686B">
        <w:t>is thought to be able to</w:t>
      </w:r>
      <w:r w:rsidR="00EB686B" w:rsidRPr="00924CCF">
        <w:t xml:space="preserve"> </w:t>
      </w:r>
      <w:r w:rsidRPr="00924CCF">
        <w:t xml:space="preserve">transmit the virus to </w:t>
      </w:r>
      <w:r w:rsidR="0099470A">
        <w:t xml:space="preserve">vector </w:t>
      </w:r>
      <w:r w:rsidRPr="00924CCF">
        <w:t xml:space="preserve">mosquitoes during the first week of their </w:t>
      </w:r>
      <w:r w:rsidR="008D33EC">
        <w:t>infection</w:t>
      </w:r>
      <w:r w:rsidR="00302EAD">
        <w:t>.</w:t>
      </w:r>
    </w:p>
    <w:p w:rsidR="00036EDC" w:rsidRDefault="00036EDC" w:rsidP="009858B9">
      <w:r>
        <w:t xml:space="preserve">In symptomatic cases, the infectious period is likely to start 2-3 days prior to the onset of </w:t>
      </w:r>
      <w:r w:rsidR="004E7E23">
        <w:t>symptoms</w:t>
      </w:r>
      <w:r>
        <w:t xml:space="preserve"> and continues up to 10 days after symptoms end.</w:t>
      </w:r>
    </w:p>
    <w:p w:rsidR="002A4B69" w:rsidRPr="001F3FDA" w:rsidRDefault="002A4B69" w:rsidP="009858B9">
      <w:pPr>
        <w:pStyle w:val="Heading2"/>
      </w:pPr>
      <w:r w:rsidRPr="001F3FDA">
        <w:t>Clinical presentation and outcome</w:t>
      </w:r>
    </w:p>
    <w:p w:rsidR="00924CCF" w:rsidRPr="00924CCF" w:rsidRDefault="00924CCF" w:rsidP="009858B9">
      <w:r w:rsidRPr="00924CCF">
        <w:t xml:space="preserve">Most </w:t>
      </w:r>
      <w:r w:rsidR="00670E7B">
        <w:t xml:space="preserve">(between 60-80%) </w:t>
      </w:r>
      <w:r w:rsidRPr="00924CCF">
        <w:t>people with ZIKV infection</w:t>
      </w:r>
      <w:r w:rsidR="00BB4BC7">
        <w:t>,</w:t>
      </w:r>
      <w:r w:rsidR="00154025">
        <w:t xml:space="preserve"> are thought to</w:t>
      </w:r>
      <w:r w:rsidRPr="00924CCF">
        <w:t xml:space="preserve"> remain asymptomatic</w:t>
      </w:r>
      <w:r w:rsidR="00BB4BC7">
        <w:t>.</w:t>
      </w:r>
    </w:p>
    <w:p w:rsidR="00924CCF" w:rsidRPr="00924CCF" w:rsidRDefault="00D8206F" w:rsidP="009858B9">
      <w:r>
        <w:t>If s</w:t>
      </w:r>
      <w:r w:rsidR="00924CCF" w:rsidRPr="00924CCF">
        <w:t>ymptomatic</w:t>
      </w:r>
      <w:r>
        <w:t>,</w:t>
      </w:r>
      <w:r w:rsidR="00924CCF" w:rsidRPr="00924CCF">
        <w:t xml:space="preserve"> infection</w:t>
      </w:r>
      <w:r w:rsidR="006416AC">
        <w:t xml:space="preserve"> i</w:t>
      </w:r>
      <w:r w:rsidR="00924CCF" w:rsidRPr="00924CCF">
        <w:t>s usually mild</w:t>
      </w:r>
      <w:r w:rsidR="00EB686B">
        <w:t xml:space="preserve">, </w:t>
      </w:r>
      <w:r w:rsidR="006416AC">
        <w:t xml:space="preserve">and </w:t>
      </w:r>
      <w:r w:rsidR="00924CCF" w:rsidRPr="00924CCF">
        <w:t>characterised by a short-lasting</w:t>
      </w:r>
      <w:r>
        <w:t>,</w:t>
      </w:r>
      <w:r w:rsidR="00924CCF" w:rsidRPr="00924CCF">
        <w:t xml:space="preserve"> self-limiting </w:t>
      </w:r>
      <w:r w:rsidR="00036EDC">
        <w:t>rash</w:t>
      </w:r>
      <w:r w:rsidR="00036EDC" w:rsidRPr="00924CCF">
        <w:t xml:space="preserve"> </w:t>
      </w:r>
      <w:r w:rsidR="00924CCF" w:rsidRPr="00924CCF">
        <w:t>illness of 4–7 days duration</w:t>
      </w:r>
      <w:r>
        <w:t>,</w:t>
      </w:r>
      <w:r w:rsidR="00924CCF" w:rsidRPr="00924CCF">
        <w:t xml:space="preserve"> without complications.</w:t>
      </w:r>
      <w:r w:rsidR="00787B5D">
        <w:t xml:space="preserve"> </w:t>
      </w:r>
      <w:r w:rsidR="00787B5D">
        <w:rPr>
          <w:lang w:eastAsia="en-AU"/>
        </w:rPr>
        <w:t>Exceptions are</w:t>
      </w:r>
      <w:r w:rsidR="00787B5D" w:rsidRPr="001B6DBC">
        <w:rPr>
          <w:lang w:eastAsia="en-AU"/>
        </w:rPr>
        <w:t xml:space="preserve"> the </w:t>
      </w:r>
      <w:r w:rsidR="003A0749">
        <w:rPr>
          <w:lang w:eastAsia="en-AU"/>
        </w:rPr>
        <w:t xml:space="preserve">risk of </w:t>
      </w:r>
      <w:r w:rsidR="00787B5D" w:rsidRPr="001B6DBC">
        <w:rPr>
          <w:lang w:eastAsia="en-AU"/>
        </w:rPr>
        <w:t xml:space="preserve">effects to </w:t>
      </w:r>
      <w:proofErr w:type="spellStart"/>
      <w:r w:rsidR="00787B5D" w:rsidRPr="001B6DBC">
        <w:rPr>
          <w:lang w:eastAsia="en-AU"/>
        </w:rPr>
        <w:t>fetus</w:t>
      </w:r>
      <w:r w:rsidR="00F606FF">
        <w:rPr>
          <w:lang w:eastAsia="en-AU"/>
        </w:rPr>
        <w:t>es</w:t>
      </w:r>
      <w:proofErr w:type="spellEnd"/>
      <w:r w:rsidR="00787B5D" w:rsidRPr="001B6DBC">
        <w:rPr>
          <w:lang w:eastAsia="en-AU"/>
        </w:rPr>
        <w:t xml:space="preserve"> in pregnant women, and the </w:t>
      </w:r>
      <w:r w:rsidR="00787B5D">
        <w:rPr>
          <w:lang w:eastAsia="en-AU"/>
        </w:rPr>
        <w:t>development of</w:t>
      </w:r>
      <w:r w:rsidR="00787B5D" w:rsidRPr="001B6DBC">
        <w:rPr>
          <w:lang w:eastAsia="en-AU"/>
        </w:rPr>
        <w:t xml:space="preserve"> </w:t>
      </w:r>
      <w:r w:rsidR="00923195">
        <w:rPr>
          <w:lang w:eastAsia="en-AU"/>
        </w:rPr>
        <w:t xml:space="preserve">neurological complications (such as </w:t>
      </w:r>
      <w:proofErr w:type="spellStart"/>
      <w:r w:rsidR="00787B5D" w:rsidRPr="001B6DBC">
        <w:rPr>
          <w:lang w:eastAsia="en-AU"/>
        </w:rPr>
        <w:t>Guillain-Barré</w:t>
      </w:r>
      <w:proofErr w:type="spellEnd"/>
      <w:r w:rsidR="00787B5D" w:rsidRPr="001B6DBC">
        <w:rPr>
          <w:lang w:eastAsia="en-AU"/>
        </w:rPr>
        <w:t xml:space="preserve"> Syndrome </w:t>
      </w:r>
      <w:r w:rsidR="00923195">
        <w:rPr>
          <w:lang w:eastAsia="en-AU"/>
        </w:rPr>
        <w:t>[</w:t>
      </w:r>
      <w:r w:rsidR="00787B5D" w:rsidRPr="001B6DBC">
        <w:rPr>
          <w:lang w:eastAsia="en-AU"/>
        </w:rPr>
        <w:t>GBS</w:t>
      </w:r>
      <w:r w:rsidR="00923195">
        <w:rPr>
          <w:lang w:eastAsia="en-AU"/>
        </w:rPr>
        <w:t>])</w:t>
      </w:r>
      <w:r w:rsidR="00787B5D" w:rsidRPr="001B6DBC">
        <w:rPr>
          <w:lang w:eastAsia="en-AU"/>
        </w:rPr>
        <w:t>, which are discussed below</w:t>
      </w:r>
      <w:r w:rsidR="001842B2">
        <w:rPr>
          <w:lang w:eastAsia="en-AU"/>
        </w:rPr>
        <w:t>.</w:t>
      </w:r>
    </w:p>
    <w:p w:rsidR="002B3426" w:rsidRDefault="00924CCF" w:rsidP="009858B9">
      <w:r w:rsidRPr="00924CCF">
        <w:t xml:space="preserve">The main symptoms </w:t>
      </w:r>
      <w:r w:rsidR="00970536">
        <w:t xml:space="preserve">of ZIKV infection </w:t>
      </w:r>
      <w:r w:rsidRPr="00924CCF">
        <w:t xml:space="preserve">are </w:t>
      </w:r>
      <w:proofErr w:type="spellStart"/>
      <w:r w:rsidR="008469FD">
        <w:t>maculo</w:t>
      </w:r>
      <w:r w:rsidR="008469FD" w:rsidRPr="00924CCF">
        <w:t>papular</w:t>
      </w:r>
      <w:proofErr w:type="spellEnd"/>
      <w:r w:rsidR="008469FD" w:rsidRPr="00924CCF">
        <w:t xml:space="preserve"> rash</w:t>
      </w:r>
      <w:r w:rsidR="008469FD">
        <w:t>,</w:t>
      </w:r>
      <w:r w:rsidR="008469FD" w:rsidRPr="00924CCF">
        <w:t xml:space="preserve"> </w:t>
      </w:r>
      <w:r w:rsidR="00E11E3F" w:rsidRPr="00924CCF">
        <w:t>fever, arthralgia, myalgia</w:t>
      </w:r>
      <w:r w:rsidR="00E11E3F">
        <w:t>,</w:t>
      </w:r>
      <w:r w:rsidR="00E11E3F" w:rsidRPr="00924CCF">
        <w:t xml:space="preserve"> headache</w:t>
      </w:r>
      <w:r w:rsidR="001775B5">
        <w:t xml:space="preserve"> and</w:t>
      </w:r>
      <w:r w:rsidR="00E11E3F" w:rsidRPr="00924CCF">
        <w:t xml:space="preserve"> non-purulent conjunctivitis or </w:t>
      </w:r>
      <w:proofErr w:type="spellStart"/>
      <w:r w:rsidR="00E11E3F" w:rsidRPr="00924CCF">
        <w:t>conjunctival</w:t>
      </w:r>
      <w:proofErr w:type="spellEnd"/>
      <w:r w:rsidR="00E11E3F" w:rsidRPr="00924CCF">
        <w:t xml:space="preserve"> injection</w:t>
      </w:r>
      <w:r w:rsidRPr="00924CCF">
        <w:t xml:space="preserve">. The rash </w:t>
      </w:r>
      <w:r w:rsidR="00EB686B">
        <w:t xml:space="preserve">is </w:t>
      </w:r>
      <w:r w:rsidRPr="00924CCF">
        <w:t>often</w:t>
      </w:r>
      <w:r w:rsidR="00EB686B">
        <w:t xml:space="preserve"> </w:t>
      </w:r>
      <w:r w:rsidR="002D3385">
        <w:t xml:space="preserve">itchy and </w:t>
      </w:r>
      <w:r w:rsidR="00EB686B">
        <w:t>centrifugal (</w:t>
      </w:r>
      <w:r w:rsidRPr="00924CCF">
        <w:t xml:space="preserve">starts on the face and then spreads </w:t>
      </w:r>
      <w:r w:rsidR="00D8206F">
        <w:t>down</w:t>
      </w:r>
      <w:r w:rsidR="00D8206F" w:rsidRPr="00924CCF">
        <w:t xml:space="preserve"> </w:t>
      </w:r>
      <w:r w:rsidRPr="00924CCF">
        <w:t>the body</w:t>
      </w:r>
      <w:r w:rsidR="00EB686B">
        <w:t>)</w:t>
      </w:r>
      <w:r w:rsidRPr="00924CCF">
        <w:t>. Less frequently, retro-orbital pain</w:t>
      </w:r>
      <w:r w:rsidR="00827DAF">
        <w:t xml:space="preserve"> </w:t>
      </w:r>
      <w:r w:rsidRPr="00924CCF">
        <w:t>and gastr</w:t>
      </w:r>
      <w:r>
        <w:t xml:space="preserve">o-intestinal </w:t>
      </w:r>
      <w:r w:rsidR="003A0749">
        <w:t>symptoms</w:t>
      </w:r>
      <w:r w:rsidR="008D33EC">
        <w:t>, such as abdominal pain,</w:t>
      </w:r>
      <w:r>
        <w:t xml:space="preserve"> are reported</w:t>
      </w:r>
      <w:r w:rsidR="002A4B69" w:rsidRPr="001F3FDA">
        <w:t>.</w:t>
      </w:r>
      <w:r w:rsidR="00970536">
        <w:t xml:space="preserve"> </w:t>
      </w:r>
    </w:p>
    <w:p w:rsidR="003B085B" w:rsidRPr="00CF6C6C" w:rsidRDefault="001775B5" w:rsidP="009858B9">
      <w:pPr>
        <w:pStyle w:val="Heading3"/>
      </w:pPr>
      <w:proofErr w:type="spellStart"/>
      <w:r>
        <w:t>F</w:t>
      </w:r>
      <w:r w:rsidR="00827DAF">
        <w:t>eta</w:t>
      </w:r>
      <w:r w:rsidR="00787B5D">
        <w:t>l</w:t>
      </w:r>
      <w:proofErr w:type="spellEnd"/>
      <w:r w:rsidR="00827DAF">
        <w:t xml:space="preserve"> abnormalities</w:t>
      </w:r>
    </w:p>
    <w:p w:rsidR="003B085B" w:rsidRDefault="003B085B" w:rsidP="009858B9">
      <w:r w:rsidRPr="004A6B59">
        <w:t xml:space="preserve">There </w:t>
      </w:r>
      <w:r>
        <w:t xml:space="preserve">is </w:t>
      </w:r>
      <w:r w:rsidR="00404CC7">
        <w:t xml:space="preserve">strong </w:t>
      </w:r>
      <w:r>
        <w:t>scientific consensus</w:t>
      </w:r>
      <w:r w:rsidRPr="004A6B59">
        <w:t xml:space="preserve"> </w:t>
      </w:r>
      <w:r>
        <w:t xml:space="preserve">that </w:t>
      </w:r>
      <w:r w:rsidRPr="004A6B59">
        <w:t xml:space="preserve">pregnant women who become infected with </w:t>
      </w:r>
      <w:r>
        <w:t>ZIKV</w:t>
      </w:r>
      <w:r w:rsidRPr="004A6B59">
        <w:t xml:space="preserve"> </w:t>
      </w:r>
      <w:r w:rsidR="00E31AC8">
        <w:t>can</w:t>
      </w:r>
      <w:r w:rsidRPr="004A6B59">
        <w:t xml:space="preserve"> transmit the </w:t>
      </w:r>
      <w:r w:rsidR="006416AC">
        <w:t>infection</w:t>
      </w:r>
      <w:r w:rsidR="006416AC" w:rsidRPr="004A6B59">
        <w:t xml:space="preserve"> </w:t>
      </w:r>
      <w:r w:rsidRPr="004A6B59">
        <w:t>to their unborn babies, with potentially serious consequences</w:t>
      </w:r>
      <w:r w:rsidR="009858B9">
        <w:t>.</w:t>
      </w:r>
      <w:r w:rsidR="00E31AC8">
        <w:fldChar w:fldCharType="begin">
          <w:fldData xml:space="preserve">PEVuZE5vdGU+PENpdGU+PEF1dGhvcj5kZSBPbGl2ZWlyYTwvQXV0aG9yPjxZZWFyPjIwMTY8L1ll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yMDMtMTg8L3BhZ2VzPjx2b2x1bWU+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</w:fldData>
        </w:fldChar>
      </w:r>
      <w:r w:rsidR="00F17D2D">
        <w:instrText xml:space="preserve"> ADDIN EN.CITE </w:instrText>
      </w:r>
      <w:r w:rsidR="00F17D2D">
        <w:fldChar w:fldCharType="begin">
          <w:fldData xml:space="preserve">PEVuZE5vdGU+PENpdGU+PEF1dGhvcj5kZSBPbGl2ZWlyYTwvQXV0aG9yPjxZZWFyPjIwMTY8L1ll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yMDMtMTg8L3BhZ2VzPjx2b2x1bWU+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</w:fldData>
        </w:fldChar>
      </w:r>
      <w:r w:rsidR="00F17D2D">
        <w:instrText xml:space="preserve"> ADDIN EN.CITE.DATA </w:instrText>
      </w:r>
      <w:r w:rsidR="00F17D2D">
        <w:fldChar w:fldCharType="end"/>
      </w:r>
      <w:r w:rsidR="00E31AC8">
        <w:fldChar w:fldCharType="separate"/>
      </w:r>
      <w:hyperlink w:anchor="_ENREF_26" w:tooltip="de Oliveira, 2016 #379" w:history="1">
        <w:r w:rsidR="00F17D2D" w:rsidRPr="001E2DDF">
          <w:rPr>
            <w:rStyle w:val="Hyperlink"/>
            <w:noProof/>
            <w:vertAlign w:val="superscript"/>
          </w:rPr>
          <w:t>26</w:t>
        </w:r>
      </w:hyperlink>
      <w:r w:rsidR="00F17D2D" w:rsidRPr="00F17D2D">
        <w:rPr>
          <w:noProof/>
          <w:vertAlign w:val="superscript"/>
        </w:rPr>
        <w:t xml:space="preserve">, </w:t>
      </w:r>
      <w:hyperlink w:anchor="_ENREF_27" w:tooltip="Rasmussen, 2016 #383" w:history="1">
        <w:r w:rsidR="00F17D2D" w:rsidRPr="001E2DDF">
          <w:rPr>
            <w:rStyle w:val="Hyperlink"/>
            <w:noProof/>
            <w:vertAlign w:val="superscript"/>
          </w:rPr>
          <w:t>27</w:t>
        </w:r>
      </w:hyperlink>
      <w:r w:rsidR="00F17D2D" w:rsidRPr="00F17D2D">
        <w:rPr>
          <w:noProof/>
          <w:vertAlign w:val="superscript"/>
        </w:rPr>
        <w:t xml:space="preserve">, </w:t>
      </w:r>
      <w:hyperlink w:anchor="_ENREF_50" w:tooltip="Cuevas EL, 2016 #422" w:history="1">
        <w:r w:rsidR="00F17D2D" w:rsidRPr="001E2DDF">
          <w:rPr>
            <w:rStyle w:val="Hyperlink"/>
            <w:noProof/>
            <w:vertAlign w:val="superscript"/>
          </w:rPr>
          <w:t>50</w:t>
        </w:r>
      </w:hyperlink>
      <w:r w:rsidR="00F17D2D" w:rsidRPr="00F17D2D">
        <w:rPr>
          <w:noProof/>
          <w:vertAlign w:val="superscript"/>
        </w:rPr>
        <w:t xml:space="preserve">, </w:t>
      </w:r>
      <w:hyperlink w:anchor="_ENREF_51" w:tooltip="Soares de Oliveira-Szejnfeld, 2016 #424" w:history="1">
        <w:r w:rsidR="00F17D2D" w:rsidRPr="001E2DDF">
          <w:rPr>
            <w:rStyle w:val="Hyperlink"/>
            <w:noProof/>
            <w:vertAlign w:val="superscript"/>
          </w:rPr>
          <w:t>51</w:t>
        </w:r>
      </w:hyperlink>
      <w:r w:rsidR="00E31AC8">
        <w:fldChar w:fldCharType="end"/>
      </w:r>
      <w:r w:rsidRPr="004A6B59">
        <w:t xml:space="preserve"> Reports from several countries, most notably Brazil, where </w:t>
      </w:r>
      <w:r>
        <w:t>ZIKV</w:t>
      </w:r>
      <w:r w:rsidRPr="004A6B59">
        <w:t xml:space="preserve"> outbreaks </w:t>
      </w:r>
      <w:r w:rsidR="006416AC">
        <w:t xml:space="preserve">have </w:t>
      </w:r>
      <w:r w:rsidR="001E0B51">
        <w:t>occurred</w:t>
      </w:r>
      <w:r w:rsidR="004E5AF8">
        <w:t>,</w:t>
      </w:r>
      <w:r w:rsidRPr="004A6B59">
        <w:t xml:space="preserve"> indicate a </w:t>
      </w:r>
      <w:r w:rsidR="00EB686B">
        <w:t>coincident</w:t>
      </w:r>
      <w:r w:rsidR="00EB686B" w:rsidRPr="004A6B59">
        <w:t xml:space="preserve"> </w:t>
      </w:r>
      <w:r w:rsidRPr="004A6B59">
        <w:t xml:space="preserve">increase in </w:t>
      </w:r>
      <w:r w:rsidR="00EB686B">
        <w:t xml:space="preserve">cases of </w:t>
      </w:r>
      <w:r w:rsidRPr="004A6B59">
        <w:t>congenital abnormalities</w:t>
      </w:r>
      <w:r>
        <w:t xml:space="preserve">, some of which </w:t>
      </w:r>
      <w:r w:rsidR="003A0749">
        <w:t xml:space="preserve">are </w:t>
      </w:r>
      <w:r>
        <w:t>severe</w:t>
      </w:r>
      <w:r w:rsidR="006416AC">
        <w:t>, and include</w:t>
      </w:r>
      <w:r>
        <w:t xml:space="preserve"> </w:t>
      </w:r>
      <w:r w:rsidRPr="004A6B59">
        <w:t>microcephaly</w:t>
      </w:r>
      <w:r w:rsidR="009858B9">
        <w:t>.</w:t>
      </w:r>
      <w:r>
        <w:fldChar w:fldCharType="begin">
          <w:fldData xml:space="preserve">PEVuZE5vdGU+PENpdGU+PEF1dGhvcj5CcmFzaWw8L0F1dGhvcj48WWVhcj4yMDE2PC9ZZWFyPjxS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==
</w:fldData>
        </w:fldChar>
      </w:r>
      <w:r w:rsidR="00F17D2D">
        <w:instrText xml:space="preserve"> ADDIN EN.CITE </w:instrText>
      </w:r>
      <w:r w:rsidR="00F17D2D">
        <w:fldChar w:fldCharType="begin">
          <w:fldData xml:space="preserve">PEVuZE5vdGU+PENpdGU+PEF1dGhvcj5CcmFzaWw8L0F1dGhvcj48WWVhcj4yMDE2PC9ZZWFyPjxS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==
</w:fldData>
        </w:fldChar>
      </w:r>
      <w:r w:rsidR="00F17D2D">
        <w:instrText xml:space="preserve"> ADDIN EN.CITE.DATA </w:instrText>
      </w:r>
      <w:r w:rsidR="00F17D2D">
        <w:fldChar w:fldCharType="end"/>
      </w:r>
      <w:r>
        <w:fldChar w:fldCharType="separate"/>
      </w:r>
      <w:hyperlink w:anchor="_ENREF_24" w:tooltip="Brasil, 2016 #332" w:history="1">
        <w:r w:rsidR="00F17D2D" w:rsidRPr="001E2DDF">
          <w:rPr>
            <w:rStyle w:val="Hyperlink"/>
            <w:noProof/>
            <w:vertAlign w:val="superscript"/>
          </w:rPr>
          <w:t>24</w:t>
        </w:r>
      </w:hyperlink>
      <w:proofErr w:type="gramStart"/>
      <w:r w:rsidR="00F17D2D" w:rsidRPr="00F17D2D">
        <w:rPr>
          <w:noProof/>
          <w:vertAlign w:val="superscript"/>
        </w:rPr>
        <w:t xml:space="preserve">, </w:t>
      </w:r>
      <w:hyperlink w:anchor="_ENREF_25" w:tooltip="Kleber de Oliveira, 2016 #333" w:history="1">
        <w:r w:rsidR="00F17D2D" w:rsidRPr="001E2DDF">
          <w:rPr>
            <w:rStyle w:val="Hyperlink"/>
            <w:noProof/>
            <w:vertAlign w:val="superscript"/>
          </w:rPr>
          <w:t>25</w:t>
        </w:r>
      </w:hyperlink>
      <w:r w:rsidR="00F17D2D" w:rsidRPr="00F17D2D">
        <w:rPr>
          <w:noProof/>
          <w:vertAlign w:val="superscript"/>
        </w:rPr>
        <w:t xml:space="preserve">, </w:t>
      </w:r>
      <w:hyperlink w:anchor="_ENREF_52" w:tooltip="van der Linden V, 2016 #423" w:history="1">
        <w:r w:rsidR="00F17D2D" w:rsidRPr="001E2DDF">
          <w:rPr>
            <w:rStyle w:val="Hyperlink"/>
            <w:noProof/>
            <w:vertAlign w:val="superscript"/>
          </w:rPr>
          <w:t>52</w:t>
        </w:r>
      </w:hyperlink>
      <w:r w:rsidR="00F17D2D" w:rsidRPr="00F17D2D">
        <w:rPr>
          <w:noProof/>
          <w:vertAlign w:val="superscript"/>
        </w:rPr>
        <w:t>,</w:t>
      </w:r>
      <w:proofErr w:type="gramEnd"/>
      <w:r w:rsidR="00F17D2D" w:rsidRPr="00F17D2D">
        <w:rPr>
          <w:noProof/>
          <w:vertAlign w:val="superscript"/>
        </w:rPr>
        <w:t xml:space="preserve"> </w:t>
      </w:r>
      <w:hyperlink w:anchor="_ENREF_53" w:tooltip="Barcellos C, 2016 #429" w:history="1">
        <w:r w:rsidR="00F17D2D" w:rsidRPr="001E2DDF">
          <w:rPr>
            <w:rStyle w:val="Hyperlink"/>
            <w:noProof/>
            <w:vertAlign w:val="superscript"/>
          </w:rPr>
          <w:t>53</w:t>
        </w:r>
      </w:hyperlink>
      <w:r>
        <w:fldChar w:fldCharType="end"/>
      </w:r>
      <w:r w:rsidRPr="004A6B59">
        <w:t xml:space="preserve"> </w:t>
      </w:r>
      <w:r w:rsidR="00284A9C">
        <w:t>Based o</w:t>
      </w:r>
      <w:r w:rsidR="001775B5" w:rsidRPr="001775B5">
        <w:t>n current evidence, the risk of congenital abnormalities appears to relate to all trimesters of pregnancy</w:t>
      </w:r>
      <w:r w:rsidR="009858B9">
        <w:t>.</w:t>
      </w:r>
      <w:r w:rsidR="001775B5">
        <w:fldChar w:fldCharType="begin">
          <w:fldData xml:space="preserve">PEVuZE5vdGU+PENpdGU+PEF1dGhvcj5CcmFzaWw8L0F1dGhvcj48WWVhcj4yMDE2PC9ZZWFyPjxS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S00PC9wYWdlcz48dm9sdW1l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ODkxLTc8L3BhZ2VzPjx2b2x1bWU+Mzg4PC92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</w:fldData>
        </w:fldChar>
      </w:r>
      <w:r w:rsidR="00F17D2D">
        <w:instrText xml:space="preserve"> ADDIN EN.CITE </w:instrText>
      </w:r>
      <w:r w:rsidR="00F17D2D">
        <w:fldChar w:fldCharType="begin">
          <w:fldData xml:space="preserve">PEVuZE5vdGU+PENpdGU+PEF1dGhvcj5CcmFzaWw8L0F1dGhvcj48WWVhcj4yMDE2PC9ZZWFyPjxS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S00PC9wYWdlcz48dm9sdW1l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ODkxLTc8L3BhZ2VzPjx2b2x1bWU+Mzg4PC92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</w:fldData>
        </w:fldChar>
      </w:r>
      <w:r w:rsidR="00F17D2D">
        <w:instrText xml:space="preserve"> ADDIN EN.CITE.DATA </w:instrText>
      </w:r>
      <w:r w:rsidR="00F17D2D">
        <w:fldChar w:fldCharType="end"/>
      </w:r>
      <w:r w:rsidR="001775B5">
        <w:fldChar w:fldCharType="separate"/>
      </w:r>
      <w:hyperlink w:anchor="_ENREF_24" w:tooltip="Brasil, 2016 #332" w:history="1">
        <w:r w:rsidR="00F17D2D" w:rsidRPr="001E2DDF">
          <w:rPr>
            <w:rStyle w:val="Hyperlink"/>
            <w:noProof/>
            <w:vertAlign w:val="superscript"/>
          </w:rPr>
          <w:t>24</w:t>
        </w:r>
      </w:hyperlink>
      <w:proofErr w:type="gramStart"/>
      <w:r w:rsidR="00F17D2D" w:rsidRPr="00F17D2D">
        <w:rPr>
          <w:noProof/>
          <w:vertAlign w:val="superscript"/>
        </w:rPr>
        <w:t xml:space="preserve">, </w:t>
      </w:r>
      <w:hyperlink w:anchor="_ENREF_54" w:tooltip="Pacheco, 2016 #394" w:history="1">
        <w:r w:rsidR="00F17D2D" w:rsidRPr="001E2DDF">
          <w:rPr>
            <w:rStyle w:val="Hyperlink"/>
            <w:noProof/>
            <w:vertAlign w:val="superscript"/>
          </w:rPr>
          <w:t>54</w:t>
        </w:r>
      </w:hyperlink>
      <w:r w:rsidR="00F17D2D" w:rsidRPr="00F17D2D">
        <w:rPr>
          <w:noProof/>
          <w:vertAlign w:val="superscript"/>
        </w:rPr>
        <w:t xml:space="preserve">, </w:t>
      </w:r>
      <w:hyperlink w:anchor="_ENREF_55" w:tooltip="Johansson, 2016 #430" w:history="1">
        <w:r w:rsidR="00F17D2D" w:rsidRPr="001E2DDF">
          <w:rPr>
            <w:rStyle w:val="Hyperlink"/>
            <w:noProof/>
            <w:vertAlign w:val="superscript"/>
          </w:rPr>
          <w:t>55</w:t>
        </w:r>
      </w:hyperlink>
      <w:r w:rsidR="00F17D2D" w:rsidRPr="00F17D2D">
        <w:rPr>
          <w:noProof/>
          <w:vertAlign w:val="superscript"/>
        </w:rPr>
        <w:t xml:space="preserve">, </w:t>
      </w:r>
      <w:hyperlink w:anchor="_ENREF_56" w:tooltip="T, 2016 #431" w:history="1">
        <w:r w:rsidR="00F17D2D" w:rsidRPr="001E2DDF">
          <w:rPr>
            <w:rStyle w:val="Hyperlink"/>
            <w:noProof/>
            <w:vertAlign w:val="superscript"/>
          </w:rPr>
          <w:t>56</w:t>
        </w:r>
      </w:hyperlink>
      <w:r w:rsidR="00F17D2D" w:rsidRPr="00F17D2D">
        <w:rPr>
          <w:noProof/>
          <w:vertAlign w:val="superscript"/>
        </w:rPr>
        <w:t>,</w:t>
      </w:r>
      <w:proofErr w:type="gramEnd"/>
      <w:r w:rsidR="00F17D2D" w:rsidRPr="00F17D2D">
        <w:rPr>
          <w:noProof/>
          <w:vertAlign w:val="superscript"/>
        </w:rPr>
        <w:t xml:space="preserve"> </w:t>
      </w:r>
      <w:hyperlink w:anchor="_ENREF_57" w:tooltip="Franca, 2016 #432" w:history="1">
        <w:r w:rsidR="00F17D2D" w:rsidRPr="001E2DDF">
          <w:rPr>
            <w:rStyle w:val="Hyperlink"/>
            <w:noProof/>
            <w:vertAlign w:val="superscript"/>
          </w:rPr>
          <w:t>57</w:t>
        </w:r>
      </w:hyperlink>
      <w:r w:rsidR="001775B5">
        <w:fldChar w:fldCharType="end"/>
      </w:r>
      <w:r w:rsidR="00B70FF6">
        <w:t xml:space="preserve"> </w:t>
      </w:r>
      <w:r w:rsidR="00E31AC8">
        <w:t>A</w:t>
      </w:r>
      <w:r w:rsidRPr="004A6B59">
        <w:t>dditional</w:t>
      </w:r>
      <w:r w:rsidR="00647A9D">
        <w:t xml:space="preserve"> </w:t>
      </w:r>
      <w:r w:rsidR="004E5AF8">
        <w:t xml:space="preserve">ongoing </w:t>
      </w:r>
      <w:r w:rsidRPr="004A6B59">
        <w:t xml:space="preserve">research is necessary </w:t>
      </w:r>
      <w:r w:rsidR="00647A9D">
        <w:t xml:space="preserve">in order </w:t>
      </w:r>
      <w:r w:rsidRPr="004A6B59">
        <w:t xml:space="preserve">to determine </w:t>
      </w:r>
      <w:r w:rsidR="00E31AC8">
        <w:t xml:space="preserve">the </w:t>
      </w:r>
      <w:r w:rsidR="00787B5D">
        <w:t xml:space="preserve">likelihood and </w:t>
      </w:r>
      <w:r w:rsidR="00E31AC8">
        <w:t>spectrum of</w:t>
      </w:r>
      <w:r w:rsidRPr="004A6B59">
        <w:t xml:space="preserve"> adv</w:t>
      </w:r>
      <w:r>
        <w:t xml:space="preserve">erse </w:t>
      </w:r>
      <w:proofErr w:type="spellStart"/>
      <w:r>
        <w:t>f</w:t>
      </w:r>
      <w:r w:rsidRPr="004A6B59">
        <w:t>etal</w:t>
      </w:r>
      <w:proofErr w:type="spellEnd"/>
      <w:r w:rsidRPr="004A6B59">
        <w:t xml:space="preserve"> outcomes</w:t>
      </w:r>
      <w:r w:rsidR="00E31AC8">
        <w:t xml:space="preserve"> associated with ZIKV infection</w:t>
      </w:r>
      <w:r w:rsidRPr="004A6B59">
        <w:t>.</w:t>
      </w:r>
    </w:p>
    <w:p w:rsidR="003B085B" w:rsidRDefault="003B085B" w:rsidP="009858B9">
      <w:r w:rsidRPr="00924CCF">
        <w:t>ZIKV infection is not believed to pose a risk of birth d</w:t>
      </w:r>
      <w:r>
        <w:t>efects for future pregnancies.</w:t>
      </w:r>
    </w:p>
    <w:p w:rsidR="00162DDD" w:rsidRPr="00F97D0D" w:rsidRDefault="00162DDD" w:rsidP="009858B9">
      <w:pPr>
        <w:pStyle w:val="Heading3"/>
      </w:pPr>
      <w:proofErr w:type="spellStart"/>
      <w:r w:rsidRPr="00F97D0D">
        <w:t>Guillain-Barré</w:t>
      </w:r>
      <w:proofErr w:type="spellEnd"/>
      <w:r w:rsidRPr="00F97D0D">
        <w:t xml:space="preserve"> Syndrome (GBS)</w:t>
      </w:r>
      <w:r w:rsidR="00154025">
        <w:t xml:space="preserve"> and other neurological conditions</w:t>
      </w:r>
    </w:p>
    <w:p w:rsidR="00C457EB" w:rsidRPr="001F3FDA" w:rsidRDefault="00C457EB" w:rsidP="009858B9">
      <w:r w:rsidRPr="00B357D8">
        <w:t xml:space="preserve">GBS is </w:t>
      </w:r>
      <w:r w:rsidR="00356F70">
        <w:t xml:space="preserve">recognised to be </w:t>
      </w:r>
      <w:r w:rsidRPr="00B357D8">
        <w:t xml:space="preserve">a complication of </w:t>
      </w:r>
      <w:r w:rsidR="003A0749">
        <w:t>infection with a number of organisms,</w:t>
      </w:r>
      <w:r w:rsidRPr="00B357D8">
        <w:t xml:space="preserve"> including </w:t>
      </w:r>
      <w:r w:rsidRPr="008370AE">
        <w:rPr>
          <w:rStyle w:val="Organismnames"/>
        </w:rPr>
        <w:t>Campylobacter</w:t>
      </w:r>
      <w:r>
        <w:t xml:space="preserve"> spp.</w:t>
      </w:r>
      <w:r w:rsidRPr="00B357D8">
        <w:t>, influenza</w:t>
      </w:r>
      <w:r>
        <w:t xml:space="preserve"> virus</w:t>
      </w:r>
      <w:r w:rsidRPr="00B357D8">
        <w:t xml:space="preserve">, Epstein-Barr </w:t>
      </w:r>
      <w:r>
        <w:t>v</w:t>
      </w:r>
      <w:r w:rsidRPr="00B357D8">
        <w:t xml:space="preserve">irus, HIV and </w:t>
      </w:r>
      <w:r w:rsidRPr="008370AE">
        <w:rPr>
          <w:rStyle w:val="Organismnames"/>
        </w:rPr>
        <w:t xml:space="preserve">Mycoplasma </w:t>
      </w:r>
      <w:proofErr w:type="spellStart"/>
      <w:r w:rsidRPr="008370AE">
        <w:rPr>
          <w:rStyle w:val="Organismnames"/>
        </w:rPr>
        <w:t>pneumoniae</w:t>
      </w:r>
      <w:proofErr w:type="spellEnd"/>
      <w:r w:rsidR="00356F70">
        <w:rPr>
          <w:rStyle w:val="Organismnames"/>
          <w:i w:val="0"/>
        </w:rPr>
        <w:t xml:space="preserve">, </w:t>
      </w:r>
      <w:r w:rsidR="00356F70">
        <w:t>as well as some non-infectious conditions</w:t>
      </w:r>
      <w:r w:rsidRPr="00B357D8">
        <w:t>.</w:t>
      </w:r>
    </w:p>
    <w:p w:rsidR="00EF1521" w:rsidRDefault="00162DDD" w:rsidP="009858B9">
      <w:r w:rsidRPr="00B357D8">
        <w:t xml:space="preserve">In French Polynesia, after a local </w:t>
      </w:r>
      <w:r>
        <w:t xml:space="preserve">ZIKV </w:t>
      </w:r>
      <w:r w:rsidRPr="00B357D8">
        <w:t xml:space="preserve">outbreak </w:t>
      </w:r>
      <w:r w:rsidR="00E67649">
        <w:t xml:space="preserve">starting </w:t>
      </w:r>
      <w:r w:rsidRPr="00B357D8">
        <w:t xml:space="preserve">in 2013, an increase in autoimmune and neurological diseases (including GBS) </w:t>
      </w:r>
      <w:r>
        <w:t>was</w:t>
      </w:r>
      <w:r w:rsidRPr="00B357D8">
        <w:t xml:space="preserve"> observed</w:t>
      </w:r>
      <w:r w:rsidR="009858B9">
        <w:t>.</w:t>
      </w:r>
      <w:r w:rsidRPr="00D656EF">
        <w:fldChar w:fldCharType="begin">
          <w:fldData xml:space="preserve">PEVuZE5vdGU+PENpdGU+PEF1dGhvcj5PZWhsZXI8L0F1dGhvcj48WWVhcj4yMDE0PC9ZZWFyPjxS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Zv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</w:fldData>
        </w:fldChar>
      </w:r>
      <w:r w:rsidR="00F17D2D">
        <w:instrText xml:space="preserve"> ADDIN EN.CITE </w:instrText>
      </w:r>
      <w:r w:rsidR="00F17D2D">
        <w:fldChar w:fldCharType="begin">
          <w:fldData xml:space="preserve">PEVuZE5vdGU+PENpdGU+PEF1dGhvcj5PZWhsZXI8L0F1dGhvcj48WWVhcj4yMDE0PC9ZZWFyPjxS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Zv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</w:fldData>
        </w:fldChar>
      </w:r>
      <w:r w:rsidR="00F17D2D">
        <w:instrText xml:space="preserve"> ADDIN EN.CITE.DATA </w:instrText>
      </w:r>
      <w:r w:rsidR="00F17D2D">
        <w:fldChar w:fldCharType="end"/>
      </w:r>
      <w:r w:rsidRPr="00D656EF">
        <w:fldChar w:fldCharType="separate"/>
      </w:r>
      <w:hyperlink w:anchor="_ENREF_8" w:tooltip="Oehler, 2014 #298" w:history="1">
        <w:r w:rsidR="00F17D2D" w:rsidRPr="001E2DDF">
          <w:rPr>
            <w:rStyle w:val="Hyperlink"/>
            <w:noProof/>
            <w:vertAlign w:val="superscript"/>
          </w:rPr>
          <w:t>8</w:t>
        </w:r>
      </w:hyperlink>
      <w:r w:rsidR="00F17D2D" w:rsidRPr="00F17D2D">
        <w:rPr>
          <w:noProof/>
          <w:vertAlign w:val="superscript"/>
        </w:rPr>
        <w:t xml:space="preserve">, </w:t>
      </w:r>
      <w:hyperlink w:anchor="_ENREF_58" w:tooltip="Cao-Lormeau,  #299" w:history="1">
        <w:r w:rsidR="00F17D2D" w:rsidRPr="001E2DDF">
          <w:rPr>
            <w:rStyle w:val="Hyperlink"/>
            <w:noProof/>
            <w:vertAlign w:val="superscript"/>
          </w:rPr>
          <w:t>58</w:t>
        </w:r>
      </w:hyperlink>
      <w:r w:rsidRPr="00D656EF">
        <w:fldChar w:fldCharType="end"/>
      </w:r>
      <w:r w:rsidRPr="00B357D8">
        <w:t xml:space="preserve"> </w:t>
      </w:r>
      <w:r w:rsidR="00EF1521">
        <w:t>The incidence of GBS cases during this outbreak was estimated to be 0.24 per 1,000 ZIKV infections</w:t>
      </w:r>
      <w:r w:rsidR="009858B9">
        <w:t>.</w:t>
      </w:r>
      <w:hyperlink w:anchor="_ENREF_58" w:tooltip="Cao-Lormeau,  #299" w:history="1">
        <w:r w:rsidR="00EF1521" w:rsidRPr="001E2DDF">
          <w:rPr>
            <w:rStyle w:val="Hyperlink"/>
          </w:rPr>
          <w:fldChar w:fldCharType="begin">
            <w:fldData xml:space="preserve">PEVuZE5vdGU+PENpdGUgRXhjbHVkZVllYXI9IjEiPjxBdXRob3I+Q2FvLUxvcm1lYXU8L0F1dGhv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</w:fldData>
          </w:fldChar>
        </w:r>
        <w:r w:rsidR="00F17D2D" w:rsidRPr="001E2DDF">
          <w:rPr>
            <w:rStyle w:val="Hyperlink"/>
          </w:rPr>
          <w:instrText xml:space="preserve"> ADDIN EN.CITE </w:instrText>
        </w:r>
        <w:r w:rsidR="00F17D2D" w:rsidRPr="001E2DDF">
          <w:rPr>
            <w:rStyle w:val="Hyperlink"/>
          </w:rPr>
          <w:fldChar w:fldCharType="begin">
            <w:fldData xml:space="preserve">PEVuZE5vdGU+PENpdGUgRXhjbHVkZVllYXI9IjEiPjxBdXRob3I+Q2FvLUxvcm1lYXU8L0F1dGhv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</w:fldData>
          </w:fldChar>
        </w:r>
        <w:r w:rsidR="00F17D2D" w:rsidRPr="001E2DDF">
          <w:rPr>
            <w:rStyle w:val="Hyperlink"/>
          </w:rPr>
          <w:instrText xml:space="preserve"> ADDIN EN.CITE.DATA </w:instrText>
        </w:r>
        <w:r w:rsidR="00F17D2D" w:rsidRPr="001E2DDF">
          <w:rPr>
            <w:rStyle w:val="Hyperlink"/>
          </w:rPr>
        </w:r>
        <w:r w:rsidR="00F17D2D" w:rsidRPr="001E2DDF">
          <w:rPr>
            <w:rStyle w:val="Hyperlink"/>
          </w:rPr>
          <w:fldChar w:fldCharType="end"/>
        </w:r>
        <w:r w:rsidR="00EF1521" w:rsidRPr="001E2DDF">
          <w:rPr>
            <w:rStyle w:val="Hyperlink"/>
          </w:rPr>
        </w:r>
        <w:r w:rsidR="00EF1521" w:rsidRPr="001E2DDF">
          <w:rPr>
            <w:rStyle w:val="Hyperlink"/>
          </w:rPr>
          <w:fldChar w:fldCharType="separate"/>
        </w:r>
        <w:r w:rsidR="00F17D2D" w:rsidRPr="001E2DDF">
          <w:rPr>
            <w:rStyle w:val="Hyperlink"/>
            <w:noProof/>
            <w:vertAlign w:val="superscript"/>
          </w:rPr>
          <w:t>58</w:t>
        </w:r>
        <w:r w:rsidR="00EF1521" w:rsidRPr="001E2DDF">
          <w:rPr>
            <w:rStyle w:val="Hyperlink"/>
          </w:rPr>
          <w:fldChar w:fldCharType="end"/>
        </w:r>
      </w:hyperlink>
    </w:p>
    <w:p w:rsidR="00162DDD" w:rsidRPr="001F3FDA" w:rsidRDefault="00154025" w:rsidP="009858B9">
      <w:r>
        <w:t>T</w:t>
      </w:r>
      <w:r w:rsidR="00162DDD" w:rsidRPr="00B357D8">
        <w:t xml:space="preserve">here is </w:t>
      </w:r>
      <w:r w:rsidR="000851A3">
        <w:t xml:space="preserve">a strong </w:t>
      </w:r>
      <w:r w:rsidR="00162DDD">
        <w:t>scientific consensus</w:t>
      </w:r>
      <w:r w:rsidR="00162DDD" w:rsidRPr="00B357D8">
        <w:t xml:space="preserve"> </w:t>
      </w:r>
      <w:r w:rsidR="00162DDD">
        <w:t>that ZIKV infection can cause GBS</w:t>
      </w:r>
      <w:r w:rsidR="00162DDD" w:rsidRPr="00A44BD4">
        <w:fldChar w:fldCharType="begin">
          <w:fldData xml:space="preserve">PEVuZE5vdGU+PENpdGUgRXhjbHVkZVllYXI9IjEiPjxBdXRob3I+Q2FvLUxvcm1lYXU8L0F1dGhv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OTEwLTQ8L3BhZ2VzPjx2b2x1bWU+NjU8L3ZvbHVtZT48bnVtYmVyPjM0PC9udW1iZXI+PGVkaXRp
b24+MjAxNi8wOS8wMjwvZWRpdGlvbj48ZGF0ZXM+PHllYXI+MjAxNjwveWVhcj48cHViLWRhdGVz
PjxkYXRlPlNlcCAwMjwvZGF0ZT48L3B1Yi1kYXRlcz48L2RhdGVzPjxpc2JuPjE1NDUtODYxWCAo
RWxlY3Ryb25pYykmI3hEOzAxNDktMjE5NSAoTGlua2luZyk8L2lzYm4+PGFjY2Vzc2lvbi1udW0+
Mjc1ODQ5NDI8L2FjY2Vzc2lvbi1udW0+PHVybHM+PHJlbGF0ZWQtdXJscz48dXJsPmh0dHA6Ly93
d3cubmNiaS5ubG0ubmloLmdvdi9wdWJtZWQvMjc1ODQ5NDI8L3VybD48L3JlbGF0ZWQtdXJscz48
L3VybHM+PGVsZWN0cm9uaWMtcmVzb3VyY2UtbnVtPjEwLjE1NTg1L21td3IubW02NTM0ZTE8L2Vs
ZWN0cm9uaWMtcmVzb3VyY2UtbnVtPjxsYW5ndWFnZT5lbmc8L2xhbmd1YWdlPjwvcmVjb3JkPjwv
Q2l0ZT48L0VuZE5vdGU+
</w:fldData>
        </w:fldChar>
      </w:r>
      <w:r w:rsidR="00F17D2D">
        <w:instrText xml:space="preserve"> ADDIN EN.CITE </w:instrText>
      </w:r>
      <w:r w:rsidR="00F17D2D">
        <w:fldChar w:fldCharType="begin">
          <w:fldData xml:space="preserve">PEVuZE5vdGU+PENpdGUgRXhjbHVkZVllYXI9IjEiPjxBdXRob3I+Q2FvLUxvcm1lYXU8L0F1dGhv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OTEwLTQ8L3BhZ2VzPjx2b2x1bWU+NjU8L3ZvbHVtZT48bnVtYmVyPjM0PC9udW1iZXI+PGVkaXRp
b24+MjAxNi8wOS8wMjwvZWRpdGlvbj48ZGF0ZXM+PHllYXI+MjAxNjwveWVhcj48cHViLWRhdGVz
PjxkYXRlPlNlcCAwMjwvZGF0ZT48L3B1Yi1kYXRlcz48L2RhdGVzPjxpc2JuPjE1NDUtODYxWCAo
RWxlY3Ryb25pYykmI3hEOzAxNDktMjE5NSAoTGlua2luZyk8L2lzYm4+PGFjY2Vzc2lvbi1udW0+
Mjc1ODQ5NDI8L2FjY2Vzc2lvbi1udW0+PHVybHM+PHJlbGF0ZWQtdXJscz48dXJsPmh0dHA6Ly93
d3cubmNiaS5ubG0ubmloLmdvdi9wdWJtZWQvMjc1ODQ5NDI8L3VybD48L3JlbGF0ZWQtdXJscz48
L3VybHM+PGVsZWN0cm9uaWMtcmVzb3VyY2UtbnVtPjEwLjE1NTg1L21td3IubW02NTM0ZTE8L2Vs
ZWN0cm9uaWMtcmVzb3VyY2UtbnVtPjxsYW5ndWFnZT5lbmc8L2xhbmd1YWdlPjwvcmVjb3JkPjwv
Q2l0ZT48L0VuZE5vdGU+
</w:fldData>
        </w:fldChar>
      </w:r>
      <w:r w:rsidR="00F17D2D">
        <w:instrText xml:space="preserve"> ADDIN EN.CITE.DATA </w:instrText>
      </w:r>
      <w:r w:rsidR="00F17D2D">
        <w:fldChar w:fldCharType="end"/>
      </w:r>
      <w:r w:rsidR="00162DDD" w:rsidRPr="00A44BD4">
        <w:fldChar w:fldCharType="separate"/>
      </w:r>
      <w:hyperlink w:anchor="_ENREF_58" w:tooltip="Cao-Lormeau,  #299" w:history="1">
        <w:r w:rsidR="00F17D2D" w:rsidRPr="001E2DDF">
          <w:rPr>
            <w:rStyle w:val="Hyperlink"/>
            <w:noProof/>
            <w:vertAlign w:val="superscript"/>
          </w:rPr>
          <w:t>58</w:t>
        </w:r>
      </w:hyperlink>
      <w:r w:rsidR="00F17D2D" w:rsidRPr="00F17D2D">
        <w:rPr>
          <w:noProof/>
          <w:vertAlign w:val="superscript"/>
        </w:rPr>
        <w:t xml:space="preserve">, </w:t>
      </w:r>
      <w:hyperlink w:anchor="_ENREF_59" w:tooltip="Roze,  #325" w:history="1">
        <w:r w:rsidR="00F17D2D" w:rsidRPr="001E2DDF">
          <w:rPr>
            <w:rStyle w:val="Hyperlink"/>
            <w:noProof/>
            <w:vertAlign w:val="superscript"/>
          </w:rPr>
          <w:t>59</w:t>
        </w:r>
      </w:hyperlink>
      <w:r w:rsidR="00F17D2D" w:rsidRPr="00F17D2D">
        <w:rPr>
          <w:noProof/>
          <w:vertAlign w:val="superscript"/>
        </w:rPr>
        <w:t xml:space="preserve">, </w:t>
      </w:r>
      <w:hyperlink w:anchor="_ENREF_60" w:tooltip="World Health Organization (WHO), 2016 #384" w:history="1">
        <w:r w:rsidR="00F17D2D" w:rsidRPr="001E2DDF">
          <w:rPr>
            <w:rStyle w:val="Hyperlink"/>
            <w:noProof/>
            <w:vertAlign w:val="superscript"/>
          </w:rPr>
          <w:t>60</w:t>
        </w:r>
      </w:hyperlink>
      <w:r w:rsidR="00F17D2D" w:rsidRPr="00F17D2D">
        <w:rPr>
          <w:noProof/>
          <w:vertAlign w:val="superscript"/>
        </w:rPr>
        <w:t xml:space="preserve">, </w:t>
      </w:r>
      <w:hyperlink w:anchor="_ENREF_61" w:tooltip="World Health Organization (WHO), 2016 #326" w:history="1">
        <w:r w:rsidR="00F17D2D" w:rsidRPr="001E2DDF">
          <w:rPr>
            <w:rStyle w:val="Hyperlink"/>
            <w:noProof/>
            <w:vertAlign w:val="superscript"/>
          </w:rPr>
          <w:t>61</w:t>
        </w:r>
      </w:hyperlink>
      <w:r w:rsidR="00F17D2D" w:rsidRPr="00F17D2D">
        <w:rPr>
          <w:noProof/>
          <w:vertAlign w:val="superscript"/>
        </w:rPr>
        <w:t xml:space="preserve">, </w:t>
      </w:r>
      <w:hyperlink w:anchor="_ENREF_62" w:tooltip="Dirlikov, 2016 #427" w:history="1">
        <w:r w:rsidR="00F17D2D" w:rsidRPr="001E2DDF">
          <w:rPr>
            <w:rStyle w:val="Hyperlink"/>
            <w:noProof/>
            <w:vertAlign w:val="superscript"/>
          </w:rPr>
          <w:t>62</w:t>
        </w:r>
      </w:hyperlink>
      <w:r w:rsidR="00162DDD" w:rsidRPr="00A44BD4">
        <w:fldChar w:fldCharType="end"/>
      </w:r>
      <w:hyperlink w:anchor="_ENREF_56" w:tooltip="World Health Organization (WHO), 2016 #326" w:history="1"/>
      <w:r>
        <w:t xml:space="preserve"> and other neurological conditions</w:t>
      </w:r>
      <w:r w:rsidR="00B22850">
        <w:t>.</w:t>
      </w:r>
      <w:r w:rsidR="00C1531B">
        <w:fldChar w:fldCharType="begin">
          <w:fldData xml:space="preserve">PEVuZE5vdGU+PENpdGU+PEF1dGhvcj5OaWNhc3RyaTwvQXV0aG9yPjxZZWFyPjIwMTY8L1llYXI+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IyMjgt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=
</w:fldData>
        </w:fldChar>
      </w:r>
      <w:r w:rsidR="00F17D2D">
        <w:instrText xml:space="preserve"> ADDIN EN.CITE </w:instrText>
      </w:r>
      <w:r w:rsidR="00F17D2D">
        <w:fldChar w:fldCharType="begin">
          <w:fldData xml:space="preserve">PEVuZE5vdGU+PENpdGU+PEF1dGhvcj5OaWNhc3RyaTwvQXV0aG9yPjxZZWFyPjIwMTY8L1llYXI+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IyMjgt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=
</w:fldData>
        </w:fldChar>
      </w:r>
      <w:r w:rsidR="00F17D2D">
        <w:instrText xml:space="preserve"> ADDIN EN.CITE.DATA </w:instrText>
      </w:r>
      <w:r w:rsidR="00F17D2D">
        <w:fldChar w:fldCharType="end"/>
      </w:r>
      <w:r w:rsidR="00C1531B">
        <w:fldChar w:fldCharType="separate"/>
      </w:r>
      <w:hyperlink w:anchor="_ENREF_45" w:tooltip="Nicastri, 2016 #421" w:history="1">
        <w:r w:rsidR="00F17D2D" w:rsidRPr="001E2DDF">
          <w:rPr>
            <w:rStyle w:val="Hyperlink"/>
            <w:noProof/>
            <w:vertAlign w:val="superscript"/>
          </w:rPr>
          <w:t>45</w:t>
        </w:r>
      </w:hyperlink>
      <w:r w:rsidR="00F17D2D" w:rsidRPr="00F17D2D">
        <w:rPr>
          <w:noProof/>
          <w:vertAlign w:val="superscript"/>
        </w:rPr>
        <w:t xml:space="preserve">, </w:t>
      </w:r>
      <w:hyperlink w:anchor="_ENREF_63" w:tooltip="Medina, 2016 #428" w:history="1">
        <w:r w:rsidR="00F17D2D" w:rsidRPr="001E2DDF">
          <w:rPr>
            <w:rStyle w:val="Hyperlink"/>
            <w:noProof/>
            <w:vertAlign w:val="superscript"/>
          </w:rPr>
          <w:t>63</w:t>
        </w:r>
      </w:hyperlink>
      <w:r w:rsidR="00C1531B">
        <w:fldChar w:fldCharType="end"/>
      </w:r>
      <w:r>
        <w:t xml:space="preserve"> </w:t>
      </w:r>
    </w:p>
    <w:p w:rsidR="002A4B69" w:rsidRPr="001F3FDA" w:rsidRDefault="002A4B69" w:rsidP="00C1531B">
      <w:pPr>
        <w:pStyle w:val="Heading2"/>
      </w:pPr>
      <w:r w:rsidRPr="001F3FDA">
        <w:t>Persons at increased risk of disease</w:t>
      </w:r>
    </w:p>
    <w:p w:rsidR="00924CCF" w:rsidRPr="00924CCF" w:rsidRDefault="00924CCF" w:rsidP="009858B9">
      <w:r w:rsidRPr="00924CCF">
        <w:t xml:space="preserve">Susceptibility to primary ZIKV infection is assumed to be universal. It is </w:t>
      </w:r>
      <w:r w:rsidR="0099470A">
        <w:t>likely that</w:t>
      </w:r>
      <w:r w:rsidRPr="00924CCF">
        <w:t xml:space="preserve"> </w:t>
      </w:r>
      <w:r w:rsidR="00404CC7">
        <w:t xml:space="preserve">those who have previously had </w:t>
      </w:r>
      <w:r w:rsidRPr="00924CCF">
        <w:t xml:space="preserve">ZIKV infection </w:t>
      </w:r>
      <w:r w:rsidR="00404CC7">
        <w:t>have</w:t>
      </w:r>
      <w:r w:rsidR="00404CC7" w:rsidRPr="00924CCF">
        <w:t xml:space="preserve"> </w:t>
      </w:r>
      <w:r w:rsidRPr="00924CCF">
        <w:t xml:space="preserve">immunity to </w:t>
      </w:r>
      <w:r w:rsidR="00EB686B">
        <w:t>re-</w:t>
      </w:r>
      <w:r w:rsidRPr="00924CCF">
        <w:t>infection.</w:t>
      </w:r>
    </w:p>
    <w:p w:rsidR="002A4B69" w:rsidRPr="001F3FDA" w:rsidRDefault="002A4B69" w:rsidP="009858B9">
      <w:pPr>
        <w:pStyle w:val="Heading2"/>
      </w:pPr>
      <w:r w:rsidRPr="001F3FDA">
        <w:t>Disease occurrence and public health significance</w:t>
      </w:r>
    </w:p>
    <w:p w:rsidR="00924CCF" w:rsidRPr="00F1615F" w:rsidRDefault="00924CCF" w:rsidP="009858B9">
      <w:r w:rsidRPr="00F1615F">
        <w:t>Knowledge of the geographical distribution of ZIKV is based on</w:t>
      </w:r>
      <w:r w:rsidR="00310F47">
        <w:t>:</w:t>
      </w:r>
      <w:r w:rsidRPr="00F1615F">
        <w:t xml:space="preserve"> results of </w:t>
      </w:r>
      <w:proofErr w:type="spellStart"/>
      <w:r w:rsidRPr="00F1615F">
        <w:t>sero</w:t>
      </w:r>
      <w:proofErr w:type="spellEnd"/>
      <w:r w:rsidRPr="00F1615F">
        <w:t>-surveys</w:t>
      </w:r>
      <w:r w:rsidR="00310F47">
        <w:t>;</w:t>
      </w:r>
      <w:r w:rsidRPr="00F1615F">
        <w:t xml:space="preserve"> viral isolation </w:t>
      </w:r>
      <w:r w:rsidR="00D25A6E">
        <w:t xml:space="preserve">studies </w:t>
      </w:r>
      <w:r w:rsidRPr="00F1615F">
        <w:t>in mosquitoes and humans</w:t>
      </w:r>
      <w:r w:rsidR="00310F47">
        <w:t>;</w:t>
      </w:r>
      <w:r w:rsidRPr="00F1615F">
        <w:t xml:space="preserve"> reports of travel-associated cases</w:t>
      </w:r>
      <w:r w:rsidR="00310F47">
        <w:t>,</w:t>
      </w:r>
      <w:r w:rsidRPr="00F1615F">
        <w:t xml:space="preserve"> and </w:t>
      </w:r>
      <w:r w:rsidR="00D8206F">
        <w:t>the limited number of</w:t>
      </w:r>
      <w:r w:rsidRPr="00F1615F">
        <w:t xml:space="preserve"> published outbreaks.</w:t>
      </w:r>
      <w:r w:rsidR="004C068E">
        <w:t xml:space="preserve"> As noted above (</w:t>
      </w:r>
      <w:r w:rsidR="00E67649">
        <w:t xml:space="preserve">under </w:t>
      </w:r>
      <w:r w:rsidR="00E67649" w:rsidRPr="00E67649">
        <w:rPr>
          <w:i/>
        </w:rPr>
        <w:fldChar w:fldCharType="begin"/>
      </w:r>
      <w:r w:rsidR="00E67649" w:rsidRPr="00F90889">
        <w:rPr>
          <w:i/>
        </w:rPr>
        <w:instrText xml:space="preserve"> REF _Ref474830342 \h  \* MERGEFORMAT </w:instrText>
      </w:r>
      <w:r w:rsidR="00E67649" w:rsidRPr="00E67649">
        <w:rPr>
          <w:i/>
        </w:rPr>
      </w:r>
      <w:r w:rsidR="00E67649" w:rsidRPr="00E67649">
        <w:rPr>
          <w:i/>
        </w:rPr>
        <w:fldChar w:fldCharType="separate"/>
      </w:r>
      <w:r w:rsidR="00B50769" w:rsidRPr="00F90889">
        <w:rPr>
          <w:i/>
        </w:rPr>
        <w:t>Infectious agent</w:t>
      </w:r>
      <w:r w:rsidR="00E67649" w:rsidRPr="00E67649">
        <w:rPr>
          <w:i/>
        </w:rPr>
        <w:fldChar w:fldCharType="end"/>
      </w:r>
      <w:r w:rsidR="004C068E">
        <w:t>),</w:t>
      </w:r>
      <w:r w:rsidRPr="00F1615F">
        <w:t xml:space="preserve"> </w:t>
      </w:r>
      <w:r w:rsidR="004C068E">
        <w:t>b</w:t>
      </w:r>
      <w:r w:rsidRPr="00F1615F">
        <w:t>efore 2007, the areas with reported ZIKV circulation included tropical Africa and Southeast Asia.</w:t>
      </w:r>
      <w:r w:rsidR="00D76800">
        <w:t xml:space="preserve"> </w:t>
      </w:r>
    </w:p>
    <w:p w:rsidR="00924CCF" w:rsidRDefault="00924CCF" w:rsidP="009858B9">
      <w:r w:rsidRPr="00F1615F">
        <w:t>An outbreak was reported on Yap Island, Federated States of Micronesia (FSM) from April to July 2007</w:t>
      </w:r>
      <w:r w:rsidR="009858B9">
        <w:t>.</w:t>
      </w:r>
      <w:hyperlink w:anchor="_ENREF_5" w:tooltip="Duffy, 2009 #308" w:history="1">
        <w:r w:rsidR="00F1615F" w:rsidRPr="001E2DDF">
          <w:rPr>
            <w:rStyle w:val="Hyperlink"/>
          </w:rPr>
          <w:fldChar w:fldCharType="begin">
            <w:fldData xml:space="preserve">PEVuZE5vdGU+PENpdGU+PEF1dGhvcj5EdWZmeTwvQXV0aG9yPjxZZWFyPjIwMDk8L1llYXI+PFJl
Y051bT4zMDg8L1JlY051bT48RGlzcGxheVRleHQ+PHN0eWxlIGZhY2U9InN1cGVyc2NyaXB0Ij41
PC9zdHlsZT48L0Rpc3BsYXlUZXh0PjxyZWNvcmQ+PHJlYy1udW1iZXI+MzA4PC9yZWMtbnVtYmVy
Pjxmb3JlaWduLWtleXM+PGtleSBhcHA9IkVOIiBkYi1pZD0iOTJ0cnR3ejluMDU5eGFlZHM1eHZ0
eHZzZDU1YTVkZHJ6YTUyIj4zMDg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ZXJpb2RpY2FsPjxm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</w:fldData>
          </w:fldChar>
        </w:r>
        <w:r w:rsidR="00A9147E" w:rsidRPr="001E2DDF">
          <w:rPr>
            <w:rStyle w:val="Hyperlink"/>
          </w:rPr>
          <w:instrText xml:space="preserve"> ADDIN EN.CITE </w:instrText>
        </w:r>
        <w:r w:rsidR="00A9147E" w:rsidRPr="001E2DDF">
          <w:rPr>
            <w:rStyle w:val="Hyperlink"/>
          </w:rPr>
          <w:fldChar w:fldCharType="begin">
            <w:fldData xml:space="preserve">PEVuZE5vdGU+PENpdGU+PEF1dGhvcj5EdWZmeTwvQXV0aG9yPjxZZWFyPjIwMDk8L1llYXI+PFJl
Y051bT4zMDg8L1JlY051bT48RGlzcGxheVRleHQ+PHN0eWxlIGZhY2U9InN1cGVyc2NyaXB0Ij41
PC9zdHlsZT48L0Rpc3BsYXlUZXh0PjxyZWNvcmQ+PHJlYy1udW1iZXI+MzA4PC9yZWMtbnVtYmVy
Pjxmb3JlaWduLWtleXM+PGtleSBhcHA9IkVOIiBkYi1pZD0iOTJ0cnR3ejluMDU5eGFlZHM1eHZ0
eHZzZDU1YTVkZHJ6YTUyIj4zMDg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ZXJpb2RpY2FsPjxm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</w:fldData>
          </w:fldChar>
        </w:r>
        <w:r w:rsidR="00A9147E" w:rsidRPr="001E2DDF">
          <w:rPr>
            <w:rStyle w:val="Hyperlink"/>
          </w:rPr>
          <w:instrText xml:space="preserve"> ADDIN EN.CITE.DATA </w:instrText>
        </w:r>
        <w:r w:rsidR="00A9147E" w:rsidRPr="001E2DDF">
          <w:rPr>
            <w:rStyle w:val="Hyperlink"/>
          </w:rPr>
        </w:r>
        <w:r w:rsidR="00A9147E" w:rsidRPr="001E2DDF">
          <w:rPr>
            <w:rStyle w:val="Hyperlink"/>
          </w:rPr>
          <w:fldChar w:fldCharType="end"/>
        </w:r>
        <w:r w:rsidR="00F1615F" w:rsidRPr="001E2DDF">
          <w:rPr>
            <w:rStyle w:val="Hyperlink"/>
          </w:rPr>
        </w:r>
        <w:r w:rsidR="00F1615F" w:rsidRPr="001E2DDF">
          <w:rPr>
            <w:rStyle w:val="Hyperlink"/>
          </w:rPr>
          <w:fldChar w:fldCharType="separate"/>
        </w:r>
        <w:r w:rsidR="00676BCF" w:rsidRPr="001E2DDF">
          <w:rPr>
            <w:rStyle w:val="Hyperlink"/>
            <w:noProof/>
            <w:vertAlign w:val="superscript"/>
          </w:rPr>
          <w:t>5</w:t>
        </w:r>
        <w:r w:rsidR="00F1615F" w:rsidRPr="001E2DDF">
          <w:rPr>
            <w:rStyle w:val="Hyperlink"/>
          </w:rPr>
          <w:fldChar w:fldCharType="end"/>
        </w:r>
      </w:hyperlink>
      <w:r w:rsidRPr="00F1615F">
        <w:t xml:space="preserve"> Between 2013 and 2015, several significant outbreaks </w:t>
      </w:r>
      <w:r w:rsidR="003A0749">
        <w:t>occurred</w:t>
      </w:r>
      <w:r w:rsidRPr="00F1615F">
        <w:t xml:space="preserve"> in the Pacific region including French Polynesia</w:t>
      </w:r>
      <w:r w:rsidR="009858B9">
        <w:t>.</w:t>
      </w:r>
      <w:hyperlink w:anchor="_ENREF_6" w:tooltip="Cao-Lormeau, 2014 #327" w:history="1">
        <w:r w:rsidR="00F1615F" w:rsidRPr="001E2DDF">
          <w:rPr>
            <w:rStyle w:val="Hyperlink"/>
          </w:rPr>
          <w:fldChar w:fldCharType="begin"/>
        </w:r>
        <w:r w:rsidR="00676BCF" w:rsidRPr="001E2DDF">
          <w:rPr>
            <w:rStyle w:val="Hyperlink"/>
          </w:rPr>
          <w:instrText xml:space="preserve"> ADDIN EN.CITE &lt;EndNote&gt;&lt;Cite&gt;&lt;Author&gt;Cao-Lormeau&lt;/Author&gt;&lt;Year&gt;2014&lt;/Year&gt;&lt;RecNum&gt;327&lt;/RecNum&gt;&lt;DisplayText&gt;&lt;style face="superscript"&gt;6&lt;/style&gt;&lt;/DisplayText&gt;&lt;record&gt;&lt;rec-number&gt;327&lt;/rec-number&gt;&lt;foreign-keys&gt;&lt;key app="EN" db-id="92trtwz9n059xaeds5xvtxvsd55a5ddrza52"&gt;327&lt;/key&gt;&lt;/foreign-keys&gt;&lt;ref-type name="Journal Article"&gt;17&lt;/ref-type&gt;&lt;contributors&gt;&lt;authors&gt;&lt;author&gt;Cao-Lormeau, V. M.&lt;/author&gt;&lt;author&gt;Roche, C.&lt;/author&gt;&lt;author&gt;Teissier, A.&lt;/author&gt;&lt;author&gt;Robin, E.&lt;/author&gt;&lt;author&gt;Berry, A. L.&lt;/author&gt;&lt;author&gt;Mallet, H. P.&lt;/author&gt;&lt;author&gt;Sall, A. A.&lt;/author&gt;&lt;author&gt;Musso, D.&lt;/author&gt;&lt;/authors&gt;&lt;/contributors&gt;&lt;titles&gt;&lt;title&gt;Zika virus, French polynesia, South pacific, 2013&lt;/title&gt;&lt;secondary-title&gt;Emerging Infectious Diseases.&lt;/secondary-title&gt;&lt;/titles&gt;&lt;periodical&gt;&lt;full-title&gt;Emerging Infectious Diseases.&lt;/full-title&gt;&lt;/periodical&gt;&lt;pages&gt;1085-6&lt;/pages&gt;&lt;volume&gt;20&lt;/volume&gt;&lt;number&gt;6&lt;/number&gt;&lt;edition&gt;2014/05/27&lt;/edition&gt;&lt;keywords&gt;&lt;keyword&gt;*Disease Outbreaks&lt;/keyword&gt;&lt;keyword&gt;Epidemiological Monitoring&lt;/keyword&gt;&lt;keyword&gt;Female&lt;/keyword&gt;&lt;keyword&gt;Genome, Viral&lt;/keyword&gt;&lt;keyword&gt;Humans&lt;/keyword&gt;&lt;keyword&gt;Male&lt;/keyword&gt;&lt;keyword&gt;*Phylogeny&lt;/keyword&gt;&lt;keyword&gt;Polynesia/epidemiology&lt;/keyword&gt;&lt;keyword&gt;Viral Proteins/*genetics&lt;/keyword&gt;&lt;keyword&gt;Zika Virus/classification/*genetics/isolation &amp;amp; purification&lt;/keyword&gt;&lt;keyword&gt;Zika Virus Infection/diagnosis/*epidemiology/virology&lt;/keyword&gt;&lt;/keywords&gt;&lt;dates&gt;&lt;year&gt;2014&lt;/year&gt;&lt;pub-dates&gt;&lt;date&gt;Jun&lt;/date&gt;&lt;/pub-dates&gt;&lt;/dates&gt;&lt;isbn&gt;1080-6059 (Electronic)&amp;#xD;1080-6040 (Linking)&lt;/isbn&gt;&lt;accession-num&gt;24856001&lt;/accession-num&gt;&lt;work-type&gt;Letter&amp;#xD;Research Support, Non-U.S. Gov&amp;apos;t&lt;/work-type&gt;&lt;urls&gt;&lt;related-urls&gt;&lt;url&gt;http://www.ncbi.nlm.nih.gov/pubmed/24856001&lt;/url&gt;&lt;/related-urls&gt;&lt;/urls&gt;&lt;custom2&gt;4036769&lt;/custom2&gt;&lt;electronic-resource-num&gt;10.3201/eid2006.140138&lt;/electronic-resource-num&gt;&lt;language&gt;eng&lt;/language&gt;&lt;/record&gt;&lt;/Cite&gt;&lt;/EndNote&gt;</w:instrText>
        </w:r>
        <w:r w:rsidR="00F1615F" w:rsidRPr="001E2DDF">
          <w:rPr>
            <w:rStyle w:val="Hyperlink"/>
          </w:rPr>
          <w:fldChar w:fldCharType="separate"/>
        </w:r>
        <w:r w:rsidR="00676BCF" w:rsidRPr="001E2DDF">
          <w:rPr>
            <w:rStyle w:val="Hyperlink"/>
            <w:noProof/>
            <w:vertAlign w:val="superscript"/>
          </w:rPr>
          <w:t>6</w:t>
        </w:r>
        <w:r w:rsidR="00F1615F" w:rsidRPr="001E2DDF">
          <w:rPr>
            <w:rStyle w:val="Hyperlink"/>
          </w:rPr>
          <w:fldChar w:fldCharType="end"/>
        </w:r>
      </w:hyperlink>
    </w:p>
    <w:p w:rsidR="00C768DA" w:rsidRPr="00F1615F" w:rsidRDefault="00C768DA" w:rsidP="009858B9">
      <w:r w:rsidRPr="00C768DA">
        <w:t xml:space="preserve">In 2015, </w:t>
      </w:r>
      <w:r w:rsidR="00E67649">
        <w:t>ZIKV</w:t>
      </w:r>
      <w:r w:rsidRPr="00C768DA">
        <w:t xml:space="preserve"> emerged in South America with widespread outbreaks reported initially in Brazil and Columbia,</w:t>
      </w:r>
      <w:r>
        <w:fldChar w:fldCharType="begin">
          <w:fldData xml:space="preserve">PEVuZE5vdGU+PENpdGU+PEF1dGhvcj5DYW1wb3M8L0F1dGhvcj48WWVhcj4yMDE1PC9ZZWFyPjxS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==
</w:fldData>
        </w:fldChar>
      </w:r>
      <w:r>
        <w:instrText xml:space="preserve"> ADDIN EN.CITE </w:instrText>
      </w:r>
      <w:r>
        <w:fldChar w:fldCharType="begin">
          <w:fldData xml:space="preserve">PEVuZE5vdGU+PENpdGU+PEF1dGhvcj5DYW1wb3M8L0F1dGhvcj48WWVhcj4yMDE1PC9ZZWFyPjxS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==
</w:fldData>
        </w:fldChar>
      </w:r>
      <w:r>
        <w:instrText xml:space="preserve"> ADDIN EN.CITE.DATA </w:instrText>
      </w:r>
      <w:r>
        <w:fldChar w:fldCharType="end"/>
      </w:r>
      <w:r>
        <w:fldChar w:fldCharType="separate"/>
      </w:r>
      <w:hyperlink w:anchor="_ENREF_9" w:tooltip="Campos, 2015 #385" w:history="1">
        <w:r w:rsidRPr="001E2DDF">
          <w:rPr>
            <w:rStyle w:val="Hyperlink"/>
            <w:noProof/>
            <w:vertAlign w:val="superscript"/>
          </w:rPr>
          <w:t>9</w:t>
        </w:r>
      </w:hyperlink>
      <w:r w:rsidRPr="00C768DA">
        <w:rPr>
          <w:noProof/>
          <w:vertAlign w:val="superscript"/>
        </w:rPr>
        <w:t xml:space="preserve">, </w:t>
      </w:r>
      <w:hyperlink w:anchor="_ENREF_10" w:tooltip="World Health Organization (WHO), 2015 #386" w:history="1">
        <w:r w:rsidRPr="001E2DDF">
          <w:rPr>
            <w:rStyle w:val="Hyperlink"/>
            <w:noProof/>
            <w:vertAlign w:val="superscript"/>
          </w:rPr>
          <w:t>10</w:t>
        </w:r>
      </w:hyperlink>
      <w:r>
        <w:fldChar w:fldCharType="end"/>
      </w:r>
      <w:r w:rsidRPr="00C768DA">
        <w:t xml:space="preserve"> with spread </w:t>
      </w:r>
      <w:proofErr w:type="gramStart"/>
      <w:r w:rsidRPr="00C768DA">
        <w:t>to</w:t>
      </w:r>
      <w:proofErr w:type="gramEnd"/>
      <w:r w:rsidRPr="00C768DA">
        <w:t xml:space="preserve"> many countries in South and Central America and the Caribbean.</w:t>
      </w:r>
    </w:p>
    <w:p w:rsidR="00D625E5" w:rsidRPr="00D625E5" w:rsidRDefault="00D625E5" w:rsidP="009858B9">
      <w:pPr>
        <w:pStyle w:val="Heading3"/>
      </w:pPr>
      <w:r w:rsidRPr="00D625E5">
        <w:t xml:space="preserve">Public Health Emergency </w:t>
      </w:r>
      <w:r>
        <w:t>of International Concern</w:t>
      </w:r>
    </w:p>
    <w:p w:rsidR="00D625E5" w:rsidRPr="00302EAD" w:rsidRDefault="00D625E5" w:rsidP="00302EAD">
      <w:r w:rsidRPr="00D625E5">
        <w:t>On 1 February 2016</w:t>
      </w:r>
      <w:r w:rsidR="00E31ABE">
        <w:t>,</w:t>
      </w:r>
      <w:r w:rsidRPr="00D625E5">
        <w:t xml:space="preserve"> the WHO declared a Public Health Emergency of International Concern</w:t>
      </w:r>
      <w:r w:rsidR="00A75C21">
        <w:t xml:space="preserve"> (PHEIC)</w:t>
      </w:r>
      <w:r w:rsidRPr="00D625E5">
        <w:t xml:space="preserve"> to facilitate a global</w:t>
      </w:r>
      <w:r w:rsidR="00404CC7">
        <w:t>ly</w:t>
      </w:r>
      <w:r w:rsidRPr="00D625E5">
        <w:t xml:space="preserve"> coordinated response to investigate the suspected association between ZIKV outbreaks and a concurrent increase in congenital abnormalities (</w:t>
      </w:r>
      <w:r w:rsidR="003A0749">
        <w:t>including</w:t>
      </w:r>
      <w:r w:rsidRPr="00D625E5">
        <w:t xml:space="preserve"> microcephaly) and neurological conditions (</w:t>
      </w:r>
      <w:r w:rsidR="003A0749">
        <w:t>including</w:t>
      </w:r>
      <w:r w:rsidRPr="00D625E5">
        <w:t xml:space="preserve"> </w:t>
      </w:r>
      <w:r w:rsidR="004A6B59">
        <w:t>GBS</w:t>
      </w:r>
      <w:r w:rsidRPr="00D625E5">
        <w:t>)</w:t>
      </w:r>
      <w:r w:rsidR="009858B9">
        <w:t>.</w:t>
      </w:r>
      <w:hyperlink w:anchor="_ENREF_64" w:tooltip="World Health Organization (WHO), 1 February 2016 #330" w:history="1">
        <w:r w:rsidR="00F1615F" w:rsidRPr="001E2DDF">
          <w:rPr>
            <w:rStyle w:val="Hyperlink"/>
          </w:rPr>
          <w:fldChar w:fldCharType="begin"/>
        </w:r>
        <w:r w:rsidR="00F17D2D" w:rsidRPr="001E2DDF">
          <w:rPr>
            <w:rStyle w:val="Hyperlink"/>
          </w:rPr>
          <w:instrText xml:space="preserve"> ADDIN EN.CITE &lt;EndNote&gt;&lt;Cite&gt;&lt;Author&gt;World Health Organization (WHO)&lt;/Author&gt;&lt;Year&gt;1 February 2016&lt;/Year&gt;&lt;RecNum&gt;330&lt;/RecNum&gt;&lt;DisplayText&gt;&lt;style face="superscript"&gt;64&lt;/style&gt;&lt;/DisplayText&gt;&lt;record&gt;&lt;rec-number&gt;330&lt;/rec-number&gt;&lt;foreign-keys&gt;&lt;key app="EN" db-id="92trtwz9n059xaeds5xvtxvsd55a5ddrza52"&gt;330&lt;/key&gt;&lt;/foreign-keys&gt;&lt;ref-type name="Web Page"&gt;12&lt;/ref-type&gt;&lt;contributors&gt;&lt;authors&gt;&lt;author&gt;World Health Organization (WHO),&lt;/author&gt;&lt;/authors&gt;&lt;/contributors&gt;&lt;titles&gt;&lt;title&gt;WHO statement on the first meeting of the International Health Regulations (2005) (IHR 2005) Emergency Committee on Zika virus and observed increase in neurological disorders and neonatal malformations&lt;/title&gt;&lt;/titles&gt;&lt;number&gt;17 March 2016&lt;/number&gt;&lt;dates&gt;&lt;year&gt;1 February 2016&lt;/year&gt;&lt;/dates&gt;&lt;urls&gt;&lt;related-urls&gt;&lt;url&gt;http://www.who.int/mediacentre/news/statements/2016/1st-emergency-committee-zika/en/&lt;/url&gt;&lt;/related-urls&gt;&lt;/urls&gt;&lt;/record&gt;&lt;/Cite&gt;&lt;/EndNote&gt;</w:instrText>
        </w:r>
        <w:r w:rsidR="00F1615F" w:rsidRPr="001E2DDF">
          <w:rPr>
            <w:rStyle w:val="Hyperlink"/>
          </w:rPr>
          <w:fldChar w:fldCharType="separate"/>
        </w:r>
        <w:r w:rsidR="00F17D2D" w:rsidRPr="001E2DDF">
          <w:rPr>
            <w:rStyle w:val="Hyperlink"/>
            <w:noProof/>
            <w:vertAlign w:val="superscript"/>
          </w:rPr>
          <w:t>64</w:t>
        </w:r>
        <w:r w:rsidR="00F1615F" w:rsidRPr="001E2DDF">
          <w:rPr>
            <w:rStyle w:val="Hyperlink"/>
          </w:rPr>
          <w:fldChar w:fldCharType="end"/>
        </w:r>
      </w:hyperlink>
    </w:p>
    <w:p w:rsidR="00A75C21" w:rsidRDefault="00A75C21" w:rsidP="009858B9">
      <w:r w:rsidRPr="00302EAD">
        <w:t xml:space="preserve">On 18 November 2016, the </w:t>
      </w:r>
      <w:r w:rsidR="001E2DDF" w:rsidRPr="00302EAD">
        <w:t xml:space="preserve">WHO </w:t>
      </w:r>
      <w:r w:rsidRPr="00302EAD">
        <w:t>declared the end of the PHEIC,</w:t>
      </w:r>
      <w:r w:rsidR="001E2DDF" w:rsidRPr="00302EAD">
        <w:t xml:space="preserve"> with t</w:t>
      </w:r>
      <w:r w:rsidRPr="00302EAD">
        <w:t xml:space="preserve">he Emergency Committee on </w:t>
      </w:r>
      <w:proofErr w:type="spellStart"/>
      <w:r w:rsidRPr="00302EAD">
        <w:t>Zika</w:t>
      </w:r>
      <w:proofErr w:type="spellEnd"/>
      <w:r w:rsidRPr="00302EAD">
        <w:t xml:space="preserve"> and microcephaly </w:t>
      </w:r>
      <w:r w:rsidR="001E2DDF" w:rsidRPr="00302EAD">
        <w:t>recommending that the alert phase be scaled down to one of long term surveillance and research.</w:t>
      </w:r>
      <w:hyperlink w:anchor="_ENREF_65" w:tooltip="World Health Organization (WHO), 2016 #518" w:history="1">
        <w:r w:rsidR="001E2DDF" w:rsidRPr="001E2DDF">
          <w:rPr>
            <w:rStyle w:val="Hyperlink"/>
          </w:rPr>
          <w:fldChar w:fldCharType="begin"/>
        </w:r>
        <w:r w:rsidR="001E2DDF" w:rsidRPr="001E2DDF">
          <w:rPr>
            <w:rStyle w:val="Hyperlink"/>
          </w:rPr>
          <w:instrText xml:space="preserve"> ADDIN EN.CITE &lt;EndNote&gt;&lt;Cite&gt;&lt;Author&gt;World Health Organization (WHO)&lt;/Author&gt;&lt;Year&gt;2016&lt;/Year&gt;&lt;RecNum&gt;518&lt;/RecNum&gt;&lt;DisplayText&gt;&lt;style face="superscript"&gt;65&lt;/style&gt;&lt;/DisplayText&gt;&lt;record&gt;&lt;rec-number&gt;518&lt;/rec-number&gt;&lt;foreign-keys&gt;&lt;key app="EN" db-id="92trtwz9n059xaeds5xvtxvsd55a5ddrza52"&gt;518&lt;/key&gt;&lt;/foreign-keys&gt;&lt;ref-type name="Web Page"&gt;12&lt;/ref-type&gt;&lt;contributors&gt;&lt;authors&gt;&lt;author&gt;World Health Organization (WHO),&lt;/author&gt;&lt;/authors&gt;&lt;/contributors&gt;&lt;titles&gt;&lt;title&gt;Fifth meeting of the Emergency Committee under the International Health Regulations (2005) regarding microcephaly, other neurological disorders and Zika virus&lt;/title&gt;&lt;secondary-title&gt;WHO statement&lt;/secondary-title&gt;&lt;/titles&gt;&lt;number&gt;20 February 2017&lt;/number&gt;&lt;dates&gt;&lt;year&gt;2016&lt;/year&gt;&lt;pub-dates&gt;&lt;date&gt;18 November 2016&lt;/date&gt;&lt;/pub-dates&gt;&lt;/dates&gt;&lt;urls&gt;&lt;related-urls&gt;&lt;url&gt;http://www.who.int/mediacentre/news/statements/2016/zika-fifth-ec/en/&lt;/url&gt;&lt;/related-urls&gt;&lt;/urls&gt;&lt;/record&gt;&lt;/Cite&gt;&lt;/EndNote&gt;</w:instrText>
        </w:r>
        <w:r w:rsidR="001E2DDF" w:rsidRPr="001E2DDF">
          <w:rPr>
            <w:rStyle w:val="Hyperlink"/>
          </w:rPr>
          <w:fldChar w:fldCharType="separate"/>
        </w:r>
        <w:r w:rsidR="001E2DDF" w:rsidRPr="001E2DDF">
          <w:rPr>
            <w:rStyle w:val="Hyperlink"/>
            <w:noProof/>
            <w:vertAlign w:val="superscript"/>
          </w:rPr>
          <w:t>65</w:t>
        </w:r>
        <w:r w:rsidR="001E2DDF" w:rsidRPr="001E2DDF">
          <w:rPr>
            <w:rStyle w:val="Hyperlink"/>
          </w:rPr>
          <w:fldChar w:fldCharType="end"/>
        </w:r>
      </w:hyperlink>
    </w:p>
    <w:p w:rsidR="0092728B" w:rsidRPr="001F3FDA" w:rsidRDefault="002A4B69" w:rsidP="00A95AAD">
      <w:pPr>
        <w:pStyle w:val="Heading1"/>
      </w:pPr>
      <w:bookmarkStart w:id="5" w:name="_Ref448404173"/>
      <w:r w:rsidRPr="001F3FDA">
        <w:t>Routine prevention activities</w:t>
      </w:r>
      <w:bookmarkEnd w:id="5"/>
    </w:p>
    <w:p w:rsidR="00924CCF" w:rsidRDefault="00404CC7" w:rsidP="009858B9">
      <w:r>
        <w:t>P</w:t>
      </w:r>
      <w:r w:rsidR="00924CCF" w:rsidRPr="00924CCF">
        <w:t xml:space="preserve">revention activities for ZIKV depend </w:t>
      </w:r>
      <w:r w:rsidR="00CE6015">
        <w:t xml:space="preserve">on reducing human exposure to </w:t>
      </w:r>
      <w:r w:rsidR="0099470A">
        <w:t xml:space="preserve">vector </w:t>
      </w:r>
      <w:r w:rsidR="00CE6015">
        <w:t xml:space="preserve">bites </w:t>
      </w:r>
      <w:r w:rsidR="00924CCF" w:rsidRPr="00924CCF">
        <w:t xml:space="preserve">and </w:t>
      </w:r>
      <w:r w:rsidR="0099470A">
        <w:t>vector</w:t>
      </w:r>
      <w:r w:rsidR="0099470A" w:rsidRPr="00924CCF">
        <w:t xml:space="preserve"> </w:t>
      </w:r>
      <w:r w:rsidR="00924CCF" w:rsidRPr="00924CCF">
        <w:t>control measures</w:t>
      </w:r>
      <w:r w:rsidR="0072108E">
        <w:t xml:space="preserve"> </w:t>
      </w:r>
      <w:r w:rsidR="00CE6015">
        <w:t>in ZIKV-receptive areas</w:t>
      </w:r>
      <w:r w:rsidR="001E0B51">
        <w:t>, along with prevention of non-mosquito (e.g. sexual or transfusion-associated) transmission of ZIKV</w:t>
      </w:r>
      <w:r w:rsidR="00924CCF" w:rsidRPr="00924CCF">
        <w:t>. There is no vaccine.</w:t>
      </w:r>
    </w:p>
    <w:p w:rsidR="002F149D" w:rsidRPr="00924CCF" w:rsidRDefault="002F149D" w:rsidP="009858B9">
      <w:proofErr w:type="gramStart"/>
      <w:r w:rsidRPr="002F149D">
        <w:t>In north Queensland</w:t>
      </w:r>
      <w:r w:rsidR="00713D53">
        <w:t>,</w:t>
      </w:r>
      <w:r w:rsidRPr="002F149D">
        <w:t xml:space="preserve"> and parts of central </w:t>
      </w:r>
      <w:r w:rsidR="00713D53">
        <w:t>and s</w:t>
      </w:r>
      <w:r w:rsidR="00713D53" w:rsidRPr="00713D53">
        <w:t>outhwest Queensland</w:t>
      </w:r>
      <w:r w:rsidR="00661875">
        <w:t xml:space="preserve"> (</w:t>
      </w:r>
      <w:r w:rsidRPr="002F149D">
        <w:t xml:space="preserve">where the </w:t>
      </w:r>
      <w:proofErr w:type="spellStart"/>
      <w:r w:rsidRPr="008370AE">
        <w:rPr>
          <w:rStyle w:val="Organismnames"/>
        </w:rPr>
        <w:t>Ae</w:t>
      </w:r>
      <w:proofErr w:type="spellEnd"/>
      <w:r w:rsidR="00404CC7" w:rsidRPr="008370AE">
        <w:rPr>
          <w:rStyle w:val="Organismnames"/>
        </w:rPr>
        <w:t xml:space="preserve">. </w:t>
      </w:r>
      <w:proofErr w:type="spellStart"/>
      <w:r w:rsidR="003B1736" w:rsidRPr="008370AE">
        <w:rPr>
          <w:rStyle w:val="Organismnames"/>
        </w:rPr>
        <w:t>aegypti</w:t>
      </w:r>
      <w:proofErr w:type="spellEnd"/>
      <w:r w:rsidR="003B1736">
        <w:t xml:space="preserve"> </w:t>
      </w:r>
      <w:r w:rsidR="004A637E">
        <w:t>are present</w:t>
      </w:r>
      <w:r w:rsidR="00661875">
        <w:t>)</w:t>
      </w:r>
      <w:r w:rsidR="004A637E">
        <w:t xml:space="preserve">, </w:t>
      </w:r>
      <w:r w:rsidR="003B1736">
        <w:t xml:space="preserve">and in the Torres </w:t>
      </w:r>
      <w:r w:rsidR="00036EDC">
        <w:t>Strait</w:t>
      </w:r>
      <w:r w:rsidR="003B1736">
        <w:t xml:space="preserve"> where both </w:t>
      </w:r>
      <w:proofErr w:type="spellStart"/>
      <w:r w:rsidR="004A637E" w:rsidRPr="008370AE">
        <w:rPr>
          <w:rStyle w:val="Organismnames"/>
        </w:rPr>
        <w:t>Ae</w:t>
      </w:r>
      <w:proofErr w:type="spellEnd"/>
      <w:r w:rsidR="004A637E" w:rsidRPr="008370AE">
        <w:rPr>
          <w:rStyle w:val="Organismnames"/>
        </w:rPr>
        <w:t>.</w:t>
      </w:r>
      <w:proofErr w:type="gramEnd"/>
      <w:r w:rsidR="004A637E" w:rsidRPr="008370AE">
        <w:rPr>
          <w:rStyle w:val="Organismnames"/>
        </w:rPr>
        <w:t xml:space="preserve"> </w:t>
      </w:r>
      <w:proofErr w:type="spellStart"/>
      <w:proofErr w:type="gramStart"/>
      <w:r w:rsidR="004A637E" w:rsidRPr="008370AE">
        <w:rPr>
          <w:rStyle w:val="Organismnames"/>
        </w:rPr>
        <w:t>aegypti</w:t>
      </w:r>
      <w:proofErr w:type="spellEnd"/>
      <w:proofErr w:type="gramEnd"/>
      <w:r w:rsidR="004A637E">
        <w:t xml:space="preserve"> and </w:t>
      </w:r>
      <w:proofErr w:type="spellStart"/>
      <w:r w:rsidR="003B1736" w:rsidRPr="008370AE">
        <w:rPr>
          <w:rStyle w:val="Organismnames"/>
        </w:rPr>
        <w:t>Ae</w:t>
      </w:r>
      <w:proofErr w:type="spellEnd"/>
      <w:r w:rsidR="003B1736" w:rsidRPr="008370AE">
        <w:rPr>
          <w:rStyle w:val="Organismnames"/>
        </w:rPr>
        <w:t xml:space="preserve">. </w:t>
      </w:r>
      <w:proofErr w:type="spellStart"/>
      <w:proofErr w:type="gramStart"/>
      <w:r w:rsidR="004A637E" w:rsidRPr="008370AE">
        <w:rPr>
          <w:rStyle w:val="Organismnames"/>
        </w:rPr>
        <w:t>a</w:t>
      </w:r>
      <w:r w:rsidR="003B1736" w:rsidRPr="008370AE">
        <w:rPr>
          <w:rStyle w:val="Organismnames"/>
        </w:rPr>
        <w:t>lbopictus</w:t>
      </w:r>
      <w:proofErr w:type="spellEnd"/>
      <w:proofErr w:type="gramEnd"/>
      <w:r w:rsidR="003B1736">
        <w:t xml:space="preserve"> are</w:t>
      </w:r>
      <w:r w:rsidRPr="002F149D">
        <w:t xml:space="preserve"> known to be present, public</w:t>
      </w:r>
      <w:r w:rsidR="00780A3F">
        <w:t>-</w:t>
      </w:r>
      <w:r w:rsidRPr="002F149D">
        <w:t xml:space="preserve">health vector control teams </w:t>
      </w:r>
      <w:r w:rsidR="00043A90">
        <w:t xml:space="preserve">may be able to </w:t>
      </w:r>
      <w:r w:rsidRPr="002F149D">
        <w:t>reduce the risk of local transmission</w:t>
      </w:r>
      <w:r w:rsidR="003B1736">
        <w:t xml:space="preserve"> through </w:t>
      </w:r>
      <w:r w:rsidR="003A0749">
        <w:t xml:space="preserve">insecticide </w:t>
      </w:r>
      <w:r w:rsidR="003B1736">
        <w:t>spraying and other vector</w:t>
      </w:r>
      <w:r w:rsidR="00043A90">
        <w:t>-</w:t>
      </w:r>
      <w:r w:rsidR="003B1736">
        <w:t>reduction strategies</w:t>
      </w:r>
      <w:r w:rsidRPr="002F149D">
        <w:t xml:space="preserve">. Outside these areas, notification </w:t>
      </w:r>
      <w:r w:rsidR="003B1736">
        <w:t>and case interviews are</w:t>
      </w:r>
      <w:r w:rsidRPr="002F149D">
        <w:t xml:space="preserve"> the </w:t>
      </w:r>
      <w:r w:rsidR="003B1736">
        <w:t xml:space="preserve">minimum </w:t>
      </w:r>
      <w:r w:rsidRPr="002F149D">
        <w:t>required public</w:t>
      </w:r>
      <w:r w:rsidR="00780A3F">
        <w:t>-</w:t>
      </w:r>
      <w:r w:rsidRPr="002F149D">
        <w:t>health action</w:t>
      </w:r>
      <w:r w:rsidR="003B1736">
        <w:t>s</w:t>
      </w:r>
      <w:r w:rsidRPr="002F149D">
        <w:t>.</w:t>
      </w:r>
    </w:p>
    <w:p w:rsidR="0072108E" w:rsidRPr="002F149D" w:rsidRDefault="0072108E" w:rsidP="004707C7">
      <w:pPr>
        <w:pStyle w:val="Heading2"/>
      </w:pPr>
      <w:r w:rsidRPr="002F149D">
        <w:t>Travel advice</w:t>
      </w:r>
    </w:p>
    <w:p w:rsidR="0072108E" w:rsidRDefault="0072108E" w:rsidP="009858B9">
      <w:r w:rsidRPr="00904D04">
        <w:t xml:space="preserve">All travellers are advised to take the following mosquito bite prevention measures when travelling to areas currently affected by </w:t>
      </w:r>
      <w:r>
        <w:t>ZIKV</w:t>
      </w:r>
      <w:r w:rsidRPr="00904D04">
        <w:t xml:space="preserve"> or wherever mosquito</w:t>
      </w:r>
      <w:r w:rsidR="00043A90">
        <w:t>-</w:t>
      </w:r>
      <w:r w:rsidRPr="00904D04">
        <w:t>borne diseases are present. These precautions are necessary in day</w:t>
      </w:r>
      <w:r w:rsidR="00982E87">
        <w:t xml:space="preserve"> and</w:t>
      </w:r>
      <w:r w:rsidR="00E67649">
        <w:t xml:space="preserve"> </w:t>
      </w:r>
      <w:r w:rsidRPr="00904D04">
        <w:t>night time</w:t>
      </w:r>
      <w:r w:rsidR="00982E87">
        <w:t>s</w:t>
      </w:r>
      <w:r w:rsidRPr="00904D04">
        <w:t>.</w:t>
      </w:r>
    </w:p>
    <w:p w:rsidR="0072108E" w:rsidRPr="00904D04" w:rsidRDefault="003B1736" w:rsidP="009858B9">
      <w:pPr>
        <w:pStyle w:val="ListParagraph"/>
      </w:pPr>
      <w:r>
        <w:t xml:space="preserve">Cover as much exposed skin as possible, including </w:t>
      </w:r>
      <w:r w:rsidR="00D40D2E">
        <w:t xml:space="preserve">by </w:t>
      </w:r>
      <w:r>
        <w:t>wearing</w:t>
      </w:r>
      <w:r w:rsidR="0072108E" w:rsidRPr="00904D04">
        <w:t xml:space="preserve"> </w:t>
      </w:r>
      <w:r w:rsidR="0072108E">
        <w:t>light</w:t>
      </w:r>
      <w:r w:rsidR="00043A90">
        <w:t>-</w:t>
      </w:r>
      <w:r w:rsidR="0072108E">
        <w:t xml:space="preserve">coloured </w:t>
      </w:r>
      <w:r w:rsidR="0072108E" w:rsidRPr="00904D04">
        <w:t>long-sleeved shirts and long pants.</w:t>
      </w:r>
    </w:p>
    <w:p w:rsidR="0072108E" w:rsidRDefault="0072108E" w:rsidP="009858B9">
      <w:pPr>
        <w:pStyle w:val="ListParagraph"/>
      </w:pPr>
      <w:r w:rsidRPr="00904D04">
        <w:t>Use insect repellents</w:t>
      </w:r>
      <w:r w:rsidR="00170599">
        <w:t xml:space="preserve">, </w:t>
      </w:r>
      <w:r w:rsidR="003A0749">
        <w:t xml:space="preserve">as </w:t>
      </w:r>
      <w:r w:rsidR="00170599">
        <w:t>per manufacturers</w:t>
      </w:r>
      <w:r w:rsidR="00043A90">
        <w:t>’</w:t>
      </w:r>
      <w:r w:rsidR="00170599">
        <w:t xml:space="preserve"> instructions</w:t>
      </w:r>
      <w:r w:rsidRPr="00904D04">
        <w:t>.</w:t>
      </w:r>
    </w:p>
    <w:p w:rsidR="00036EDC" w:rsidRPr="00904D04" w:rsidRDefault="00036EDC" w:rsidP="009858B9">
      <w:pPr>
        <w:pStyle w:val="ListParagraph"/>
      </w:pPr>
      <w:r w:rsidRPr="00036EDC">
        <w:t xml:space="preserve">The most effective mosquito repellents contain Diethyl </w:t>
      </w:r>
      <w:proofErr w:type="spellStart"/>
      <w:r w:rsidRPr="00036EDC">
        <w:t>Toluamide</w:t>
      </w:r>
      <w:proofErr w:type="spellEnd"/>
      <w:r w:rsidRPr="00036EDC">
        <w:t xml:space="preserve"> (DEET) or </w:t>
      </w:r>
      <w:proofErr w:type="spellStart"/>
      <w:r w:rsidRPr="00036EDC">
        <w:t>Picaridin</w:t>
      </w:r>
      <w:proofErr w:type="spellEnd"/>
      <w:r w:rsidRPr="00036EDC">
        <w:t>. Repellents containing oil of lemon eucalyptus (OLE) (also known as Extract of Lemon Eucalyptus)</w:t>
      </w:r>
      <w:r w:rsidR="00043A90">
        <w:t>,</w:t>
      </w:r>
      <w:r w:rsidRPr="00036EDC">
        <w:t xml:space="preserve"> or para</w:t>
      </w:r>
      <w:r w:rsidR="00356F70">
        <w:t>-</w:t>
      </w:r>
      <w:r w:rsidRPr="00036EDC">
        <w:t>menthane</w:t>
      </w:r>
      <w:r w:rsidR="00356F70">
        <w:t>-3</w:t>
      </w:r>
      <w:proofErr w:type="gramStart"/>
      <w:r w:rsidR="00356F70">
        <w:t>,8</w:t>
      </w:r>
      <w:proofErr w:type="gramEnd"/>
      <w:r w:rsidR="00356F70">
        <w:t>-</w:t>
      </w:r>
      <w:r w:rsidRPr="00036EDC">
        <w:t>diol (PMD) also provide adequate protection.</w:t>
      </w:r>
    </w:p>
    <w:p w:rsidR="0072108E" w:rsidRPr="00904D04" w:rsidRDefault="00170599" w:rsidP="009858B9">
      <w:pPr>
        <w:pStyle w:val="ListParagraph"/>
      </w:pPr>
      <w:r>
        <w:t>Note that i</w:t>
      </w:r>
      <w:r w:rsidR="0072108E" w:rsidRPr="00904D04">
        <w:t xml:space="preserve">nsect repellents containing DEET or </w:t>
      </w:r>
      <w:proofErr w:type="spellStart"/>
      <w:r w:rsidR="0072108E" w:rsidRPr="00904D04">
        <w:t>picaridin</w:t>
      </w:r>
      <w:proofErr w:type="spellEnd"/>
      <w:r w:rsidR="0072108E" w:rsidRPr="00904D04">
        <w:t>, are safe for pregnant and breastfeeding women</w:t>
      </w:r>
      <w:r w:rsidR="00E77189">
        <w:t>,</w:t>
      </w:r>
      <w:r w:rsidR="0072108E" w:rsidRPr="00904D04">
        <w:t xml:space="preserve"> and children older than 2 months</w:t>
      </w:r>
      <w:r w:rsidR="007C45BF">
        <w:t>,</w:t>
      </w:r>
      <w:r w:rsidR="0072108E" w:rsidRPr="00904D04">
        <w:t xml:space="preserve"> when used according to the product label.</w:t>
      </w:r>
    </w:p>
    <w:p w:rsidR="0072108E" w:rsidRPr="00904D04" w:rsidRDefault="0072108E" w:rsidP="009858B9">
      <w:pPr>
        <w:pStyle w:val="ListParagraph"/>
      </w:pPr>
      <w:r w:rsidRPr="00904D04">
        <w:t>If both sunscreen and insect repellent</w:t>
      </w:r>
      <w:r w:rsidR="003A0749">
        <w:t xml:space="preserve"> are used</w:t>
      </w:r>
      <w:r w:rsidRPr="00904D04">
        <w:t xml:space="preserve">, sunscreen </w:t>
      </w:r>
      <w:r w:rsidR="003A0749">
        <w:t xml:space="preserve">should be applied before </w:t>
      </w:r>
      <w:r w:rsidRPr="00904D04">
        <w:t>the repellent.</w:t>
      </w:r>
    </w:p>
    <w:p w:rsidR="0072108E" w:rsidRPr="00904D04" w:rsidRDefault="0072108E" w:rsidP="009858B9">
      <w:pPr>
        <w:pStyle w:val="ListParagraph"/>
      </w:pPr>
      <w:r w:rsidRPr="00904D04">
        <w:t xml:space="preserve">Use </w:t>
      </w:r>
      <w:r w:rsidR="00036EDC">
        <w:t>insecticide</w:t>
      </w:r>
      <w:r w:rsidRPr="00904D04">
        <w:t>-treated</w:t>
      </w:r>
      <w:r w:rsidR="00036EDC">
        <w:t xml:space="preserve"> (such as </w:t>
      </w:r>
      <w:proofErr w:type="spellStart"/>
      <w:r w:rsidR="00036EDC">
        <w:t>permethrin</w:t>
      </w:r>
      <w:proofErr w:type="spellEnd"/>
      <w:r w:rsidR="00036EDC">
        <w:t>)</w:t>
      </w:r>
      <w:r w:rsidRPr="00904D04">
        <w:t xml:space="preserve"> clothing and gear (such as boots, pants socks</w:t>
      </w:r>
      <w:r w:rsidR="007C45BF">
        <w:t>,</w:t>
      </w:r>
      <w:r w:rsidRPr="00904D04">
        <w:t xml:space="preserve"> and tents).</w:t>
      </w:r>
    </w:p>
    <w:p w:rsidR="0072108E" w:rsidRPr="00904D04" w:rsidRDefault="0072108E" w:rsidP="009858B9">
      <w:pPr>
        <w:pStyle w:val="ListParagraph"/>
      </w:pPr>
      <w:r w:rsidRPr="00904D04">
        <w:t>Use bed</w:t>
      </w:r>
      <w:r w:rsidR="007108F3">
        <w:t xml:space="preserve"> (mosquito)</w:t>
      </w:r>
      <w:r w:rsidRPr="00904D04">
        <w:t xml:space="preserve"> nets as necessary.</w:t>
      </w:r>
    </w:p>
    <w:p w:rsidR="0072108E" w:rsidRDefault="0072108E" w:rsidP="009858B9">
      <w:pPr>
        <w:pStyle w:val="ListParagraph"/>
      </w:pPr>
      <w:r w:rsidRPr="00904D04">
        <w:t xml:space="preserve">Stay and sleep in </w:t>
      </w:r>
      <w:r w:rsidR="00356F70">
        <w:t>insect-</w:t>
      </w:r>
      <w:r w:rsidRPr="00904D04">
        <w:t>screened or air-conditioned rooms.</w:t>
      </w:r>
    </w:p>
    <w:p w:rsidR="00D061D4" w:rsidRDefault="0072108E" w:rsidP="009858B9">
      <w:pPr>
        <w:pStyle w:val="ListParagraph"/>
      </w:pPr>
      <w:r>
        <w:t>S</w:t>
      </w:r>
      <w:r w:rsidRPr="00904D04">
        <w:t xml:space="preserve">eek medical advice, as soon as practicable, if unwell with a high fever </w:t>
      </w:r>
      <w:r w:rsidR="003A0749">
        <w:t xml:space="preserve">and/or other relevant symptoms </w:t>
      </w:r>
      <w:r w:rsidRPr="00904D04">
        <w:t>during or soon after travel</w:t>
      </w:r>
      <w:r w:rsidR="00D061D4">
        <w:t>.</w:t>
      </w:r>
    </w:p>
    <w:p w:rsidR="00A94F84" w:rsidRPr="00D061D4" w:rsidRDefault="00A94F84" w:rsidP="009858B9">
      <w:r>
        <w:t>P</w:t>
      </w:r>
      <w:r w:rsidRPr="00754F7F">
        <w:t>eople</w:t>
      </w:r>
      <w:r>
        <w:t xml:space="preserve"> infected with ZIKV</w:t>
      </w:r>
      <w:r w:rsidRPr="00754F7F">
        <w:t xml:space="preserve"> should be advised against travelling to </w:t>
      </w:r>
      <w:r w:rsidR="000D4363">
        <w:t xml:space="preserve">the </w:t>
      </w:r>
      <w:r>
        <w:t>ZIKV</w:t>
      </w:r>
      <w:r w:rsidR="000D4363">
        <w:t xml:space="preserve">-receptive area </w:t>
      </w:r>
      <w:r w:rsidR="000462C0">
        <w:t xml:space="preserve">of </w:t>
      </w:r>
      <w:r w:rsidR="000D4363">
        <w:t>Australia</w:t>
      </w:r>
      <w:r w:rsidRPr="00754F7F">
        <w:t xml:space="preserve"> until at least a week a</w:t>
      </w:r>
      <w:r>
        <w:t xml:space="preserve">fter </w:t>
      </w:r>
      <w:r w:rsidR="003A3C96">
        <w:t xml:space="preserve">illness </w:t>
      </w:r>
      <w:r>
        <w:t>onset or laboratory confirmation of infection.</w:t>
      </w:r>
    </w:p>
    <w:p w:rsidR="00C33181" w:rsidRDefault="0072108E" w:rsidP="009858B9">
      <w:pPr>
        <w:sectPr w:rsidR="00C33181" w:rsidSect="00D3623A">
          <w:headerReference w:type="even" r:id="rId10"/>
          <w:footerReference w:type="even" r:id="rId11"/>
          <w:footerReference w:type="default" r:id="rId12"/>
          <w:headerReference w:type="first" r:id="rId13"/>
          <w:footnotePr>
            <w:numFmt w:val="chicago"/>
          </w:footnotePr>
          <w:type w:val="continuous"/>
          <w:pgSz w:w="11906" w:h="16838" w:code="9"/>
          <w:pgMar w:top="1440" w:right="1797" w:bottom="1440" w:left="1797" w:header="720" w:footer="720" w:gutter="0"/>
          <w:cols w:space="720"/>
          <w:titlePg/>
          <w:docGrid w:linePitch="326"/>
        </w:sectPr>
      </w:pPr>
      <w:r w:rsidRPr="00924CCF">
        <w:t xml:space="preserve">Information on </w:t>
      </w:r>
      <w:r w:rsidR="00072321">
        <w:t>ZIKV</w:t>
      </w:r>
      <w:r w:rsidR="00683386">
        <w:t>-</w:t>
      </w:r>
      <w:r w:rsidR="00072321">
        <w:t>affected countries</w:t>
      </w:r>
      <w:r w:rsidRPr="00924CCF">
        <w:t xml:space="preserve"> can be found at the </w:t>
      </w:r>
      <w:r>
        <w:t>Australian Government</w:t>
      </w:r>
      <w:r w:rsidRPr="00924CCF">
        <w:t xml:space="preserve"> Department of Health </w:t>
      </w:r>
      <w:hyperlink r:id="rId14" w:history="1">
        <w:proofErr w:type="spellStart"/>
        <w:r w:rsidRPr="005246FB">
          <w:rPr>
            <w:rStyle w:val="Hyperlink"/>
          </w:rPr>
          <w:t>Zika</w:t>
        </w:r>
        <w:proofErr w:type="spellEnd"/>
        <w:r w:rsidRPr="005246FB">
          <w:rPr>
            <w:rStyle w:val="Hyperlink"/>
          </w:rPr>
          <w:t xml:space="preserve"> virus website</w:t>
        </w:r>
      </w:hyperlink>
      <w:r w:rsidRPr="00924CCF">
        <w:t xml:space="preserve">. </w:t>
      </w:r>
      <w:r w:rsidR="00DA45C8">
        <w:t xml:space="preserve">Given the </w:t>
      </w:r>
      <w:r w:rsidRPr="00924CCF">
        <w:t>difficult</w:t>
      </w:r>
      <w:r w:rsidR="00DA45C8">
        <w:t>ies in</w:t>
      </w:r>
      <w:r w:rsidRPr="00924CCF">
        <w:t xml:space="preserve"> determin</w:t>
      </w:r>
      <w:r w:rsidR="00DA45C8">
        <w:t>ing</w:t>
      </w:r>
      <w:r w:rsidRPr="00924CCF">
        <w:t xml:space="preserve"> specific </w:t>
      </w:r>
      <w:r w:rsidR="00A80A73">
        <w:t>locations</w:t>
      </w:r>
      <w:r w:rsidR="00D25A6E">
        <w:t xml:space="preserve"> within countries</w:t>
      </w:r>
      <w:r w:rsidRPr="00924CCF">
        <w:t xml:space="preserve"> where there is local </w:t>
      </w:r>
      <w:r>
        <w:t>ZIKV</w:t>
      </w:r>
      <w:r w:rsidRPr="00924CCF">
        <w:t xml:space="preserve"> transmission</w:t>
      </w:r>
      <w:r w:rsidR="00DA45C8">
        <w:t xml:space="preserve">, </w:t>
      </w:r>
      <w:r w:rsidR="00A80A73">
        <w:t>this list</w:t>
      </w:r>
      <w:r w:rsidR="00D25A6E">
        <w:t xml:space="preserve"> is </w:t>
      </w:r>
      <w:r w:rsidRPr="00924CCF">
        <w:t>likely to change over time.</w:t>
      </w:r>
    </w:p>
    <w:p w:rsidR="0072108E" w:rsidRDefault="0072108E" w:rsidP="004707C7">
      <w:pPr>
        <w:pStyle w:val="Heading2"/>
      </w:pPr>
      <w:r w:rsidRPr="0072108E">
        <w:t>Mosquito surveillance and control measures</w:t>
      </w:r>
      <w:r w:rsidR="003A0749">
        <w:t xml:space="preserve"> in Australia</w:t>
      </w:r>
    </w:p>
    <w:p w:rsidR="00135A07" w:rsidRDefault="00135A07" w:rsidP="009858B9">
      <w:r w:rsidRPr="00D625E5">
        <w:t>ZIKV is not endemic in Australia</w:t>
      </w:r>
      <w:r>
        <w:t>,</w:t>
      </w:r>
      <w:r w:rsidRPr="00D625E5">
        <w:t xml:space="preserve"> </w:t>
      </w:r>
      <w:r>
        <w:t xml:space="preserve">but </w:t>
      </w:r>
      <w:r w:rsidR="003A0749">
        <w:t>persons infected</w:t>
      </w:r>
      <w:r>
        <w:t xml:space="preserve"> in Latin America, the Pacific and South-east Asia </w:t>
      </w:r>
      <w:proofErr w:type="gramStart"/>
      <w:r w:rsidR="00DA45C8">
        <w:t>are</w:t>
      </w:r>
      <w:proofErr w:type="gramEnd"/>
      <w:r w:rsidR="00DA45C8">
        <w:t xml:space="preserve"> known to </w:t>
      </w:r>
      <w:r>
        <w:t xml:space="preserve">have </w:t>
      </w:r>
      <w:r w:rsidR="00D25A6E">
        <w:t>travelled to Australia</w:t>
      </w:r>
      <w:r>
        <w:t>.</w:t>
      </w:r>
    </w:p>
    <w:p w:rsidR="00135A07" w:rsidRDefault="001E7C1E" w:rsidP="009858B9">
      <w:r>
        <w:t xml:space="preserve">For </w:t>
      </w:r>
      <w:r w:rsidR="00D75831">
        <w:t xml:space="preserve">mosquito-borne transmission </w:t>
      </w:r>
      <w:r>
        <w:t xml:space="preserve">to occur in Australia, the </w:t>
      </w:r>
      <w:r w:rsidR="00D66302">
        <w:t xml:space="preserve">conditions </w:t>
      </w:r>
      <w:r>
        <w:t>required</w:t>
      </w:r>
      <w:r w:rsidR="00D75831">
        <w:t xml:space="preserve"> include</w:t>
      </w:r>
      <w:r w:rsidR="000D4363">
        <w:t>:</w:t>
      </w:r>
    </w:p>
    <w:p w:rsidR="00D75831" w:rsidRDefault="00D75831" w:rsidP="009858B9">
      <w:pPr>
        <w:pStyle w:val="ListParagraph"/>
      </w:pPr>
      <w:r>
        <w:t xml:space="preserve">imported cases, </w:t>
      </w:r>
      <w:proofErr w:type="spellStart"/>
      <w:r>
        <w:t>viraemic</w:t>
      </w:r>
      <w:proofErr w:type="spellEnd"/>
      <w:r>
        <w:t xml:space="preserve"> in Australia;</w:t>
      </w:r>
    </w:p>
    <w:p w:rsidR="00D75831" w:rsidRDefault="003A0749" w:rsidP="009858B9">
      <w:pPr>
        <w:pStyle w:val="ListParagraph"/>
      </w:pPr>
      <w:r>
        <w:t>sufficient</w:t>
      </w:r>
      <w:r w:rsidR="00D75831">
        <w:t xml:space="preserve"> number</w:t>
      </w:r>
      <w:r>
        <w:t>s</w:t>
      </w:r>
      <w:r w:rsidR="00D75831">
        <w:t xml:space="preserve"> of efficient local </w:t>
      </w:r>
      <w:r w:rsidR="00135A07">
        <w:t>vectors</w:t>
      </w:r>
      <w:r w:rsidR="00D75831">
        <w:t xml:space="preserve"> (e.g. </w:t>
      </w:r>
      <w:proofErr w:type="spellStart"/>
      <w:r w:rsidR="00D75831">
        <w:rPr>
          <w:i/>
        </w:rPr>
        <w:t>Ae</w:t>
      </w:r>
      <w:proofErr w:type="spellEnd"/>
      <w:r w:rsidR="00D75831">
        <w:rPr>
          <w:i/>
        </w:rPr>
        <w:t xml:space="preserve">. </w:t>
      </w:r>
      <w:proofErr w:type="spellStart"/>
      <w:r w:rsidR="00D75831">
        <w:rPr>
          <w:i/>
        </w:rPr>
        <w:t>aegypti</w:t>
      </w:r>
      <w:proofErr w:type="spellEnd"/>
      <w:r w:rsidR="00E77189">
        <w:t>);</w:t>
      </w:r>
    </w:p>
    <w:p w:rsidR="00135A07" w:rsidRDefault="00D75831" w:rsidP="009858B9">
      <w:pPr>
        <w:pStyle w:val="ListParagraph"/>
      </w:pPr>
      <w:r>
        <w:t>vectors that live long enough</w:t>
      </w:r>
      <w:r w:rsidR="00135A07">
        <w:t xml:space="preserve"> </w:t>
      </w:r>
      <w:r w:rsidRPr="00D75831">
        <w:t>(beyond one extrinsic incubation period) to transmit</w:t>
      </w:r>
      <w:r>
        <w:t xml:space="preserve"> the virus</w:t>
      </w:r>
      <w:r w:rsidRPr="00D75831">
        <w:t xml:space="preserve"> (dependent on temperature and humidity)</w:t>
      </w:r>
      <w:r w:rsidR="001E7C1E">
        <w:t>;</w:t>
      </w:r>
      <w:r w:rsidR="00E77189">
        <w:t xml:space="preserve"> and</w:t>
      </w:r>
    </w:p>
    <w:p w:rsidR="00135A07" w:rsidRDefault="00D75831" w:rsidP="009858B9">
      <w:pPr>
        <w:pStyle w:val="ListParagraph"/>
      </w:pPr>
      <w:proofErr w:type="gramStart"/>
      <w:r>
        <w:t>a</w:t>
      </w:r>
      <w:r w:rsidRPr="00D75831">
        <w:t>ccess</w:t>
      </w:r>
      <w:proofErr w:type="gramEnd"/>
      <w:r w:rsidRPr="00D75831">
        <w:t xml:space="preserve"> to enough people for ongoing transmission cycles</w:t>
      </w:r>
      <w:r w:rsidRPr="00D75831" w:rsidDel="00D75831">
        <w:t xml:space="preserve"> </w:t>
      </w:r>
      <w:r w:rsidR="003A0749">
        <w:t xml:space="preserve">with </w:t>
      </w:r>
      <w:r w:rsidR="001E7C1E">
        <w:t>a</w:t>
      </w:r>
      <w:r w:rsidR="00135A07">
        <w:t xml:space="preserve"> significant proportion of exposed individuals develop</w:t>
      </w:r>
      <w:r w:rsidR="003A0749">
        <w:t>ing</w:t>
      </w:r>
      <w:r w:rsidR="00135A07">
        <w:t xml:space="preserve"> sustained </w:t>
      </w:r>
      <w:proofErr w:type="spellStart"/>
      <w:r w:rsidR="00135A07">
        <w:t>viraemia</w:t>
      </w:r>
      <w:proofErr w:type="spellEnd"/>
      <w:r w:rsidR="00135A07">
        <w:t xml:space="preserve">. It is </w:t>
      </w:r>
      <w:r>
        <w:t xml:space="preserve">likely </w:t>
      </w:r>
      <w:r w:rsidR="00135A07">
        <w:t>that even asymptomatic cases have some capability to infect mosquitoes, as with dengue</w:t>
      </w:r>
      <w:hyperlink w:anchor="_ENREF_66" w:tooltip="Duong, 2015 #389" w:history="1">
        <w:r w:rsidR="002D3385" w:rsidRPr="001E2DDF">
          <w:rPr>
            <w:rStyle w:val="Hyperlink"/>
          </w:rPr>
          <w:fldChar w:fldCharType="begin"/>
        </w:r>
        <w:r w:rsidR="001E2DDF" w:rsidRPr="001E2DDF">
          <w:rPr>
            <w:rStyle w:val="Hyperlink"/>
          </w:rPr>
          <w:instrText xml:space="preserve"> ADDIN EN.CITE &lt;EndNote&gt;&lt;Cite&gt;&lt;Author&gt;Duong&lt;/Author&gt;&lt;Year&gt;2015&lt;/Year&gt;&lt;RecNum&gt;389&lt;/RecNum&gt;&lt;DisplayText&gt;&lt;style face="superscript"&gt;66&lt;/style&gt;&lt;/DisplayText&gt;&lt;record&gt;&lt;rec-number&gt;389&lt;/rec-number&gt;&lt;foreign-keys&gt;&lt;key app="EN" db-id="92trtwz9n059xaeds5xvtxvsd55a5ddrza52"&gt;389&lt;/key&gt;&lt;/foreign-keys&gt;&lt;ref-type name="Journal Article"&gt;17&lt;/ref-type&gt;&lt;contributors&gt;&lt;authors&gt;&lt;author&gt;Duong, Veasna&lt;/author&gt;&lt;author&gt;Lambrechts, Louis&lt;/author&gt;&lt;author&gt;Paul, Richard E.&lt;/author&gt;&lt;author&gt;Ly, Sowath&lt;/author&gt;&lt;author&gt;Lay, Rath Srey&lt;/author&gt;&lt;author&gt;Long, Kanya C.&lt;/author&gt;&lt;author&gt;Huy, Rekol&lt;/author&gt;&lt;author&gt;Tarantola, Arnaud&lt;/author&gt;&lt;author&gt;Scott, Thomas W.&lt;/author&gt;&lt;author&gt;Sakuntabhai, Anavaj&lt;/author&gt;&lt;author&gt;Buchy, Philippe&lt;/author&gt;&lt;/authors&gt;&lt;/contributors&gt;&lt;titles&gt;&lt;title&gt;Asymptomatic humans transmit dengue virus to mosquitoes&lt;/title&gt;&lt;secondary-title&gt;Proceedings of the National Academy of Sciences&lt;/secondary-title&gt;&lt;/titles&gt;&lt;periodical&gt;&lt;full-title&gt;Proceedings of the National Academy of Sciences&lt;/full-title&gt;&lt;/periodical&gt;&lt;pages&gt;14688-14693&lt;/pages&gt;&lt;volume&gt;112&lt;/volume&gt;&lt;number&gt;47&lt;/number&gt;&lt;dates&gt;&lt;year&gt;2015&lt;/year&gt;&lt;pub-dates&gt;&lt;date&gt;November 24, 2015&lt;/date&gt;&lt;/pub-dates&gt;&lt;/dates&gt;&lt;urls&gt;&lt;related-urls&gt;&lt;url&gt;http://www.pnas.org/content/112/47/14688.abstract&lt;/url&gt;&lt;/related-urls&gt;&lt;/urls&gt;&lt;electronic-resource-num&gt;10.1073/pnas.1508114112&lt;/electronic-resource-num&gt;&lt;/record&gt;&lt;/Cite&gt;&lt;/EndNote&gt;</w:instrText>
        </w:r>
        <w:r w:rsidR="002D3385" w:rsidRPr="001E2DDF">
          <w:rPr>
            <w:rStyle w:val="Hyperlink"/>
          </w:rPr>
          <w:fldChar w:fldCharType="separate"/>
        </w:r>
        <w:r w:rsidR="001E2DDF" w:rsidRPr="001E2DDF">
          <w:rPr>
            <w:rStyle w:val="Hyperlink"/>
            <w:noProof/>
            <w:vertAlign w:val="superscript"/>
          </w:rPr>
          <w:t>66</w:t>
        </w:r>
        <w:r w:rsidR="002D3385" w:rsidRPr="001E2DDF">
          <w:rPr>
            <w:rStyle w:val="Hyperlink"/>
          </w:rPr>
          <w:fldChar w:fldCharType="end"/>
        </w:r>
      </w:hyperlink>
      <w:r w:rsidR="00135A07">
        <w:t xml:space="preserve">, though this </w:t>
      </w:r>
      <w:r>
        <w:t>is uncertain</w:t>
      </w:r>
      <w:r w:rsidR="00135A07">
        <w:t>.</w:t>
      </w:r>
    </w:p>
    <w:p w:rsidR="00135A07" w:rsidRDefault="00135A07" w:rsidP="006476A2">
      <w:r w:rsidRPr="00375536">
        <w:t xml:space="preserve">Currently the only known </w:t>
      </w:r>
      <w:r>
        <w:t xml:space="preserve">vectors for ZIKV in Australia are </w:t>
      </w:r>
      <w:proofErr w:type="spellStart"/>
      <w:r w:rsidRPr="008370AE">
        <w:rPr>
          <w:rStyle w:val="Organismnames"/>
        </w:rPr>
        <w:t>Ae</w:t>
      </w:r>
      <w:proofErr w:type="spellEnd"/>
      <w:r w:rsidRPr="008370AE">
        <w:rPr>
          <w:rStyle w:val="Organismnames"/>
        </w:rPr>
        <w:t xml:space="preserve">. </w:t>
      </w:r>
      <w:proofErr w:type="spellStart"/>
      <w:proofErr w:type="gramStart"/>
      <w:r w:rsidRPr="008370AE">
        <w:rPr>
          <w:rStyle w:val="Organismnames"/>
        </w:rPr>
        <w:t>aegypti</w:t>
      </w:r>
      <w:proofErr w:type="spellEnd"/>
      <w:proofErr w:type="gramEnd"/>
      <w:r>
        <w:t xml:space="preserve"> and </w:t>
      </w:r>
      <w:proofErr w:type="spellStart"/>
      <w:r w:rsidRPr="008370AE">
        <w:rPr>
          <w:rStyle w:val="Organismnames"/>
        </w:rPr>
        <w:t>Ae</w:t>
      </w:r>
      <w:proofErr w:type="spellEnd"/>
      <w:r w:rsidRPr="008370AE">
        <w:rPr>
          <w:rStyle w:val="Organismnames"/>
        </w:rPr>
        <w:t xml:space="preserve">. </w:t>
      </w:r>
      <w:proofErr w:type="spellStart"/>
      <w:proofErr w:type="gramStart"/>
      <w:r w:rsidR="0035693E" w:rsidRPr="008370AE">
        <w:rPr>
          <w:rStyle w:val="Organismnames"/>
        </w:rPr>
        <w:t>A</w:t>
      </w:r>
      <w:r w:rsidRPr="008370AE">
        <w:rPr>
          <w:rStyle w:val="Organismnames"/>
        </w:rPr>
        <w:t>lbopictus</w:t>
      </w:r>
      <w:proofErr w:type="spellEnd"/>
      <w:r w:rsidR="0035693E">
        <w:rPr>
          <w:rStyle w:val="Organismnames"/>
        </w:rPr>
        <w:t xml:space="preserve"> </w:t>
      </w:r>
      <w:r w:rsidR="005D5FB7" w:rsidRPr="00E67649">
        <w:rPr>
          <w:rStyle w:val="Organismnames"/>
          <w:i w:val="0"/>
        </w:rPr>
        <w:t>but</w:t>
      </w:r>
      <w:r w:rsidR="0035693E" w:rsidRPr="00E67649">
        <w:rPr>
          <w:rStyle w:val="Organismnames"/>
          <w:i w:val="0"/>
        </w:rPr>
        <w:t xml:space="preserve"> </w:t>
      </w:r>
      <w:proofErr w:type="spellStart"/>
      <w:r w:rsidRPr="008370AE">
        <w:rPr>
          <w:rStyle w:val="Organismnames"/>
        </w:rPr>
        <w:t>Ae</w:t>
      </w:r>
      <w:proofErr w:type="spellEnd"/>
      <w:r w:rsidRPr="008370AE">
        <w:rPr>
          <w:rStyle w:val="Organismnames"/>
        </w:rPr>
        <w:t>.</w:t>
      </w:r>
      <w:proofErr w:type="gramEnd"/>
      <w:r w:rsidRPr="008370AE">
        <w:rPr>
          <w:rStyle w:val="Organismnames"/>
        </w:rPr>
        <w:t xml:space="preserve"> </w:t>
      </w:r>
      <w:proofErr w:type="spellStart"/>
      <w:proofErr w:type="gramStart"/>
      <w:r w:rsidRPr="008370AE">
        <w:rPr>
          <w:rStyle w:val="Organismnames"/>
        </w:rPr>
        <w:t>aegypti</w:t>
      </w:r>
      <w:proofErr w:type="spellEnd"/>
      <w:proofErr w:type="gramEnd"/>
      <w:r w:rsidRPr="001F3FDA">
        <w:t xml:space="preserve"> is currently </w:t>
      </w:r>
      <w:r w:rsidR="00D75831">
        <w:t>limited</w:t>
      </w:r>
      <w:r w:rsidR="00D75831" w:rsidRPr="001F3FDA">
        <w:t xml:space="preserve"> </w:t>
      </w:r>
      <w:r w:rsidRPr="001F3FDA">
        <w:t xml:space="preserve">to </w:t>
      </w:r>
      <w:r>
        <w:t>towns in</w:t>
      </w:r>
      <w:r w:rsidRPr="001F3FDA">
        <w:t xml:space="preserve"> north</w:t>
      </w:r>
      <w:r w:rsidR="00AE6160">
        <w:t>,</w:t>
      </w:r>
      <w:r>
        <w:t xml:space="preserve"> </w:t>
      </w:r>
      <w:r w:rsidR="00D66302">
        <w:t xml:space="preserve">and some parts of central and </w:t>
      </w:r>
      <w:r w:rsidR="00713D53">
        <w:t>southwest</w:t>
      </w:r>
      <w:r w:rsidR="00D66302">
        <w:t xml:space="preserve"> Queensland</w:t>
      </w:r>
      <w:r w:rsidRPr="001F3FDA">
        <w:t>. Larvae develop in artificial water-holding containers close to or inside people’s homes (such as buckets, tyres, pot-plant bases</w:t>
      </w:r>
      <w:r w:rsidR="00E77189">
        <w:t>, roof gutters and</w:t>
      </w:r>
      <w:r w:rsidRPr="001F3FDA">
        <w:t xml:space="preserve"> rainwater tanks). </w:t>
      </w:r>
      <w:proofErr w:type="spellStart"/>
      <w:proofErr w:type="gramStart"/>
      <w:r w:rsidRPr="008370AE">
        <w:rPr>
          <w:rStyle w:val="Organismnames"/>
        </w:rPr>
        <w:t>Ae</w:t>
      </w:r>
      <w:proofErr w:type="spellEnd"/>
      <w:r w:rsidRPr="008370AE">
        <w:rPr>
          <w:rStyle w:val="Organismnames"/>
        </w:rPr>
        <w:t>.</w:t>
      </w:r>
      <w:proofErr w:type="gramEnd"/>
      <w:r w:rsidR="00837749" w:rsidRPr="008370AE">
        <w:rPr>
          <w:rStyle w:val="Organismnames"/>
        </w:rPr>
        <w:t> </w:t>
      </w:r>
      <w:proofErr w:type="spellStart"/>
      <w:proofErr w:type="gramStart"/>
      <w:r w:rsidRPr="008370AE">
        <w:rPr>
          <w:rStyle w:val="Organismnames"/>
        </w:rPr>
        <w:t>aegypti</w:t>
      </w:r>
      <w:proofErr w:type="spellEnd"/>
      <w:proofErr w:type="gramEnd"/>
      <w:r w:rsidRPr="001F3FDA">
        <w:t xml:space="preserve"> is a day-biting species, with increased biting activity </w:t>
      </w:r>
      <w:r>
        <w:t>around</w:t>
      </w:r>
      <w:r w:rsidRPr="001F3FDA">
        <w:t xml:space="preserve"> sunrise and sunset</w:t>
      </w:r>
      <w:r w:rsidR="00053AB4">
        <w:t xml:space="preserve">, with </w:t>
      </w:r>
      <w:r w:rsidR="00EE468B">
        <w:t>h</w:t>
      </w:r>
      <w:r w:rsidRPr="001F3FDA">
        <w:t xml:space="preserve">umans </w:t>
      </w:r>
      <w:r w:rsidR="00053AB4">
        <w:t>being</w:t>
      </w:r>
      <w:r w:rsidRPr="001F3FDA">
        <w:t xml:space="preserve"> </w:t>
      </w:r>
      <w:r w:rsidR="00EE468B">
        <w:t>its</w:t>
      </w:r>
      <w:r w:rsidRPr="001F3FDA">
        <w:t xml:space="preserve"> preferred source of blood meals</w:t>
      </w:r>
      <w:r w:rsidR="00EE468B">
        <w:t>.</w:t>
      </w:r>
      <w:r w:rsidRPr="001F3FDA">
        <w:t>.</w:t>
      </w:r>
    </w:p>
    <w:p w:rsidR="00135A07" w:rsidRDefault="00135A07" w:rsidP="006476A2">
      <w:proofErr w:type="spellStart"/>
      <w:proofErr w:type="gramStart"/>
      <w:r w:rsidRPr="008370AE">
        <w:rPr>
          <w:rStyle w:val="Organismnames"/>
        </w:rPr>
        <w:t>Ae</w:t>
      </w:r>
      <w:proofErr w:type="spellEnd"/>
      <w:r w:rsidRPr="008370AE">
        <w:rPr>
          <w:rStyle w:val="Organismnames"/>
        </w:rPr>
        <w:t>.</w:t>
      </w:r>
      <w:proofErr w:type="gramEnd"/>
      <w:r w:rsidRPr="008370AE">
        <w:rPr>
          <w:rStyle w:val="Organismnames"/>
        </w:rPr>
        <w:t xml:space="preserve"> </w:t>
      </w:r>
      <w:proofErr w:type="spellStart"/>
      <w:proofErr w:type="gramStart"/>
      <w:r w:rsidRPr="008370AE">
        <w:rPr>
          <w:rStyle w:val="Organismnames"/>
        </w:rPr>
        <w:t>albopictus</w:t>
      </w:r>
      <w:proofErr w:type="spellEnd"/>
      <w:proofErr w:type="gramEnd"/>
      <w:r w:rsidRPr="001F3FDA">
        <w:t xml:space="preserve"> </w:t>
      </w:r>
      <w:r w:rsidR="00EE468B">
        <w:t xml:space="preserve">which </w:t>
      </w:r>
      <w:r w:rsidR="003A0749">
        <w:t>is not established in mainland Australia</w:t>
      </w:r>
      <w:r w:rsidR="00EE468B">
        <w:t xml:space="preserve"> (</w:t>
      </w:r>
      <w:r w:rsidR="00FA6C57">
        <w:t>though</w:t>
      </w:r>
      <w:r w:rsidRPr="001F3FDA">
        <w:t xml:space="preserve"> </w:t>
      </w:r>
      <w:r w:rsidR="0035693E">
        <w:t xml:space="preserve">is </w:t>
      </w:r>
      <w:r w:rsidR="00D75831">
        <w:t>being actively</w:t>
      </w:r>
      <w:r w:rsidR="00D75831" w:rsidRPr="001F3FDA">
        <w:t xml:space="preserve"> </w:t>
      </w:r>
      <w:r w:rsidRPr="001F3FDA">
        <w:t xml:space="preserve">confined to the Torres Strait </w:t>
      </w:r>
      <w:r w:rsidR="008121C4">
        <w:t>I</w:t>
      </w:r>
      <w:r w:rsidRPr="001F3FDA">
        <w:t>slands</w:t>
      </w:r>
      <w:r w:rsidR="00EE468B">
        <w:t>),</w:t>
      </w:r>
      <w:r w:rsidRPr="001F3FDA">
        <w:t xml:space="preserve"> breeds in artificial containers and some naturally</w:t>
      </w:r>
      <w:r w:rsidR="00EE468B">
        <w:t>-</w:t>
      </w:r>
      <w:r w:rsidRPr="001F3FDA">
        <w:t xml:space="preserve">occurring sites such as tree holes and coconut shells. </w:t>
      </w:r>
      <w:r w:rsidR="00EE468B">
        <w:t>Its a</w:t>
      </w:r>
      <w:r w:rsidRPr="001F3FDA">
        <w:t>dults prefer to rest in heavily-shaded outdoor sites</w:t>
      </w:r>
      <w:r w:rsidR="0023389D">
        <w:t xml:space="preserve"> with </w:t>
      </w:r>
      <w:r w:rsidRPr="001F3FDA">
        <w:t>the female tak</w:t>
      </w:r>
      <w:r w:rsidR="00AE6160">
        <w:t>ing</w:t>
      </w:r>
      <w:r>
        <w:t xml:space="preserve"> blood from a range of mammals</w:t>
      </w:r>
      <w:r w:rsidRPr="001F3FDA">
        <w:t>.</w:t>
      </w:r>
    </w:p>
    <w:p w:rsidR="00B15C81" w:rsidRDefault="00B15C81" w:rsidP="006476A2">
      <w:r>
        <w:t xml:space="preserve">Because cases of </w:t>
      </w:r>
      <w:r w:rsidR="004E1FCF">
        <w:t>ZIKV infection</w:t>
      </w:r>
      <w:r>
        <w:t xml:space="preserve"> </w:t>
      </w:r>
      <w:r w:rsidR="00D66302">
        <w:t xml:space="preserve">can </w:t>
      </w:r>
      <w:r>
        <w:t xml:space="preserve">go undiagnosed, a local outbreak of </w:t>
      </w:r>
      <w:r w:rsidR="004E1FCF">
        <w:t>ZIKV</w:t>
      </w:r>
      <w:r>
        <w:t xml:space="preserve"> in a receptive area may spread </w:t>
      </w:r>
      <w:r w:rsidR="00EE468B">
        <w:t xml:space="preserve">unnoticed </w:t>
      </w:r>
      <w:r>
        <w:t xml:space="preserve">before being detected. </w:t>
      </w:r>
      <w:r w:rsidR="00AE6160">
        <w:t xml:space="preserve">As </w:t>
      </w:r>
      <w:r>
        <w:t>local-area vector control around known cases may not be effective</w:t>
      </w:r>
      <w:r w:rsidR="00AE6160">
        <w:t>,</w:t>
      </w:r>
      <w:r>
        <w:t xml:space="preserve"> a range of preventive activities </w:t>
      </w:r>
      <w:r w:rsidR="00AE6160">
        <w:t xml:space="preserve">are necessary </w:t>
      </w:r>
      <w:r>
        <w:t xml:space="preserve">to reduce vector breeding, survival, and biting of humans, </w:t>
      </w:r>
      <w:r w:rsidR="00FA6C57">
        <w:t xml:space="preserve">with a </w:t>
      </w:r>
      <w:r w:rsidR="002B4E8E">
        <w:t xml:space="preserve">particular </w:t>
      </w:r>
      <w:r w:rsidR="00FA6C57">
        <w:t xml:space="preserve">focus </w:t>
      </w:r>
      <w:r>
        <w:t>on higher</w:t>
      </w:r>
      <w:r w:rsidR="00FA6C57">
        <w:t>-</w:t>
      </w:r>
      <w:r>
        <w:t>risk premises</w:t>
      </w:r>
      <w:r w:rsidR="00FA6C57">
        <w:t xml:space="preserve"> </w:t>
      </w:r>
      <w:r>
        <w:t xml:space="preserve"> to prevent ZIKV outbreaks in receptive areas. This may also include </w:t>
      </w:r>
      <w:r w:rsidR="00D66302">
        <w:t>vector</w:t>
      </w:r>
      <w:r w:rsidR="00EE468B">
        <w:t>-</w:t>
      </w:r>
      <w:r w:rsidR="00D66302">
        <w:t xml:space="preserve"> control </w:t>
      </w:r>
      <w:r>
        <w:t xml:space="preserve">activities and education at sites where pregnant women </w:t>
      </w:r>
      <w:r w:rsidR="00D646B2">
        <w:t xml:space="preserve">are likely to </w:t>
      </w:r>
      <w:r w:rsidR="00D66302">
        <w:t>be present</w:t>
      </w:r>
      <w:r>
        <w:t>, such as ante-natal services, child</w:t>
      </w:r>
      <w:r w:rsidR="00EE468B">
        <w:t>-</w:t>
      </w:r>
      <w:r>
        <w:t>care facilities and schools.</w:t>
      </w:r>
    </w:p>
    <w:p w:rsidR="00D061D4" w:rsidRDefault="00D061D4" w:rsidP="006476A2">
      <w:r w:rsidRPr="00ED645D">
        <w:t>Water</w:t>
      </w:r>
      <w:r w:rsidR="00FA6C57">
        <w:t>-</w:t>
      </w:r>
      <w:r w:rsidRPr="00ED645D">
        <w:t xml:space="preserve">filled containers </w:t>
      </w:r>
      <w:r w:rsidR="00D66302">
        <w:t>should be</w:t>
      </w:r>
      <w:r w:rsidR="00D66302" w:rsidRPr="00ED645D">
        <w:t xml:space="preserve"> </w:t>
      </w:r>
      <w:r w:rsidRPr="00ED645D">
        <w:t xml:space="preserve">treated with insect growth regulators (e.g. </w:t>
      </w:r>
      <w:r w:rsidR="00D66302">
        <w:t>F/</w:t>
      </w:r>
      <w:proofErr w:type="spellStart"/>
      <w:r w:rsidRPr="00ED645D">
        <w:t>methoprene</w:t>
      </w:r>
      <w:proofErr w:type="spellEnd"/>
      <w:r w:rsidRPr="00ED645D">
        <w:t>),</w:t>
      </w:r>
      <w:r>
        <w:t xml:space="preserve"> </w:t>
      </w:r>
      <w:proofErr w:type="spellStart"/>
      <w:r w:rsidRPr="00ED645D">
        <w:t>Bti</w:t>
      </w:r>
      <w:proofErr w:type="spellEnd"/>
      <w:r w:rsidR="00712616">
        <w:rPr>
          <w:rStyle w:val="FootnoteReference"/>
        </w:rPr>
        <w:footnoteReference w:id="2"/>
      </w:r>
      <w:r w:rsidRPr="00ED645D">
        <w:t xml:space="preserve"> or pesticide sprays. </w:t>
      </w:r>
      <w:r w:rsidR="00FA6C57">
        <w:t>Emptying</w:t>
      </w:r>
      <w:r w:rsidRPr="00ED645D">
        <w:t xml:space="preserve"> or remov</w:t>
      </w:r>
      <w:r w:rsidR="00FA6C57">
        <w:t>ing</w:t>
      </w:r>
      <w:r w:rsidRPr="00ED645D">
        <w:t xml:space="preserve"> containers (source reduction) is effective but laborious</w:t>
      </w:r>
      <w:r w:rsidR="00FA6C57">
        <w:t>,</w:t>
      </w:r>
      <w:r w:rsidRPr="00ED645D">
        <w:t xml:space="preserve"> </w:t>
      </w:r>
      <w:r w:rsidR="00FA6C57">
        <w:t>but</w:t>
      </w:r>
      <w:r>
        <w:t xml:space="preserve"> </w:t>
      </w:r>
      <w:r w:rsidRPr="00ED645D">
        <w:t xml:space="preserve">not efficient during large outbreaks. The response when an outbreak occurs is outlined in </w:t>
      </w:r>
      <w:r w:rsidR="00B70FF6">
        <w:t>s</w:t>
      </w:r>
      <w:r>
        <w:t xml:space="preserve">ection </w:t>
      </w:r>
      <w:r>
        <w:fldChar w:fldCharType="begin"/>
      </w:r>
      <w:r>
        <w:instrText xml:space="preserve"> REF _Ref447697638 \h </w:instrText>
      </w:r>
      <w:r w:rsidR="00226BB1">
        <w:instrText xml:space="preserve"> \* MERGEFORMAT </w:instrText>
      </w:r>
      <w:r>
        <w:fldChar w:fldCharType="separate"/>
      </w:r>
      <w:r w:rsidR="00B50769" w:rsidRPr="00F90889">
        <w:rPr>
          <w:i/>
        </w:rPr>
        <w:t>Special situations</w:t>
      </w:r>
      <w:r>
        <w:fldChar w:fldCharType="end"/>
      </w:r>
      <w:r w:rsidR="00FA6C57">
        <w:t xml:space="preserve"> (below)</w:t>
      </w:r>
      <w:r>
        <w:t>.</w:t>
      </w:r>
    </w:p>
    <w:p w:rsidR="00135A07" w:rsidRDefault="00D061D4" w:rsidP="006476A2">
      <w:r w:rsidRPr="00D061D4">
        <w:t xml:space="preserve">For </w:t>
      </w:r>
      <w:r>
        <w:t>ZIKV infection</w:t>
      </w:r>
      <w:r w:rsidRPr="00D061D4">
        <w:t xml:space="preserve"> cases outside </w:t>
      </w:r>
      <w:r w:rsidR="00713D53">
        <w:t>the ZIKV-receptive area in Australia</w:t>
      </w:r>
      <w:r w:rsidR="00713D53" w:rsidRPr="00D061D4">
        <w:t xml:space="preserve"> </w:t>
      </w:r>
      <w:r w:rsidRPr="00D061D4">
        <w:t xml:space="preserve">and </w:t>
      </w:r>
      <w:r w:rsidR="00F07B48">
        <w:t xml:space="preserve">which </w:t>
      </w:r>
      <w:r w:rsidR="005E6768">
        <w:t>are</w:t>
      </w:r>
      <w:r w:rsidR="00F07B48">
        <w:t xml:space="preserve"> </w:t>
      </w:r>
      <w:r w:rsidRPr="00D061D4">
        <w:t xml:space="preserve">not related to exposures overseas, the </w:t>
      </w:r>
      <w:r w:rsidR="00CE6015">
        <w:t xml:space="preserve">vector </w:t>
      </w:r>
      <w:r w:rsidR="002D3385">
        <w:t xml:space="preserve">or other source </w:t>
      </w:r>
      <w:r w:rsidR="00F07B48">
        <w:t>of infection must be</w:t>
      </w:r>
      <w:r w:rsidR="00CE6015">
        <w:t xml:space="preserve"> identified promptly</w:t>
      </w:r>
      <w:r>
        <w:t>.</w:t>
      </w:r>
    </w:p>
    <w:p w:rsidR="00F90889" w:rsidRDefault="00F90889" w:rsidP="004707C7">
      <w:pPr>
        <w:pStyle w:val="Heading2"/>
        <w:sectPr w:rsidR="00F90889" w:rsidSect="00C33181">
          <w:footnotePr>
            <w:numFmt w:val="chicago"/>
          </w:footnotePr>
          <w:type w:val="continuous"/>
          <w:pgSz w:w="11906" w:h="16838" w:code="9"/>
          <w:pgMar w:top="1440" w:right="1797" w:bottom="1440" w:left="1797" w:header="720" w:footer="720" w:gutter="0"/>
          <w:cols w:space="720"/>
          <w:titlePg/>
          <w:docGrid w:linePitch="326"/>
        </w:sectPr>
      </w:pPr>
    </w:p>
    <w:p w:rsidR="00EF0C58" w:rsidRPr="002F149D" w:rsidRDefault="00EF0C58" w:rsidP="004707C7">
      <w:pPr>
        <w:pStyle w:val="Heading2"/>
      </w:pPr>
      <w:r w:rsidRPr="002F149D">
        <w:t>ZIKV and pregnancy</w:t>
      </w:r>
    </w:p>
    <w:p w:rsidR="0072106C" w:rsidRDefault="00787B5D" w:rsidP="006476A2">
      <w:r>
        <w:t>W</w:t>
      </w:r>
      <w:r w:rsidR="00EF0C58" w:rsidRPr="00EF0C58">
        <w:t xml:space="preserve">omen who are pregnant (in any trimester) or </w:t>
      </w:r>
      <w:r w:rsidR="006A4C3F">
        <w:t xml:space="preserve">those </w:t>
      </w:r>
      <w:r w:rsidR="00EF0C58" w:rsidRPr="00EF0C58">
        <w:t>who plan to become pregnant</w:t>
      </w:r>
      <w:r w:rsidR="006A4C3F">
        <w:t>,</w:t>
      </w:r>
      <w:r w:rsidR="00EF0C58" w:rsidRPr="00EF0C58">
        <w:t xml:space="preserve"> </w:t>
      </w:r>
      <w:r>
        <w:t xml:space="preserve">are advised </w:t>
      </w:r>
      <w:r w:rsidR="00EF0C58" w:rsidRPr="00EF0C58">
        <w:t xml:space="preserve">to </w:t>
      </w:r>
      <w:r w:rsidR="004C24AC">
        <w:t>defer</w:t>
      </w:r>
      <w:r w:rsidR="00EF0C58" w:rsidRPr="00EF0C58">
        <w:t xml:space="preserve"> travel to </w:t>
      </w:r>
      <w:r w:rsidR="00D47BF3">
        <w:t>high</w:t>
      </w:r>
      <w:r w:rsidR="006A4C3F">
        <w:t>-</w:t>
      </w:r>
      <w:r w:rsidR="00D47BF3">
        <w:t>risk countries</w:t>
      </w:r>
      <w:r w:rsidR="00072321">
        <w:t xml:space="preserve"> and </w:t>
      </w:r>
      <w:r w:rsidR="00686045">
        <w:t>consider</w:t>
      </w:r>
      <w:r w:rsidR="00072321">
        <w:t xml:space="preserve"> deferral to moderate</w:t>
      </w:r>
      <w:r w:rsidR="006A4C3F">
        <w:t>-</w:t>
      </w:r>
      <w:r w:rsidR="00072321">
        <w:t>risk countries</w:t>
      </w:r>
      <w:r w:rsidR="00AA3372">
        <w:t xml:space="preserve"> </w:t>
      </w:r>
      <w:r w:rsidR="00EF0C58" w:rsidRPr="00EF0C58">
        <w:t xml:space="preserve">(refer to the Department of Health </w:t>
      </w:r>
      <w:hyperlink r:id="rId15" w:history="1">
        <w:r w:rsidR="00EF0C58" w:rsidRPr="005246FB">
          <w:rPr>
            <w:rStyle w:val="Hyperlink"/>
          </w:rPr>
          <w:t>webpage</w:t>
        </w:r>
      </w:hyperlink>
      <w:r w:rsidR="0072106C" w:rsidRPr="00EF0C58">
        <w:t>).</w:t>
      </w:r>
    </w:p>
    <w:p w:rsidR="00924CCF" w:rsidRDefault="006A4C3F" w:rsidP="006476A2">
      <w:r>
        <w:t>W</w:t>
      </w:r>
      <w:r w:rsidR="00EF0C58" w:rsidRPr="00EF0C58">
        <w:t xml:space="preserve">omen </w:t>
      </w:r>
      <w:r>
        <w:t xml:space="preserve">who </w:t>
      </w:r>
      <w:r w:rsidR="00EF0C58" w:rsidRPr="00EF0C58">
        <w:t>do decide to travel are advised to talk to their doctor first and strictly follow mosquito bite prevention measures</w:t>
      </w:r>
      <w:r w:rsidR="00924CCF" w:rsidRPr="00924CCF">
        <w:t>.</w:t>
      </w:r>
    </w:p>
    <w:p w:rsidR="00EF0C58" w:rsidRDefault="00EF0C58" w:rsidP="006476A2">
      <w:r w:rsidRPr="00EF0C58">
        <w:t xml:space="preserve">Women who </w:t>
      </w:r>
      <w:r w:rsidR="006A4C3F">
        <w:t>have been</w:t>
      </w:r>
      <w:r w:rsidR="00D25A6E" w:rsidRPr="00EF0C58">
        <w:t xml:space="preserve"> </w:t>
      </w:r>
      <w:r w:rsidRPr="00EF0C58">
        <w:t xml:space="preserve">pregnant </w:t>
      </w:r>
      <w:r w:rsidR="00D25A6E">
        <w:t xml:space="preserve">during </w:t>
      </w:r>
      <w:r w:rsidRPr="00EF0C58">
        <w:t xml:space="preserve">travel to </w:t>
      </w:r>
      <w:r w:rsidR="00072321">
        <w:t>ZIKV</w:t>
      </w:r>
      <w:r w:rsidR="006A4C3F">
        <w:t>-</w:t>
      </w:r>
      <w:r w:rsidR="00072321">
        <w:t>affected countries</w:t>
      </w:r>
      <w:r w:rsidRPr="00EF0C58">
        <w:t xml:space="preserve"> are advised </w:t>
      </w:r>
      <w:r w:rsidR="00EC6BC9">
        <w:t xml:space="preserve">to </w:t>
      </w:r>
      <w:r w:rsidR="001E0B51">
        <w:t>seek advice from</w:t>
      </w:r>
      <w:r w:rsidR="001E0B51" w:rsidRPr="00EF0C58">
        <w:t xml:space="preserve"> </w:t>
      </w:r>
      <w:r w:rsidRPr="00EF0C58">
        <w:t xml:space="preserve">their health care provider. Testing for </w:t>
      </w:r>
      <w:r>
        <w:t>ZIKV</w:t>
      </w:r>
      <w:r w:rsidRPr="00EF0C58">
        <w:t xml:space="preserve"> is recommended</w:t>
      </w:r>
      <w:r w:rsidR="00EC6BC9">
        <w:t xml:space="preserve"> in these women</w:t>
      </w:r>
      <w:r w:rsidRPr="00EF0C58">
        <w:t xml:space="preserve">. Follow up with an obstetric specialist is recommended if </w:t>
      </w:r>
      <w:r w:rsidR="00D25A6E">
        <w:t>ZIKV infection is confirmed</w:t>
      </w:r>
      <w:r w:rsidRPr="00EF0C58">
        <w:t xml:space="preserve">. It is not </w:t>
      </w:r>
      <w:r w:rsidR="00356F70">
        <w:t xml:space="preserve">yet </w:t>
      </w:r>
      <w:r w:rsidRPr="00EF0C58">
        <w:t xml:space="preserve">possible to quantify the risk </w:t>
      </w:r>
      <w:r w:rsidR="00B70FF6">
        <w:t xml:space="preserve">of harm </w:t>
      </w:r>
      <w:r w:rsidR="00080560">
        <w:t>that maternal ZIKV infection may pose to</w:t>
      </w:r>
      <w:r w:rsidRPr="00EF0C58">
        <w:t xml:space="preserve"> the </w:t>
      </w:r>
      <w:proofErr w:type="spellStart"/>
      <w:r w:rsidRPr="00EF0C58">
        <w:t>fetus</w:t>
      </w:r>
      <w:proofErr w:type="spellEnd"/>
      <w:r w:rsidRPr="00EF0C58">
        <w:t>.</w:t>
      </w:r>
    </w:p>
    <w:p w:rsidR="00C64DB2" w:rsidRDefault="00C64DB2" w:rsidP="00C64DB2">
      <w:r>
        <w:t>Women who are planning or at risk of pregnancy</w:t>
      </w:r>
      <w:r w:rsidR="00E31AFA">
        <w:t>,</w:t>
      </w:r>
      <w:r>
        <w:t xml:space="preserve"> should be advised to avoid pregnancy during travel to a high or moderate</w:t>
      </w:r>
      <w:r w:rsidR="00E31AFA">
        <w:t>-</w:t>
      </w:r>
      <w:r>
        <w:t>risk ZIKV country</w:t>
      </w:r>
      <w:r w:rsidR="00865131">
        <w:t>,</w:t>
      </w:r>
      <w:r>
        <w:t xml:space="preserve"> and </w:t>
      </w:r>
      <w:r w:rsidR="00E31AFA">
        <w:t>to</w:t>
      </w:r>
      <w:r w:rsidR="009D6F96">
        <w:t xml:space="preserve"> </w:t>
      </w:r>
      <w:r>
        <w:t>avoid unprotected sex and pregnancy</w:t>
      </w:r>
      <w:r w:rsidR="00865131">
        <w:t>,</w:t>
      </w:r>
      <w:r>
        <w:t xml:space="preserve"> for at least </w:t>
      </w:r>
      <w:r w:rsidR="005E176C">
        <w:t>eight</w:t>
      </w:r>
      <w:r>
        <w:t xml:space="preserve"> weeks </w:t>
      </w:r>
      <w:r w:rsidR="00865131">
        <w:t>after the</w:t>
      </w:r>
      <w:r w:rsidR="003344BD">
        <w:t>ir</w:t>
      </w:r>
      <w:r w:rsidR="00865131">
        <w:t xml:space="preserve"> arriv</w:t>
      </w:r>
      <w:r w:rsidR="003344BD">
        <w:t>al</w:t>
      </w:r>
      <w:r w:rsidR="00865131">
        <w:t xml:space="preserve"> home.</w:t>
      </w:r>
      <w:r>
        <w:t xml:space="preserve"> </w:t>
      </w:r>
      <w:r w:rsidR="00865131">
        <w:t>Similar a</w:t>
      </w:r>
      <w:r>
        <w:t xml:space="preserve">dvice </w:t>
      </w:r>
      <w:r w:rsidR="00865131">
        <w:t xml:space="preserve">applies </w:t>
      </w:r>
      <w:r>
        <w:t xml:space="preserve">to a partner who has </w:t>
      </w:r>
      <w:r w:rsidR="003344BD">
        <w:t xml:space="preserve">also </w:t>
      </w:r>
      <w:r>
        <w:t>travelled.</w:t>
      </w:r>
    </w:p>
    <w:p w:rsidR="00C64DB2" w:rsidRDefault="00C64DB2" w:rsidP="00F90889">
      <w:r w:rsidRPr="00C64DB2">
        <w:t>For men with a partner who is planning pregnancy or at risk of pregnancy</w:t>
      </w:r>
      <w:r w:rsidR="00865131">
        <w:t>,</w:t>
      </w:r>
      <w:r w:rsidRPr="00C64DB2">
        <w:t xml:space="preserve"> and who</w:t>
      </w:r>
      <w:r w:rsidR="003344BD">
        <w:t xml:space="preserve"> </w:t>
      </w:r>
      <w:r w:rsidRPr="00C64DB2">
        <w:t>have travelled to a high or moderate</w:t>
      </w:r>
      <w:r w:rsidR="003344BD">
        <w:t>-</w:t>
      </w:r>
      <w:r w:rsidRPr="00C64DB2">
        <w:t>risk Z</w:t>
      </w:r>
      <w:r w:rsidRPr="00D5542D">
        <w:t>IKV country</w:t>
      </w:r>
      <w:r w:rsidR="003344BD">
        <w:t>,</w:t>
      </w:r>
      <w:r w:rsidRPr="00D5542D">
        <w:t xml:space="preserve"> or has a confirmed ZIKV infection, </w:t>
      </w:r>
      <w:r w:rsidR="00317B99">
        <w:t xml:space="preserve">their partner’s </w:t>
      </w:r>
      <w:r w:rsidRPr="00D5542D">
        <w:t xml:space="preserve">pregnancy should be deferred </w:t>
      </w:r>
      <w:r w:rsidR="00317B99">
        <w:t xml:space="preserve">until at </w:t>
      </w:r>
      <w:r w:rsidRPr="00D5542D">
        <w:t xml:space="preserve">least </w:t>
      </w:r>
      <w:r w:rsidR="005E176C">
        <w:t>six</w:t>
      </w:r>
      <w:r w:rsidRPr="00D5542D">
        <w:t xml:space="preserve"> months after return, or</w:t>
      </w:r>
      <w:r w:rsidR="00317B99">
        <w:t>,</w:t>
      </w:r>
      <w:r w:rsidRPr="00D5542D">
        <w:t xml:space="preserve"> </w:t>
      </w:r>
      <w:r w:rsidR="00317B99">
        <w:t xml:space="preserve">until </w:t>
      </w:r>
      <w:r w:rsidR="005E176C">
        <w:t>six</w:t>
      </w:r>
      <w:r w:rsidRPr="00D5542D">
        <w:t xml:space="preserve"> months after the date that ZIKV</w:t>
      </w:r>
      <w:r w:rsidRPr="00180C8C">
        <w:t xml:space="preserve"> infection was diagnosed.</w:t>
      </w:r>
    </w:p>
    <w:p w:rsidR="00F962A6" w:rsidRPr="00EF0C58" w:rsidRDefault="00F962A6" w:rsidP="00C64DB2">
      <w:r>
        <w:t xml:space="preserve">In men and women actively planning pregnancy, testing in asymptomatic individuals </w:t>
      </w:r>
      <w:r w:rsidR="009D6F96">
        <w:t xml:space="preserve">more than </w:t>
      </w:r>
      <w:r>
        <w:t xml:space="preserve">four weeks </w:t>
      </w:r>
      <w:r w:rsidR="009D6F96">
        <w:t xml:space="preserve">after returning from </w:t>
      </w:r>
      <w:r w:rsidR="009D6F96" w:rsidRPr="009D6F96">
        <w:t xml:space="preserve">a high or moderate- risk ZIKV country </w:t>
      </w:r>
      <w:r>
        <w:t>may be considered in consultation with their doctor.’</w:t>
      </w:r>
    </w:p>
    <w:p w:rsidR="00F97D0D" w:rsidRPr="00F97D0D" w:rsidRDefault="00F97D0D" w:rsidP="004707C7">
      <w:pPr>
        <w:pStyle w:val="Heading2"/>
      </w:pPr>
      <w:bookmarkStart w:id="6" w:name="_Ref454800293"/>
      <w:r w:rsidRPr="00F97D0D">
        <w:t>Sexual transmission</w:t>
      </w:r>
      <w:r w:rsidR="00226BEB">
        <w:t xml:space="preserve"> advice</w:t>
      </w:r>
      <w:bookmarkEnd w:id="6"/>
    </w:p>
    <w:p w:rsidR="00F97D0D" w:rsidRPr="001842B2" w:rsidRDefault="00787B5D" w:rsidP="006476A2">
      <w:r w:rsidRPr="001842B2">
        <w:t xml:space="preserve">Given </w:t>
      </w:r>
      <w:r w:rsidR="00F97D0D" w:rsidRPr="001842B2">
        <w:t>the potentially serious implications of sexual transmission of the virus to a pregnant woman</w:t>
      </w:r>
      <w:r w:rsidRPr="001842B2">
        <w:t xml:space="preserve"> and the risk of local transmission in north Queensland</w:t>
      </w:r>
      <w:r w:rsidR="00F97D0D" w:rsidRPr="001842B2">
        <w:t>, recommendations to reduce th</w:t>
      </w:r>
      <w:r w:rsidR="00CE6015" w:rsidRPr="001842B2">
        <w:t>is</w:t>
      </w:r>
      <w:r w:rsidR="00F97D0D" w:rsidRPr="001842B2">
        <w:t xml:space="preserve"> risk </w:t>
      </w:r>
      <w:r w:rsidR="000851A3" w:rsidRPr="001842B2">
        <w:t xml:space="preserve">of transmission </w:t>
      </w:r>
      <w:r w:rsidR="00F97D0D" w:rsidRPr="001842B2">
        <w:t>have been developed</w:t>
      </w:r>
      <w:r w:rsidR="001871DD">
        <w:t xml:space="preserve"> and can be found </w:t>
      </w:r>
      <w:r w:rsidR="001871DD" w:rsidRPr="001871DD">
        <w:t xml:space="preserve">in </w:t>
      </w:r>
      <w:r w:rsidR="001871DD" w:rsidRPr="001871DD">
        <w:fldChar w:fldCharType="begin"/>
      </w:r>
      <w:r w:rsidR="001871DD" w:rsidRPr="001871DD">
        <w:instrText xml:space="preserve"> REF _Ref454542343 \h </w:instrText>
      </w:r>
      <w:r w:rsidR="001871DD">
        <w:instrText xml:space="preserve"> \* MERGEFORMAT </w:instrText>
      </w:r>
      <w:r w:rsidR="001871DD" w:rsidRPr="001871DD">
        <w:fldChar w:fldCharType="separate"/>
      </w:r>
      <w:r w:rsidR="00B50769" w:rsidRPr="00A95AAD">
        <w:t xml:space="preserve">Appendix </w:t>
      </w:r>
      <w:r w:rsidR="00B50769">
        <w:rPr>
          <w:noProof/>
        </w:rPr>
        <w:t>1</w:t>
      </w:r>
      <w:r w:rsidR="001871DD" w:rsidRPr="001871DD">
        <w:fldChar w:fldCharType="end"/>
      </w:r>
      <w:r w:rsidR="00DC4CC2">
        <w:t xml:space="preserve"> (below)</w:t>
      </w:r>
      <w:r w:rsidR="00F97D0D" w:rsidRPr="001842B2">
        <w:t>.</w:t>
      </w:r>
    </w:p>
    <w:p w:rsidR="001509BE" w:rsidRDefault="001509BE" w:rsidP="001509BE">
      <w:r>
        <w:t xml:space="preserve">Pregnant women should avoid unprotected sex with a </w:t>
      </w:r>
      <w:r w:rsidR="00723F20">
        <w:t>male partner who has been to a high or m</w:t>
      </w:r>
      <w:r>
        <w:t>oderate</w:t>
      </w:r>
      <w:r w:rsidR="003344BD">
        <w:t>-</w:t>
      </w:r>
      <w:r>
        <w:t xml:space="preserve">risk </w:t>
      </w:r>
      <w:r w:rsidR="009D6F96">
        <w:t>ZIKV</w:t>
      </w:r>
      <w:r w:rsidR="003540EE">
        <w:t>-</w:t>
      </w:r>
      <w:r>
        <w:t xml:space="preserve">affected country for the duration of the pregnancy, or for </w:t>
      </w:r>
      <w:r w:rsidR="005E176C">
        <w:t>six</w:t>
      </w:r>
      <w:r>
        <w:t xml:space="preserve"> months</w:t>
      </w:r>
      <w:r w:rsidR="003540EE">
        <w:t xml:space="preserve"> – whichever </w:t>
      </w:r>
      <w:r>
        <w:t>is longer.</w:t>
      </w:r>
    </w:p>
    <w:p w:rsidR="001509BE" w:rsidRDefault="001509BE" w:rsidP="00B03D2D">
      <w:r>
        <w:t>Pregnant women should avoid unprotected sex with a f</w:t>
      </w:r>
      <w:r w:rsidR="00723F20">
        <w:t>emale partner who has been to a high or m</w:t>
      </w:r>
      <w:r>
        <w:t>oderate</w:t>
      </w:r>
      <w:r w:rsidR="00502BFB">
        <w:t>-</w:t>
      </w:r>
      <w:r>
        <w:t xml:space="preserve">risk </w:t>
      </w:r>
      <w:r w:rsidR="009D6F96">
        <w:t>ZIKV</w:t>
      </w:r>
      <w:r>
        <w:t xml:space="preserve"> affected country for </w:t>
      </w:r>
      <w:r w:rsidR="00502BFB">
        <w:t xml:space="preserve">the duration of the pregnancy, or </w:t>
      </w:r>
      <w:r>
        <w:t>at least 8 weeks</w:t>
      </w:r>
      <w:r w:rsidR="00502BFB">
        <w:t xml:space="preserve"> – whichever is longer</w:t>
      </w:r>
      <w:r>
        <w:t>.</w:t>
      </w:r>
    </w:p>
    <w:p w:rsidR="00B03D2D" w:rsidRDefault="00B03D2D" w:rsidP="00B03D2D">
      <w:r>
        <w:t xml:space="preserve">If a female partner has travelled or been potentially exposed, </w:t>
      </w:r>
      <w:r w:rsidR="00860B43">
        <w:t xml:space="preserve">she should </w:t>
      </w:r>
      <w:r>
        <w:t xml:space="preserve">avoid unprotected sex for at least </w:t>
      </w:r>
      <w:r w:rsidR="005E176C">
        <w:t>eight</w:t>
      </w:r>
      <w:r>
        <w:t xml:space="preserve"> weeks after the last day in a high or moderate</w:t>
      </w:r>
      <w:r w:rsidR="00860B43">
        <w:t>-</w:t>
      </w:r>
      <w:r>
        <w:t>risk ZIKV</w:t>
      </w:r>
      <w:r w:rsidR="00860B43">
        <w:t>-</w:t>
      </w:r>
      <w:r>
        <w:t>affected country</w:t>
      </w:r>
      <w:r w:rsidR="00860B43">
        <w:t>,</w:t>
      </w:r>
      <w:r>
        <w:t xml:space="preserve"> or for </w:t>
      </w:r>
      <w:r w:rsidR="005E176C">
        <w:t>eight</w:t>
      </w:r>
      <w:r>
        <w:t xml:space="preserve"> weeks after diagnosis.</w:t>
      </w:r>
    </w:p>
    <w:p w:rsidR="00670519" w:rsidRDefault="00B03D2D" w:rsidP="00D5542D">
      <w:r>
        <w:t xml:space="preserve">If a male partner has travelled or been potentially exposed, </w:t>
      </w:r>
      <w:r w:rsidR="00860B43">
        <w:t xml:space="preserve">he should </w:t>
      </w:r>
      <w:r>
        <w:t xml:space="preserve">avoid unprotected sex for at least </w:t>
      </w:r>
      <w:r w:rsidR="005E176C">
        <w:t>six</w:t>
      </w:r>
      <w:r>
        <w:t xml:space="preserve"> months after the last day in a high or moderate</w:t>
      </w:r>
      <w:r w:rsidR="00860B43">
        <w:t>-</w:t>
      </w:r>
      <w:r>
        <w:t>risk ZIKV</w:t>
      </w:r>
      <w:r w:rsidR="00860B43">
        <w:t>-</w:t>
      </w:r>
      <w:r>
        <w:t xml:space="preserve">affected country if no symptoms appear, or </w:t>
      </w:r>
      <w:r w:rsidR="00860B43">
        <w:t xml:space="preserve">for </w:t>
      </w:r>
      <w:r>
        <w:t xml:space="preserve">at least </w:t>
      </w:r>
      <w:r w:rsidR="005E176C">
        <w:t>six</w:t>
      </w:r>
      <w:r>
        <w:t xml:space="preserve"> months from time of diagnosis.</w:t>
      </w:r>
      <w:r w:rsidR="004C24AC">
        <w:t xml:space="preserve"> </w:t>
      </w:r>
      <w:r w:rsidR="00860B43">
        <w:t>Men</w:t>
      </w:r>
      <w:r w:rsidR="004C24AC">
        <w:t xml:space="preserve"> should </w:t>
      </w:r>
      <w:r w:rsidR="00D5542D" w:rsidRPr="00D5542D">
        <w:t xml:space="preserve">not donate sperm for at least </w:t>
      </w:r>
      <w:r w:rsidR="005E176C">
        <w:t>six</w:t>
      </w:r>
      <w:r w:rsidR="00D5542D" w:rsidRPr="00D5542D">
        <w:t xml:space="preserve"> months from the time of last exposure or time of diagnosis.</w:t>
      </w:r>
    </w:p>
    <w:p w:rsidR="00827DAF" w:rsidRPr="00827DAF" w:rsidRDefault="00827DAF" w:rsidP="006476A2">
      <w:pPr>
        <w:rPr>
          <w:color w:val="222222"/>
        </w:rPr>
      </w:pPr>
      <w:r w:rsidRPr="00670519">
        <w:t xml:space="preserve">Further information on reducing the risk of sexual transmission </w:t>
      </w:r>
      <w:proofErr w:type="gramStart"/>
      <w:r w:rsidR="00AA3372">
        <w:t>refer</w:t>
      </w:r>
      <w:proofErr w:type="gramEnd"/>
      <w:r w:rsidR="00AA3372">
        <w:t xml:space="preserve"> to the </w:t>
      </w:r>
      <w:hyperlink r:id="rId16" w:history="1">
        <w:proofErr w:type="spellStart"/>
        <w:r w:rsidR="00AA3372" w:rsidRPr="005246FB">
          <w:rPr>
            <w:rStyle w:val="Hyperlink"/>
          </w:rPr>
          <w:t>Zika</w:t>
        </w:r>
        <w:proofErr w:type="spellEnd"/>
        <w:r w:rsidR="00AA3372" w:rsidRPr="005246FB">
          <w:rPr>
            <w:rStyle w:val="Hyperlink"/>
          </w:rPr>
          <w:t xml:space="preserve"> virus – information for clinicians and public health practitioners</w:t>
        </w:r>
      </w:hyperlink>
      <w:r w:rsidR="00AA3372" w:rsidRPr="005246FB">
        <w:rPr>
          <w:rStyle w:val="Hyperlink"/>
        </w:rPr>
        <w:t>.</w:t>
      </w:r>
    </w:p>
    <w:p w:rsidR="00587F25" w:rsidRDefault="00F97D0D" w:rsidP="004707C7">
      <w:pPr>
        <w:pStyle w:val="Heading2"/>
      </w:pPr>
      <w:bookmarkStart w:id="7" w:name="_Ref461458560"/>
      <w:bookmarkStart w:id="8" w:name="_Ref453166450"/>
      <w:r w:rsidRPr="00495FEE">
        <w:t xml:space="preserve">Blood </w:t>
      </w:r>
      <w:r w:rsidR="00B15C81" w:rsidRPr="00495FEE">
        <w:t>donation</w:t>
      </w:r>
      <w:bookmarkEnd w:id="7"/>
    </w:p>
    <w:p w:rsidR="00F97D0D" w:rsidRPr="006476A2" w:rsidRDefault="00587F25" w:rsidP="004707C7">
      <w:pPr>
        <w:pStyle w:val="Heading3"/>
      </w:pPr>
      <w:r w:rsidRPr="006476A2">
        <w:t>D</w:t>
      </w:r>
      <w:r w:rsidR="00F97D0D" w:rsidRPr="006476A2">
        <w:t>eferral</w:t>
      </w:r>
      <w:bookmarkEnd w:id="8"/>
    </w:p>
    <w:p w:rsidR="00106916" w:rsidRPr="00284A9C" w:rsidRDefault="00106916" w:rsidP="006476A2">
      <w:r w:rsidRPr="00284A9C">
        <w:t xml:space="preserve">People who have been to </w:t>
      </w:r>
      <w:r w:rsidR="00D47BF3" w:rsidRPr="00D47BF3">
        <w:t>a</w:t>
      </w:r>
      <w:r w:rsidR="006C6FC9" w:rsidRPr="00D47BF3">
        <w:t xml:space="preserve"> ZIKV</w:t>
      </w:r>
      <w:r w:rsidR="00926ED9">
        <w:t>-</w:t>
      </w:r>
      <w:r w:rsidR="006C6FC9" w:rsidRPr="00D47BF3">
        <w:t>affected country</w:t>
      </w:r>
      <w:r w:rsidRPr="00284A9C">
        <w:t xml:space="preserve"> should defer donatin</w:t>
      </w:r>
      <w:r w:rsidR="00926ED9">
        <w:t>g</w:t>
      </w:r>
      <w:r w:rsidRPr="00284A9C">
        <w:t xml:space="preserve"> blood for </w:t>
      </w:r>
      <w:r w:rsidR="00860B43">
        <w:t>four</w:t>
      </w:r>
      <w:r w:rsidRPr="00284A9C">
        <w:t xml:space="preserve"> weeks after the</w:t>
      </w:r>
      <w:r w:rsidR="00926ED9">
        <w:t>ir</w:t>
      </w:r>
      <w:r w:rsidRPr="00284A9C">
        <w:t xml:space="preserve"> return</w:t>
      </w:r>
      <w:r w:rsidR="00926ED9">
        <w:t xml:space="preserve"> hom</w:t>
      </w:r>
      <w:r w:rsidRPr="00284A9C">
        <w:t>e.</w:t>
      </w:r>
    </w:p>
    <w:p w:rsidR="00F97D0D" w:rsidRPr="00284A9C" w:rsidRDefault="00F97D0D" w:rsidP="006476A2">
      <w:r w:rsidRPr="00284A9C">
        <w:t xml:space="preserve">A person diagnosed with </w:t>
      </w:r>
      <w:r w:rsidR="00904D04" w:rsidRPr="00284A9C">
        <w:t>ZIKV</w:t>
      </w:r>
      <w:r w:rsidRPr="00284A9C">
        <w:t xml:space="preserve"> infection should be advised that they cannot donate blood for a minimum of </w:t>
      </w:r>
      <w:r w:rsidR="00F23E19">
        <w:t>four</w:t>
      </w:r>
      <w:r w:rsidR="00244906">
        <w:t xml:space="preserve"> months</w:t>
      </w:r>
      <w:r w:rsidRPr="00284A9C">
        <w:t xml:space="preserve"> after recovery </w:t>
      </w:r>
      <w:r w:rsidR="00D25A6E" w:rsidRPr="00284A9C">
        <w:t>from</w:t>
      </w:r>
      <w:r w:rsidRPr="00284A9C">
        <w:t xml:space="preserve"> all symptoms.</w:t>
      </w:r>
    </w:p>
    <w:p w:rsidR="0057177A" w:rsidRPr="00904D04" w:rsidRDefault="0057177A" w:rsidP="006476A2">
      <w:r w:rsidRPr="006A1CA9">
        <w:t xml:space="preserve">A sexual contact of a person diagnosed with </w:t>
      </w:r>
      <w:r w:rsidRPr="009132AA">
        <w:t>ZIKV infection</w:t>
      </w:r>
      <w:r w:rsidRPr="00904D04">
        <w:t xml:space="preserve"> should be advised that </w:t>
      </w:r>
      <w:r>
        <w:t>the</w:t>
      </w:r>
      <w:r w:rsidR="00892BF7">
        <w:t>y</w:t>
      </w:r>
      <w:r>
        <w:t xml:space="preserve"> cannot donate blood </w:t>
      </w:r>
      <w:r w:rsidRPr="00904D04">
        <w:t xml:space="preserve">for </w:t>
      </w:r>
      <w:r>
        <w:t xml:space="preserve">a minimum of </w:t>
      </w:r>
      <w:r w:rsidR="00F23E19">
        <w:t>four</w:t>
      </w:r>
      <w:r w:rsidR="00244906">
        <w:t xml:space="preserve"> </w:t>
      </w:r>
      <w:r w:rsidR="00F0627A">
        <w:t>weeks</w:t>
      </w:r>
      <w:r w:rsidR="00F0627A" w:rsidRPr="00904D04">
        <w:t xml:space="preserve"> </w:t>
      </w:r>
      <w:r w:rsidRPr="00904D04">
        <w:t>after sexual contact with someone who:</w:t>
      </w:r>
    </w:p>
    <w:p w:rsidR="000D4363" w:rsidRPr="006476A2" w:rsidRDefault="00D25A6E" w:rsidP="006476A2">
      <w:pPr>
        <w:pStyle w:val="ListParagraph"/>
      </w:pPr>
      <w:r w:rsidRPr="006476A2">
        <w:t>h</w:t>
      </w:r>
      <w:r w:rsidR="0057177A" w:rsidRPr="006476A2">
        <w:t>as current ZIKV infection</w:t>
      </w:r>
      <w:r w:rsidR="00284A9C" w:rsidRPr="006476A2">
        <w:t>;</w:t>
      </w:r>
      <w:r w:rsidR="0057177A" w:rsidRPr="006476A2">
        <w:t xml:space="preserve"> or</w:t>
      </w:r>
    </w:p>
    <w:p w:rsidR="00244906" w:rsidRPr="006476A2" w:rsidRDefault="00D25A6E" w:rsidP="006476A2">
      <w:pPr>
        <w:pStyle w:val="ListParagraph"/>
      </w:pPr>
      <w:proofErr w:type="gramStart"/>
      <w:r w:rsidRPr="006476A2">
        <w:t>h</w:t>
      </w:r>
      <w:r w:rsidR="0057177A" w:rsidRPr="006476A2">
        <w:t>as</w:t>
      </w:r>
      <w:proofErr w:type="gramEnd"/>
      <w:r w:rsidR="0057177A" w:rsidRPr="006476A2">
        <w:t xml:space="preserve"> recovered from ZIKV infection in the preceding </w:t>
      </w:r>
      <w:r w:rsidR="00DB33C7">
        <w:t>six</w:t>
      </w:r>
      <w:r w:rsidR="00DB33C7" w:rsidRPr="006476A2">
        <w:t xml:space="preserve"> </w:t>
      </w:r>
      <w:r w:rsidR="0057177A" w:rsidRPr="006476A2">
        <w:t>months.</w:t>
      </w:r>
    </w:p>
    <w:p w:rsidR="00244906" w:rsidRPr="00244906" w:rsidRDefault="00244906" w:rsidP="00A63A2A">
      <w:r>
        <w:t xml:space="preserve">For the latest information, please refer to the </w:t>
      </w:r>
      <w:hyperlink r:id="rId17" w:history="1">
        <w:r w:rsidRPr="005246FB">
          <w:rPr>
            <w:rStyle w:val="Hyperlink"/>
          </w:rPr>
          <w:t>Australian Red Cross Blood Service website</w:t>
        </w:r>
      </w:hyperlink>
      <w:r w:rsidR="00495FEE">
        <w:t>.</w:t>
      </w:r>
    </w:p>
    <w:p w:rsidR="00587F25" w:rsidRPr="002033E6" w:rsidRDefault="00587F25" w:rsidP="004707C7">
      <w:pPr>
        <w:pStyle w:val="Heading3"/>
      </w:pPr>
      <w:r w:rsidRPr="002033E6">
        <w:t xml:space="preserve">Blood </w:t>
      </w:r>
      <w:r w:rsidR="008A6F10" w:rsidRPr="004707C7">
        <w:t>Service</w:t>
      </w:r>
      <w:r w:rsidR="008A6F10" w:rsidRPr="002033E6">
        <w:t xml:space="preserve"> </w:t>
      </w:r>
      <w:r w:rsidRPr="002033E6">
        <w:t>notification</w:t>
      </w:r>
    </w:p>
    <w:p w:rsidR="002B3426" w:rsidRDefault="00587F25" w:rsidP="002B3426">
      <w:r>
        <w:t xml:space="preserve">The PHU should notify the Blood </w:t>
      </w:r>
      <w:r w:rsidR="008A6F10">
        <w:t xml:space="preserve">Service </w:t>
      </w:r>
      <w:r>
        <w:t>when an outbreak of ZIKV has been identified in their area.</w:t>
      </w:r>
    </w:p>
    <w:p w:rsidR="0092728B" w:rsidRPr="001F3FDA" w:rsidRDefault="002A4B69" w:rsidP="00A95AAD">
      <w:pPr>
        <w:pStyle w:val="Heading1"/>
      </w:pPr>
      <w:r w:rsidRPr="001F3FDA">
        <w:t>Surveillance objectives</w:t>
      </w:r>
    </w:p>
    <w:p w:rsidR="0053606C" w:rsidRPr="0009721B" w:rsidRDefault="0053606C" w:rsidP="0009721B">
      <w:pPr>
        <w:pStyle w:val="ListParagraph"/>
        <w:numPr>
          <w:ilvl w:val="0"/>
          <w:numId w:val="35"/>
        </w:numPr>
      </w:pPr>
      <w:r w:rsidRPr="0009721B">
        <w:t>To detect and enable prompt response to:</w:t>
      </w:r>
    </w:p>
    <w:p w:rsidR="0053606C" w:rsidRPr="0009721B" w:rsidRDefault="0053606C" w:rsidP="0009721B">
      <w:pPr>
        <w:pStyle w:val="ListParagraph"/>
        <w:numPr>
          <w:ilvl w:val="1"/>
          <w:numId w:val="35"/>
        </w:numPr>
      </w:pPr>
      <w:r w:rsidRPr="0009721B">
        <w:t xml:space="preserve">Imported cases of </w:t>
      </w:r>
      <w:proofErr w:type="spellStart"/>
      <w:r w:rsidRPr="0009721B">
        <w:t>Zika</w:t>
      </w:r>
      <w:proofErr w:type="spellEnd"/>
      <w:r w:rsidRPr="0009721B">
        <w:t xml:space="preserve"> into receptive areas of Australia</w:t>
      </w:r>
      <w:r w:rsidR="00E77189" w:rsidRPr="0009721B">
        <w:t xml:space="preserve"> (to prevent local transmission)</w:t>
      </w:r>
      <w:r w:rsidRPr="0009721B">
        <w:t>.</w:t>
      </w:r>
    </w:p>
    <w:p w:rsidR="0053606C" w:rsidRPr="0009721B" w:rsidRDefault="0053606C" w:rsidP="0009721B">
      <w:pPr>
        <w:pStyle w:val="ListParagraph"/>
        <w:numPr>
          <w:ilvl w:val="1"/>
          <w:numId w:val="35"/>
        </w:numPr>
      </w:pPr>
      <w:r w:rsidRPr="0009721B">
        <w:t>Locally</w:t>
      </w:r>
      <w:r w:rsidR="00F23E19">
        <w:t>-</w:t>
      </w:r>
      <w:r w:rsidRPr="0009721B">
        <w:t xml:space="preserve">acquired cases of </w:t>
      </w:r>
      <w:proofErr w:type="spellStart"/>
      <w:r w:rsidRPr="0009721B">
        <w:t>Zika</w:t>
      </w:r>
      <w:proofErr w:type="spellEnd"/>
      <w:r w:rsidRPr="0009721B">
        <w:t xml:space="preserve"> in Australia.</w:t>
      </w:r>
    </w:p>
    <w:p w:rsidR="0053606C" w:rsidRPr="0009721B" w:rsidRDefault="0053606C" w:rsidP="0009721B">
      <w:pPr>
        <w:pStyle w:val="ListParagraph"/>
        <w:numPr>
          <w:ilvl w:val="1"/>
          <w:numId w:val="35"/>
        </w:numPr>
      </w:pPr>
      <w:r w:rsidRPr="0009721B">
        <w:t xml:space="preserve">Imported cases of </w:t>
      </w:r>
      <w:proofErr w:type="spellStart"/>
      <w:r w:rsidRPr="0009721B">
        <w:t>Zika</w:t>
      </w:r>
      <w:proofErr w:type="spellEnd"/>
      <w:r w:rsidRPr="0009721B">
        <w:t xml:space="preserve"> anywhere in Australia (to provide advice on </w:t>
      </w:r>
      <w:r w:rsidR="00F23E19">
        <w:t xml:space="preserve">issues such as </w:t>
      </w:r>
      <w:r w:rsidRPr="0009721B">
        <w:t>pregnancy</w:t>
      </w:r>
      <w:r w:rsidR="00F23E19">
        <w:t xml:space="preserve">, </w:t>
      </w:r>
      <w:r w:rsidRPr="0009721B">
        <w:t>preventing sexual transmission</w:t>
      </w:r>
      <w:r w:rsidR="00F23E19">
        <w:t xml:space="preserve">, </w:t>
      </w:r>
      <w:r w:rsidR="006A2646">
        <w:t xml:space="preserve">travel, </w:t>
      </w:r>
      <w:proofErr w:type="spellStart"/>
      <w:r w:rsidR="006A2646">
        <w:t>etc</w:t>
      </w:r>
      <w:proofErr w:type="spellEnd"/>
      <w:r w:rsidRPr="0009721B">
        <w:t>).</w:t>
      </w:r>
    </w:p>
    <w:p w:rsidR="0053606C" w:rsidRPr="0009721B" w:rsidRDefault="0053606C" w:rsidP="0009721B">
      <w:pPr>
        <w:pStyle w:val="ListParagraph"/>
        <w:numPr>
          <w:ilvl w:val="0"/>
          <w:numId w:val="35"/>
        </w:numPr>
      </w:pPr>
      <w:r w:rsidRPr="0009721B">
        <w:t xml:space="preserve">To monitor the epidemiology of </w:t>
      </w:r>
      <w:proofErr w:type="spellStart"/>
      <w:r w:rsidRPr="0009721B">
        <w:t>Zika</w:t>
      </w:r>
      <w:proofErr w:type="spellEnd"/>
      <w:r w:rsidRPr="0009721B">
        <w:t xml:space="preserve"> to inform development of prevention and control strategies.</w:t>
      </w:r>
    </w:p>
    <w:p w:rsidR="0092728B" w:rsidRPr="001F3FDA" w:rsidRDefault="002A4B69" w:rsidP="00A95AAD">
      <w:pPr>
        <w:pStyle w:val="Heading1"/>
      </w:pPr>
      <w:r w:rsidRPr="001F3FDA">
        <w:t>Data management</w:t>
      </w:r>
    </w:p>
    <w:p w:rsidR="00924CCF" w:rsidRPr="001F3FDA" w:rsidRDefault="00924CCF" w:rsidP="006476A2">
      <w:r w:rsidRPr="00924CCF">
        <w:t xml:space="preserve">Both confirmed and </w:t>
      </w:r>
      <w:r w:rsidR="00135A07">
        <w:t>probable</w:t>
      </w:r>
      <w:r w:rsidR="00135A07" w:rsidRPr="00924CCF">
        <w:t xml:space="preserve"> </w:t>
      </w:r>
      <w:r w:rsidRPr="00924CCF">
        <w:t xml:space="preserve">cases should be entered </w:t>
      </w:r>
      <w:r w:rsidR="008A6F10">
        <w:t xml:space="preserve">into jurisdictional </w:t>
      </w:r>
      <w:proofErr w:type="spellStart"/>
      <w:r w:rsidR="008A6F10">
        <w:t>notifiable</w:t>
      </w:r>
      <w:proofErr w:type="spellEnd"/>
      <w:r w:rsidR="008A6F10">
        <w:t xml:space="preserve"> disease databases </w:t>
      </w:r>
      <w:r w:rsidRPr="00924CCF">
        <w:t xml:space="preserve">within one working day of notification. </w:t>
      </w:r>
      <w:r w:rsidR="008A6F10">
        <w:t>Nationally, c</w:t>
      </w:r>
      <w:r w:rsidRPr="00924CCF">
        <w:t xml:space="preserve">ases are currently </w:t>
      </w:r>
      <w:r w:rsidR="008A6F10">
        <w:t>classified</w:t>
      </w:r>
      <w:r w:rsidR="008A6F10" w:rsidRPr="00924CCF">
        <w:t xml:space="preserve"> </w:t>
      </w:r>
      <w:r w:rsidRPr="00924CCF">
        <w:t xml:space="preserve">under </w:t>
      </w:r>
      <w:r w:rsidR="008A6F10">
        <w:t>the designation “</w:t>
      </w:r>
      <w:proofErr w:type="spellStart"/>
      <w:r>
        <w:t>f</w:t>
      </w:r>
      <w:r w:rsidRPr="00924CCF">
        <w:t>lavivirus</w:t>
      </w:r>
      <w:proofErr w:type="spellEnd"/>
      <w:r w:rsidRPr="00924CCF">
        <w:t xml:space="preserve"> </w:t>
      </w:r>
      <w:r w:rsidR="00135A07">
        <w:t>infection (</w:t>
      </w:r>
      <w:r>
        <w:t>unspecified</w:t>
      </w:r>
      <w:r w:rsidR="00135A07">
        <w:t>)</w:t>
      </w:r>
      <w:r w:rsidR="008A6F10">
        <w:t>”</w:t>
      </w:r>
      <w:r w:rsidRPr="00924CCF">
        <w:t>. For all cases</w:t>
      </w:r>
      <w:r w:rsidR="006A2646">
        <w:t>,</w:t>
      </w:r>
      <w:r w:rsidRPr="00924CCF">
        <w:t xml:space="preserve"> the Place of Acquisition field should be completed in </w:t>
      </w:r>
      <w:r>
        <w:t>NNDSS.</w:t>
      </w:r>
    </w:p>
    <w:p w:rsidR="0092728B" w:rsidRPr="001F3FDA" w:rsidRDefault="002A4B69" w:rsidP="00A95AAD">
      <w:pPr>
        <w:pStyle w:val="Heading1"/>
      </w:pPr>
      <w:r w:rsidRPr="001F3FDA">
        <w:t>Communications</w:t>
      </w:r>
    </w:p>
    <w:p w:rsidR="00135A07" w:rsidRPr="00924CCF" w:rsidRDefault="00135A07" w:rsidP="006476A2">
      <w:r w:rsidRPr="00924CCF">
        <w:t xml:space="preserve">For confirmed and </w:t>
      </w:r>
      <w:r>
        <w:t>probable</w:t>
      </w:r>
      <w:r w:rsidRPr="00924CCF">
        <w:t xml:space="preserve"> cases believed to have been </w:t>
      </w:r>
      <w:r w:rsidR="006A2646">
        <w:t xml:space="preserve">either </w:t>
      </w:r>
      <w:r w:rsidRPr="00924CCF">
        <w:t xml:space="preserve">acquired in, or </w:t>
      </w:r>
      <w:r w:rsidR="0032716B">
        <w:t>who</w:t>
      </w:r>
      <w:r w:rsidR="009D6F96">
        <w:t xml:space="preserve"> </w:t>
      </w:r>
      <w:r w:rsidR="00284A9C">
        <w:t xml:space="preserve">have </w:t>
      </w:r>
      <w:r w:rsidRPr="00924CCF">
        <w:t xml:space="preserve">travelled to </w:t>
      </w:r>
      <w:r w:rsidR="006A2646">
        <w:t>Australia’s</w:t>
      </w:r>
      <w:r w:rsidR="001842B2">
        <w:t xml:space="preserve"> </w:t>
      </w:r>
      <w:r>
        <w:t>ZIKV</w:t>
      </w:r>
      <w:r w:rsidR="001842B2">
        <w:t>-receptive area</w:t>
      </w:r>
      <w:r w:rsidRPr="00924CCF">
        <w:t xml:space="preserve">, </w:t>
      </w:r>
      <w:r w:rsidRPr="002F149D">
        <w:t xml:space="preserve">the </w:t>
      </w:r>
      <w:r>
        <w:t>PH</w:t>
      </w:r>
      <w:r w:rsidRPr="002F149D">
        <w:t>U should notify the Communicable Disease</w:t>
      </w:r>
      <w:r w:rsidR="00284A9C">
        <w:t>s</w:t>
      </w:r>
      <w:r w:rsidRPr="002F149D">
        <w:t xml:space="preserve"> </w:t>
      </w:r>
      <w:r w:rsidR="00EC32A8">
        <w:t>Branch</w:t>
      </w:r>
      <w:r w:rsidRPr="002F149D">
        <w:t xml:space="preserve"> in Brisbane (phone: 07 3328 9724) as soon as possible.</w:t>
      </w:r>
    </w:p>
    <w:p w:rsidR="000B003B" w:rsidDel="008A6F10" w:rsidRDefault="00135A07" w:rsidP="006476A2">
      <w:r w:rsidRPr="00924CCF" w:rsidDel="008A6F10">
        <w:t xml:space="preserve">For </w:t>
      </w:r>
      <w:r w:rsidDel="008A6F10">
        <w:t>confirmed</w:t>
      </w:r>
      <w:r w:rsidRPr="00924CCF" w:rsidDel="008A6F10">
        <w:t xml:space="preserve"> </w:t>
      </w:r>
      <w:r w:rsidDel="008A6F10">
        <w:t xml:space="preserve">or probable </w:t>
      </w:r>
      <w:r w:rsidRPr="00924CCF" w:rsidDel="008A6F10">
        <w:t>cases imported from overseas</w:t>
      </w:r>
      <w:r w:rsidDel="008A6F10">
        <w:t xml:space="preserve"> and diagnosed in non-receptive areas</w:t>
      </w:r>
      <w:r w:rsidRPr="00924CCF" w:rsidDel="008A6F10">
        <w:t>, routine data entry is sufficient.</w:t>
      </w:r>
      <w:r w:rsidDel="008A6F10">
        <w:t xml:space="preserve"> </w:t>
      </w:r>
      <w:r w:rsidR="006A2646">
        <w:t>Case r</w:t>
      </w:r>
      <w:r w:rsidDel="008A6F10">
        <w:t xml:space="preserve">eporting to the </w:t>
      </w:r>
      <w:r w:rsidR="002F149D" w:rsidRPr="002F149D" w:rsidDel="008A6F10">
        <w:t>state</w:t>
      </w:r>
      <w:r w:rsidR="0073376B" w:rsidDel="008A6F10">
        <w:t xml:space="preserve"> or </w:t>
      </w:r>
      <w:r w:rsidR="002F149D" w:rsidRPr="002F149D" w:rsidDel="008A6F10">
        <w:t xml:space="preserve">territory </w:t>
      </w:r>
      <w:r w:rsidR="0073376B" w:rsidDel="008A6F10">
        <w:t>c</w:t>
      </w:r>
      <w:r w:rsidR="0073376B" w:rsidRPr="002F149D" w:rsidDel="008A6F10">
        <w:t xml:space="preserve">ommunicable </w:t>
      </w:r>
      <w:r w:rsidR="0073376B" w:rsidDel="008A6F10">
        <w:t>d</w:t>
      </w:r>
      <w:r w:rsidR="0073376B" w:rsidRPr="002F149D" w:rsidDel="008A6F10">
        <w:t xml:space="preserve">iseases </w:t>
      </w:r>
      <w:r w:rsidR="0073376B" w:rsidDel="008A6F10">
        <w:t>b</w:t>
      </w:r>
      <w:r w:rsidR="0073376B" w:rsidRPr="002F149D" w:rsidDel="008A6F10">
        <w:t xml:space="preserve">ranch </w:t>
      </w:r>
      <w:r w:rsidR="00877AE9" w:rsidDel="008A6F10">
        <w:t>should include</w:t>
      </w:r>
      <w:r w:rsidR="002F149D" w:rsidRPr="002F149D" w:rsidDel="008A6F10">
        <w:t xml:space="preserve"> case details, onset</w:t>
      </w:r>
      <w:r w:rsidR="000B003B" w:rsidDel="008A6F10">
        <w:t xml:space="preserve"> </w:t>
      </w:r>
      <w:r w:rsidR="002F149D" w:rsidRPr="002F149D" w:rsidDel="008A6F10">
        <w:t>date</w:t>
      </w:r>
      <w:r w:rsidR="00EC6BC9" w:rsidDel="008A6F10">
        <w:t>,</w:t>
      </w:r>
      <w:r w:rsidR="002F149D" w:rsidRPr="002F149D" w:rsidDel="008A6F10">
        <w:t xml:space="preserve"> </w:t>
      </w:r>
      <w:r w:rsidR="000B003B" w:rsidDel="008A6F10">
        <w:t>place of acquisition</w:t>
      </w:r>
      <w:r w:rsidR="001E0B51" w:rsidDel="008A6F10">
        <w:t xml:space="preserve">, </w:t>
      </w:r>
      <w:proofErr w:type="gramStart"/>
      <w:r w:rsidR="001E0B51" w:rsidDel="008A6F10">
        <w:t>pregnancy</w:t>
      </w:r>
      <w:proofErr w:type="gramEnd"/>
      <w:r w:rsidR="001E0B51" w:rsidDel="008A6F10">
        <w:t xml:space="preserve"> status</w:t>
      </w:r>
      <w:r w:rsidR="00EC6BC9" w:rsidDel="008A6F10">
        <w:t xml:space="preserve"> and laboratory findings</w:t>
      </w:r>
      <w:r w:rsidR="00587F25" w:rsidDel="008A6F10">
        <w:t xml:space="preserve"> as described below</w:t>
      </w:r>
      <w:r w:rsidR="002F149D" w:rsidRPr="002F149D" w:rsidDel="008A6F10">
        <w:t>.</w:t>
      </w:r>
    </w:p>
    <w:p w:rsidR="00924CCF" w:rsidRPr="00924CCF" w:rsidDel="008A6F10" w:rsidRDefault="00924CCF" w:rsidP="006476A2">
      <w:r w:rsidRPr="00924CCF" w:rsidDel="008A6F10">
        <w:t xml:space="preserve">For </w:t>
      </w:r>
      <w:r w:rsidR="006B311A" w:rsidDel="008A6F10">
        <w:t>confirm</w:t>
      </w:r>
      <w:r w:rsidR="00892BF7" w:rsidDel="008A6F10">
        <w:t>ed</w:t>
      </w:r>
      <w:r w:rsidR="006B311A" w:rsidDel="008A6F10">
        <w:t xml:space="preserve"> or </w:t>
      </w:r>
      <w:r w:rsidR="00135A07" w:rsidDel="008A6F10">
        <w:t xml:space="preserve">probable </w:t>
      </w:r>
      <w:r w:rsidRPr="00924CCF" w:rsidDel="008A6F10">
        <w:t xml:space="preserve">cases in pregnant women, the </w:t>
      </w:r>
      <w:r w:rsidR="002F149D" w:rsidRPr="002F149D" w:rsidDel="008A6F10">
        <w:t>state</w:t>
      </w:r>
      <w:r w:rsidR="0073376B" w:rsidDel="008A6F10">
        <w:t xml:space="preserve"> or </w:t>
      </w:r>
      <w:r w:rsidR="002F149D" w:rsidRPr="002F149D" w:rsidDel="008A6F10">
        <w:t xml:space="preserve">territory </w:t>
      </w:r>
      <w:r w:rsidR="0073376B" w:rsidDel="008A6F10">
        <w:t>c</w:t>
      </w:r>
      <w:r w:rsidR="002F149D" w:rsidRPr="002F149D" w:rsidDel="008A6F10">
        <w:t xml:space="preserve">ommunicable </w:t>
      </w:r>
      <w:r w:rsidR="0073376B" w:rsidDel="008A6F10">
        <w:t>d</w:t>
      </w:r>
      <w:r w:rsidR="002F149D" w:rsidRPr="002F149D" w:rsidDel="008A6F10">
        <w:t xml:space="preserve">iseases </w:t>
      </w:r>
      <w:r w:rsidR="0073376B" w:rsidDel="008A6F10">
        <w:t>b</w:t>
      </w:r>
      <w:r w:rsidR="002F149D" w:rsidRPr="002F149D" w:rsidDel="008A6F10">
        <w:t>ranch</w:t>
      </w:r>
      <w:r w:rsidR="002F149D" w:rsidDel="008A6F10">
        <w:t xml:space="preserve"> should be notified </w:t>
      </w:r>
      <w:r w:rsidRPr="00924CCF" w:rsidDel="008A6F10">
        <w:t>as soon as possible.</w:t>
      </w:r>
    </w:p>
    <w:p w:rsidR="0092728B" w:rsidRPr="001F3FDA" w:rsidRDefault="002A4B69" w:rsidP="00A95AAD">
      <w:pPr>
        <w:pStyle w:val="Heading1"/>
      </w:pPr>
      <w:r w:rsidRPr="001F3FDA">
        <w:t>Case definition</w:t>
      </w:r>
    </w:p>
    <w:p w:rsidR="00D25A6E" w:rsidRPr="00D25A6E" w:rsidRDefault="004B5750" w:rsidP="00A63A2A">
      <w:proofErr w:type="spellStart"/>
      <w:r w:rsidRPr="00D25A6E">
        <w:t>Flavivirus</w:t>
      </w:r>
      <w:proofErr w:type="spellEnd"/>
      <w:r w:rsidRPr="00D25A6E">
        <w:t xml:space="preserve"> infection (unspecified) including </w:t>
      </w:r>
      <w:proofErr w:type="spellStart"/>
      <w:r w:rsidRPr="00D25A6E">
        <w:t>Zika</w:t>
      </w:r>
      <w:proofErr w:type="spellEnd"/>
      <w:r w:rsidRPr="00D25A6E">
        <w:t xml:space="preserve"> virus case definitions.</w:t>
      </w:r>
    </w:p>
    <w:p w:rsidR="00892BF7" w:rsidRPr="00642425" w:rsidRDefault="00892BF7" w:rsidP="006476A2">
      <w:pPr>
        <w:pStyle w:val="Heading2"/>
        <w:rPr>
          <w:lang w:eastAsia="en-AU"/>
        </w:rPr>
      </w:pPr>
      <w:proofErr w:type="spellStart"/>
      <w:r w:rsidRPr="00642425">
        <w:rPr>
          <w:lang w:eastAsia="en-AU"/>
        </w:rPr>
        <w:t>Zika</w:t>
      </w:r>
      <w:proofErr w:type="spellEnd"/>
      <w:r w:rsidRPr="00642425">
        <w:rPr>
          <w:lang w:eastAsia="en-AU"/>
        </w:rPr>
        <w:t xml:space="preserve"> virus case definition</w:t>
      </w:r>
    </w:p>
    <w:p w:rsidR="00892BF7" w:rsidRPr="00642425" w:rsidRDefault="00892BF7" w:rsidP="00A63A2A">
      <w:pPr>
        <w:rPr>
          <w:lang w:val="en-GB"/>
        </w:rPr>
      </w:pPr>
      <w:r w:rsidRPr="00642425">
        <w:rPr>
          <w:lang w:val="en-GB"/>
        </w:rPr>
        <w:t xml:space="preserve">Confirmed </w:t>
      </w:r>
      <w:r w:rsidR="0073376B">
        <w:rPr>
          <w:lang w:val="en-GB"/>
        </w:rPr>
        <w:t xml:space="preserve">and probable </w:t>
      </w:r>
      <w:r w:rsidRPr="00642425">
        <w:rPr>
          <w:lang w:val="en-GB"/>
        </w:rPr>
        <w:t xml:space="preserve">cases are nationally </w:t>
      </w:r>
      <w:proofErr w:type="spellStart"/>
      <w:r w:rsidRPr="00642425">
        <w:rPr>
          <w:lang w:val="en-GB"/>
        </w:rPr>
        <w:t>notifiable</w:t>
      </w:r>
      <w:proofErr w:type="spellEnd"/>
      <w:r w:rsidRPr="00642425">
        <w:rPr>
          <w:lang w:val="en-GB"/>
        </w:rPr>
        <w:t xml:space="preserve"> under the disease </w:t>
      </w:r>
      <w:proofErr w:type="spellStart"/>
      <w:r w:rsidRPr="008370AE">
        <w:rPr>
          <w:rStyle w:val="Organismnames"/>
        </w:rPr>
        <w:t>Flavivirus</w:t>
      </w:r>
      <w:proofErr w:type="spellEnd"/>
      <w:r w:rsidRPr="008370AE">
        <w:rPr>
          <w:rStyle w:val="Organismnames"/>
        </w:rPr>
        <w:t xml:space="preserve"> infection (unspecified) </w:t>
      </w:r>
      <w:r w:rsidRPr="00642425">
        <w:rPr>
          <w:lang w:val="en-GB"/>
        </w:rPr>
        <w:t>using the Organism Name field to specify in</w:t>
      </w:r>
      <w:r w:rsidR="004B5750">
        <w:rPr>
          <w:lang w:val="en-GB"/>
        </w:rPr>
        <w:t xml:space="preserve">fection with </w:t>
      </w:r>
      <w:proofErr w:type="spellStart"/>
      <w:r w:rsidR="004B5750">
        <w:rPr>
          <w:lang w:val="en-GB"/>
        </w:rPr>
        <w:t>Zika</w:t>
      </w:r>
      <w:proofErr w:type="spellEnd"/>
      <w:r w:rsidR="004B5750">
        <w:rPr>
          <w:lang w:val="en-GB"/>
        </w:rPr>
        <w:t xml:space="preserve"> virus (ZIKV).</w:t>
      </w:r>
    </w:p>
    <w:p w:rsidR="00892BF7" w:rsidRPr="00892BF7" w:rsidRDefault="00892BF7" w:rsidP="006476A2">
      <w:pPr>
        <w:pStyle w:val="Heading2"/>
      </w:pPr>
      <w:r w:rsidRPr="00892BF7">
        <w:t>Reporting</w:t>
      </w:r>
    </w:p>
    <w:p w:rsidR="00892BF7" w:rsidRPr="00642425" w:rsidRDefault="00892BF7" w:rsidP="00A63A2A">
      <w:pPr>
        <w:rPr>
          <w:lang w:val="en-GB"/>
        </w:rPr>
      </w:pPr>
      <w:r w:rsidRPr="00642425">
        <w:rPr>
          <w:lang w:val="en-GB"/>
        </w:rPr>
        <w:t xml:space="preserve">Both </w:t>
      </w:r>
      <w:r w:rsidRPr="00642425">
        <w:rPr>
          <w:u w:val="single"/>
          <w:lang w:val="en-GB"/>
        </w:rPr>
        <w:t>confirmed</w:t>
      </w:r>
      <w:r w:rsidRPr="00642425">
        <w:rPr>
          <w:lang w:val="en-GB"/>
        </w:rPr>
        <w:t xml:space="preserve"> and </w:t>
      </w:r>
      <w:r w:rsidRPr="00642425">
        <w:rPr>
          <w:u w:val="single"/>
          <w:lang w:val="en-GB"/>
        </w:rPr>
        <w:t>probable</w:t>
      </w:r>
      <w:r w:rsidRPr="00642425">
        <w:rPr>
          <w:lang w:val="en-GB"/>
        </w:rPr>
        <w:t xml:space="preserve"> cases are nationally </w:t>
      </w:r>
      <w:proofErr w:type="spellStart"/>
      <w:r w:rsidRPr="00642425">
        <w:rPr>
          <w:lang w:val="en-GB"/>
        </w:rPr>
        <w:t>notifiable</w:t>
      </w:r>
      <w:proofErr w:type="spellEnd"/>
      <w:r w:rsidRPr="00642425">
        <w:rPr>
          <w:lang w:val="en-GB"/>
        </w:rPr>
        <w:t>. Both confirmed and probable cases should be further sub-classified into clinical and non-clinical cases.</w:t>
      </w:r>
    </w:p>
    <w:p w:rsidR="00892BF7" w:rsidRPr="00892BF7" w:rsidRDefault="00892BF7" w:rsidP="006476A2">
      <w:pPr>
        <w:pStyle w:val="Heading3"/>
      </w:pPr>
      <w:r w:rsidRPr="00892BF7">
        <w:t>Conﬁrmed case</w:t>
      </w:r>
    </w:p>
    <w:p w:rsidR="00892BF7" w:rsidRPr="00642425" w:rsidRDefault="00892BF7" w:rsidP="00A63A2A">
      <w:pPr>
        <w:rPr>
          <w:lang w:val="en-GB"/>
        </w:rPr>
      </w:pPr>
      <w:r w:rsidRPr="00642425">
        <w:rPr>
          <w:lang w:val="en-GB"/>
        </w:rPr>
        <w:t xml:space="preserve">A conﬁrmed case requires </w:t>
      </w:r>
      <w:r w:rsidRPr="00642425">
        <w:rPr>
          <w:u w:val="single"/>
          <w:lang w:val="en-GB"/>
        </w:rPr>
        <w:t>laboratory deﬁnitive evidence</w:t>
      </w:r>
      <w:r w:rsidRPr="00642425">
        <w:rPr>
          <w:lang w:val="en-GB"/>
        </w:rPr>
        <w:t xml:space="preserve"> only. Clinical evidence should be used to sub-classify cases as clinical or non-clinical.</w:t>
      </w:r>
    </w:p>
    <w:p w:rsidR="00892BF7" w:rsidRPr="00892BF7" w:rsidRDefault="00892BF7" w:rsidP="006476A2">
      <w:pPr>
        <w:pStyle w:val="Heading4"/>
      </w:pPr>
      <w:r w:rsidRPr="00892BF7">
        <w:t>Laboratory deﬁnitive evidence</w:t>
      </w:r>
    </w:p>
    <w:p w:rsidR="00892BF7" w:rsidRPr="00642425" w:rsidRDefault="00892BF7" w:rsidP="00676BCF">
      <w:pPr>
        <w:pStyle w:val="ListParagraph"/>
        <w:numPr>
          <w:ilvl w:val="0"/>
          <w:numId w:val="7"/>
        </w:numPr>
        <w:rPr>
          <w:lang w:val="en-GB"/>
        </w:rPr>
      </w:pPr>
      <w:r w:rsidRPr="00642425">
        <w:rPr>
          <w:lang w:val="en-GB"/>
        </w:rPr>
        <w:t xml:space="preserve">Detection of ZIKV by nucleic acid testing or virus isolation; </w:t>
      </w:r>
    </w:p>
    <w:p w:rsidR="00892BF7" w:rsidRPr="00642425" w:rsidRDefault="00892BF7" w:rsidP="00A63A2A">
      <w:pPr>
        <w:rPr>
          <w:lang w:val="en-GB"/>
        </w:rPr>
      </w:pPr>
      <w:r w:rsidRPr="00642425">
        <w:rPr>
          <w:lang w:val="en-GB"/>
        </w:rPr>
        <w:t>OR</w:t>
      </w:r>
    </w:p>
    <w:p w:rsidR="00892BF7" w:rsidRPr="000A74E7" w:rsidRDefault="00892BF7" w:rsidP="00676BCF">
      <w:pPr>
        <w:pStyle w:val="ListParagraph"/>
        <w:numPr>
          <w:ilvl w:val="0"/>
          <w:numId w:val="7"/>
        </w:numPr>
        <w:rPr>
          <w:lang w:val="en-GB"/>
        </w:rPr>
      </w:pPr>
      <w:proofErr w:type="spellStart"/>
      <w:r w:rsidRPr="000A74E7">
        <w:rPr>
          <w:lang w:val="en-GB"/>
        </w:rPr>
        <w:t>IgG</w:t>
      </w:r>
      <w:proofErr w:type="spellEnd"/>
      <w:r w:rsidRPr="000A74E7">
        <w:rPr>
          <w:lang w:val="en-GB"/>
        </w:rPr>
        <w:t xml:space="preserve"> </w:t>
      </w:r>
      <w:proofErr w:type="spellStart"/>
      <w:r w:rsidRPr="000A74E7">
        <w:rPr>
          <w:lang w:val="en-GB"/>
        </w:rPr>
        <w:t>seroconversion</w:t>
      </w:r>
      <w:proofErr w:type="spellEnd"/>
      <w:r w:rsidRPr="000A74E7">
        <w:rPr>
          <w:lang w:val="en-GB"/>
        </w:rPr>
        <w:t xml:space="preserve"> or a significant increase in antibody level or a four</w:t>
      </w:r>
      <w:r w:rsidR="00EF4DB7">
        <w:rPr>
          <w:lang w:val="en-GB"/>
        </w:rPr>
        <w:t>-</w:t>
      </w:r>
      <w:r w:rsidRPr="000A74E7">
        <w:rPr>
          <w:lang w:val="en-GB"/>
        </w:rPr>
        <w:t xml:space="preserve">fold or greater rise in titre of ZIKV-specific </w:t>
      </w:r>
      <w:proofErr w:type="spellStart"/>
      <w:r w:rsidRPr="000A74E7">
        <w:rPr>
          <w:lang w:val="en-GB"/>
        </w:rPr>
        <w:t>IgG</w:t>
      </w:r>
      <w:proofErr w:type="spellEnd"/>
      <w:r w:rsidRPr="000A74E7">
        <w:rPr>
          <w:lang w:val="en-GB"/>
        </w:rPr>
        <w:t>, and recent infection by dengue or other epidemiologically possible</w:t>
      </w:r>
      <w:r>
        <w:rPr>
          <w:lang w:val="en-GB"/>
        </w:rPr>
        <w:t xml:space="preserve"> </w:t>
      </w:r>
      <w:proofErr w:type="spellStart"/>
      <w:r>
        <w:rPr>
          <w:lang w:val="en-GB"/>
        </w:rPr>
        <w:t>flaviviruses</w:t>
      </w:r>
      <w:proofErr w:type="spellEnd"/>
      <w:r>
        <w:rPr>
          <w:lang w:val="en-GB"/>
        </w:rPr>
        <w:t xml:space="preserve"> has been excluded;</w:t>
      </w:r>
    </w:p>
    <w:p w:rsidR="00892BF7" w:rsidRPr="000A74E7" w:rsidRDefault="00892BF7" w:rsidP="00A63A2A">
      <w:pPr>
        <w:rPr>
          <w:lang w:val="en-GB"/>
        </w:rPr>
      </w:pPr>
      <w:r w:rsidRPr="000A74E7">
        <w:rPr>
          <w:lang w:val="en-GB"/>
        </w:rPr>
        <w:t>OR</w:t>
      </w:r>
    </w:p>
    <w:p w:rsidR="00892BF7" w:rsidRPr="000A74E7" w:rsidRDefault="00892BF7" w:rsidP="00676BCF">
      <w:pPr>
        <w:pStyle w:val="ListParagraph"/>
        <w:numPr>
          <w:ilvl w:val="0"/>
          <w:numId w:val="7"/>
        </w:numPr>
        <w:rPr>
          <w:lang w:val="en-GB"/>
        </w:rPr>
      </w:pPr>
      <w:r w:rsidRPr="000A74E7">
        <w:rPr>
          <w:lang w:val="en-GB"/>
        </w:rPr>
        <w:t xml:space="preserve">Detection of ZIKV-specific </w:t>
      </w:r>
      <w:proofErr w:type="spellStart"/>
      <w:r w:rsidRPr="000A74E7">
        <w:rPr>
          <w:lang w:val="en-GB"/>
        </w:rPr>
        <w:t>IgM</w:t>
      </w:r>
      <w:proofErr w:type="spellEnd"/>
      <w:r w:rsidRPr="000A74E7">
        <w:rPr>
          <w:lang w:val="en-GB"/>
        </w:rPr>
        <w:t xml:space="preserve"> in cerebrospinal fluid, in the absence of </w:t>
      </w:r>
      <w:proofErr w:type="spellStart"/>
      <w:r w:rsidRPr="000A74E7">
        <w:rPr>
          <w:lang w:val="en-GB"/>
        </w:rPr>
        <w:t>IgM</w:t>
      </w:r>
      <w:proofErr w:type="spellEnd"/>
      <w:r w:rsidRPr="000A74E7">
        <w:rPr>
          <w:lang w:val="en-GB"/>
        </w:rPr>
        <w:t xml:space="preserve"> to other possible infecting </w:t>
      </w:r>
      <w:proofErr w:type="spellStart"/>
      <w:r w:rsidRPr="000A74E7">
        <w:rPr>
          <w:lang w:val="en-GB"/>
        </w:rPr>
        <w:t>flaviviruses</w:t>
      </w:r>
      <w:proofErr w:type="spellEnd"/>
      <w:r w:rsidRPr="000A74E7">
        <w:rPr>
          <w:lang w:val="en-GB"/>
        </w:rPr>
        <w:t>.</w:t>
      </w:r>
    </w:p>
    <w:p w:rsidR="00892BF7" w:rsidRPr="00892BF7" w:rsidRDefault="00892BF7" w:rsidP="006476A2">
      <w:pPr>
        <w:pStyle w:val="Heading3"/>
      </w:pPr>
      <w:r w:rsidRPr="00892BF7">
        <w:t>Probable case</w:t>
      </w:r>
    </w:p>
    <w:p w:rsidR="00892BF7" w:rsidRPr="000A74E7" w:rsidRDefault="00892BF7" w:rsidP="00A63A2A">
      <w:pPr>
        <w:rPr>
          <w:lang w:val="en-GB"/>
        </w:rPr>
      </w:pPr>
      <w:r w:rsidRPr="000A74E7">
        <w:rPr>
          <w:lang w:val="en-GB"/>
        </w:rPr>
        <w:t xml:space="preserve">A probable case requires </w:t>
      </w:r>
      <w:r w:rsidRPr="000A74E7">
        <w:rPr>
          <w:u w:val="single"/>
          <w:lang w:val="en-GB"/>
        </w:rPr>
        <w:t>laboratory suggestive evidence</w:t>
      </w:r>
      <w:r w:rsidRPr="000A74E7">
        <w:rPr>
          <w:lang w:val="en-GB"/>
        </w:rPr>
        <w:t xml:space="preserve"> AND </w:t>
      </w:r>
      <w:r w:rsidRPr="000A74E7">
        <w:rPr>
          <w:u w:val="single"/>
          <w:lang w:val="en-GB"/>
        </w:rPr>
        <w:t>epidemiological evidence</w:t>
      </w:r>
      <w:r w:rsidRPr="000A74E7">
        <w:rPr>
          <w:lang w:val="en-GB"/>
        </w:rPr>
        <w:t>. Clinical evidence should be used to sub-classify cases as clinical or non-clinical.</w:t>
      </w:r>
    </w:p>
    <w:p w:rsidR="00892BF7" w:rsidRPr="00892BF7" w:rsidRDefault="00892BF7" w:rsidP="006476A2">
      <w:pPr>
        <w:pStyle w:val="Heading4"/>
      </w:pPr>
      <w:r w:rsidRPr="00892BF7">
        <w:t>Laboratory suggestive evidence</w:t>
      </w:r>
    </w:p>
    <w:p w:rsidR="00892BF7" w:rsidRDefault="00892BF7" w:rsidP="00A63A2A">
      <w:pPr>
        <w:rPr>
          <w:lang w:val="en-GB"/>
        </w:rPr>
      </w:pPr>
      <w:proofErr w:type="gramStart"/>
      <w:r w:rsidRPr="000A74E7">
        <w:rPr>
          <w:lang w:val="en-GB"/>
        </w:rPr>
        <w:t xml:space="preserve">Detection of ZIKV-specific </w:t>
      </w:r>
      <w:proofErr w:type="spellStart"/>
      <w:r w:rsidRPr="000A74E7">
        <w:rPr>
          <w:lang w:val="en-GB"/>
        </w:rPr>
        <w:t>IgM</w:t>
      </w:r>
      <w:proofErr w:type="spellEnd"/>
      <w:r w:rsidRPr="000A74E7">
        <w:rPr>
          <w:lang w:val="en-GB"/>
        </w:rPr>
        <w:t xml:space="preserve"> in the absence of </w:t>
      </w:r>
      <w:proofErr w:type="spellStart"/>
      <w:r w:rsidRPr="000A74E7">
        <w:rPr>
          <w:lang w:val="en-GB"/>
        </w:rPr>
        <w:t>IgM</w:t>
      </w:r>
      <w:proofErr w:type="spellEnd"/>
      <w:r w:rsidRPr="000A74E7">
        <w:rPr>
          <w:lang w:val="en-GB"/>
        </w:rPr>
        <w:t xml:space="preserve"> to other epidemiolo</w:t>
      </w:r>
      <w:r>
        <w:rPr>
          <w:lang w:val="en-GB"/>
        </w:rPr>
        <w:t xml:space="preserve">gically possible </w:t>
      </w:r>
      <w:proofErr w:type="spellStart"/>
      <w:r>
        <w:rPr>
          <w:lang w:val="en-GB"/>
        </w:rPr>
        <w:t>flaviruses</w:t>
      </w:r>
      <w:proofErr w:type="spellEnd"/>
      <w:r>
        <w:rPr>
          <w:lang w:val="en-GB"/>
        </w:rPr>
        <w:t xml:space="preserve"> or </w:t>
      </w:r>
      <w:proofErr w:type="spellStart"/>
      <w:r w:rsidRPr="00840A93">
        <w:rPr>
          <w:lang w:val="en-GB"/>
        </w:rPr>
        <w:t>flavivirus</w:t>
      </w:r>
      <w:proofErr w:type="spellEnd"/>
      <w:r w:rsidRPr="00840A93">
        <w:rPr>
          <w:lang w:val="en-GB"/>
        </w:rPr>
        <w:t xml:space="preserve"> vaccination</w:t>
      </w:r>
      <w:r>
        <w:rPr>
          <w:lang w:val="en-GB"/>
        </w:rPr>
        <w:t xml:space="preserve"> in the 3 weeks prior to testing.</w:t>
      </w:r>
      <w:proofErr w:type="gramEnd"/>
    </w:p>
    <w:p w:rsidR="00892BF7" w:rsidRPr="00840A93" w:rsidRDefault="00892BF7" w:rsidP="00A63A2A">
      <w:pPr>
        <w:rPr>
          <w:lang w:val="en-GB"/>
        </w:rPr>
      </w:pPr>
      <w:r w:rsidRPr="00840A93">
        <w:rPr>
          <w:lang w:val="en-GB"/>
        </w:rPr>
        <w:t>Notes:</w:t>
      </w:r>
    </w:p>
    <w:p w:rsidR="00892BF7" w:rsidRPr="000A74E7" w:rsidRDefault="00892BF7" w:rsidP="00676BCF">
      <w:pPr>
        <w:pStyle w:val="ListParagraph"/>
        <w:numPr>
          <w:ilvl w:val="0"/>
          <w:numId w:val="17"/>
        </w:numPr>
        <w:rPr>
          <w:lang w:val="en-GB"/>
        </w:rPr>
      </w:pPr>
      <w:r w:rsidRPr="00840A93">
        <w:rPr>
          <w:lang w:val="en-GB"/>
        </w:rPr>
        <w:t xml:space="preserve">If the date of most recent exposure was greater than 4 weeks before the specimen date, then ZIKV-specific </w:t>
      </w:r>
      <w:proofErr w:type="spellStart"/>
      <w:r w:rsidRPr="00840A93">
        <w:rPr>
          <w:lang w:val="en-GB"/>
        </w:rPr>
        <w:t>IgG</w:t>
      </w:r>
      <w:proofErr w:type="spellEnd"/>
      <w:r w:rsidRPr="00840A93">
        <w:rPr>
          <w:lang w:val="en-GB"/>
        </w:rPr>
        <w:t xml:space="preserve"> must also be positive.</w:t>
      </w:r>
    </w:p>
    <w:p w:rsidR="00892BF7" w:rsidRPr="000A74E7" w:rsidRDefault="00892BF7" w:rsidP="00676BCF">
      <w:pPr>
        <w:pStyle w:val="ListParagraph"/>
        <w:numPr>
          <w:ilvl w:val="0"/>
          <w:numId w:val="17"/>
        </w:numPr>
        <w:rPr>
          <w:lang w:val="en-GB"/>
        </w:rPr>
      </w:pPr>
      <w:r w:rsidRPr="000A74E7">
        <w:rPr>
          <w:lang w:val="en-GB"/>
        </w:rPr>
        <w:t xml:space="preserve">If ZIKV-specific </w:t>
      </w:r>
      <w:proofErr w:type="spellStart"/>
      <w:r w:rsidRPr="000A74E7">
        <w:rPr>
          <w:lang w:val="en-GB"/>
        </w:rPr>
        <w:t>IgG</w:t>
      </w:r>
      <w:proofErr w:type="spellEnd"/>
      <w:r w:rsidRPr="000A74E7">
        <w:rPr>
          <w:lang w:val="en-GB"/>
        </w:rPr>
        <w:t xml:space="preserve"> was initially negative and subsequent testing greater than 4 weeks after exposure fails to demonstrate </w:t>
      </w:r>
      <w:proofErr w:type="spellStart"/>
      <w:r w:rsidRPr="000A74E7">
        <w:rPr>
          <w:lang w:val="en-GB"/>
        </w:rPr>
        <w:t>seroconversion</w:t>
      </w:r>
      <w:proofErr w:type="spellEnd"/>
      <w:r w:rsidRPr="000A74E7">
        <w:rPr>
          <w:lang w:val="en-GB"/>
        </w:rPr>
        <w:t xml:space="preserve"> the case should be rejected.</w:t>
      </w:r>
    </w:p>
    <w:p w:rsidR="00892BF7" w:rsidRPr="00892BF7" w:rsidRDefault="00892BF7" w:rsidP="006476A2">
      <w:pPr>
        <w:pStyle w:val="Heading4"/>
      </w:pPr>
      <w:r w:rsidRPr="00892BF7">
        <w:t>Epidemiological evidence</w:t>
      </w:r>
    </w:p>
    <w:p w:rsidR="00892BF7" w:rsidRPr="006476A2" w:rsidRDefault="006476A2" w:rsidP="006476A2">
      <w:pPr>
        <w:pStyle w:val="Heading5"/>
      </w:pPr>
      <w:r w:rsidRPr="006476A2">
        <w:t>Clinical case</w:t>
      </w:r>
    </w:p>
    <w:p w:rsidR="00892BF7" w:rsidRPr="000A74E7" w:rsidRDefault="00892BF7" w:rsidP="00A63A2A">
      <w:pPr>
        <w:pStyle w:val="Default"/>
        <w:numPr>
          <w:ilvl w:val="0"/>
          <w:numId w:val="7"/>
        </w:numPr>
      </w:pPr>
      <w:r w:rsidRPr="000A74E7">
        <w:t xml:space="preserve">Travel to or residence in a </w:t>
      </w:r>
      <w:r>
        <w:t>ZIKV</w:t>
      </w:r>
      <w:r w:rsidRPr="000A74E7">
        <w:t xml:space="preserve"> receptive country</w:t>
      </w:r>
      <w:r w:rsidRPr="000A74E7">
        <w:rPr>
          <w:rStyle w:val="FootnoteReference"/>
        </w:rPr>
        <w:footnoteReference w:id="3"/>
      </w:r>
      <w:r w:rsidRPr="000A74E7">
        <w:rPr>
          <w:sz w:val="14"/>
          <w:szCs w:val="14"/>
        </w:rPr>
        <w:t xml:space="preserve"> </w:t>
      </w:r>
      <w:r w:rsidRPr="000A74E7">
        <w:t>or area in Australia within t</w:t>
      </w:r>
      <w:r>
        <w:t>wo weeks prior to symptom onset;</w:t>
      </w:r>
    </w:p>
    <w:p w:rsidR="00892BF7" w:rsidRPr="000A74E7" w:rsidRDefault="00892BF7" w:rsidP="00A63A2A">
      <w:pPr>
        <w:rPr>
          <w:lang w:val="en-GB"/>
        </w:rPr>
      </w:pPr>
      <w:r w:rsidRPr="000A74E7">
        <w:rPr>
          <w:lang w:val="en-GB"/>
        </w:rPr>
        <w:t>OR</w:t>
      </w:r>
    </w:p>
    <w:p w:rsidR="00892BF7" w:rsidRPr="000A74E7" w:rsidRDefault="00892BF7" w:rsidP="00676BCF">
      <w:pPr>
        <w:pStyle w:val="ListParagraph"/>
        <w:numPr>
          <w:ilvl w:val="0"/>
          <w:numId w:val="7"/>
        </w:numPr>
        <w:rPr>
          <w:lang w:val="en-GB"/>
        </w:rPr>
      </w:pPr>
      <w:r w:rsidRPr="000A74E7">
        <w:rPr>
          <w:lang w:val="en-GB"/>
        </w:rPr>
        <w:t xml:space="preserve">Sexual exposure to a confirmed or probable case of </w:t>
      </w:r>
      <w:r>
        <w:rPr>
          <w:lang w:val="en-GB"/>
        </w:rPr>
        <w:t>ZIKV</w:t>
      </w:r>
      <w:r w:rsidRPr="000A74E7">
        <w:rPr>
          <w:lang w:val="en-GB"/>
        </w:rPr>
        <w:t xml:space="preserve"> infection within two weeks prior to symptom onset</w:t>
      </w:r>
      <w:r>
        <w:rPr>
          <w:lang w:val="en-GB"/>
        </w:rPr>
        <w:t>.</w:t>
      </w:r>
    </w:p>
    <w:p w:rsidR="00892BF7" w:rsidRPr="000A74E7" w:rsidRDefault="00892BF7" w:rsidP="006476A2">
      <w:pPr>
        <w:pStyle w:val="Heading5"/>
      </w:pPr>
      <w:r w:rsidRPr="000A74E7">
        <w:t>Non-clinical case</w:t>
      </w:r>
    </w:p>
    <w:p w:rsidR="00892BF7" w:rsidRPr="000A74E7" w:rsidRDefault="00892BF7" w:rsidP="00676BCF">
      <w:pPr>
        <w:pStyle w:val="ListParagraph"/>
        <w:numPr>
          <w:ilvl w:val="0"/>
          <w:numId w:val="7"/>
        </w:numPr>
        <w:rPr>
          <w:lang w:val="en-GB"/>
        </w:rPr>
      </w:pPr>
      <w:r w:rsidRPr="000A74E7">
        <w:rPr>
          <w:lang w:val="en-GB"/>
        </w:rPr>
        <w:t>Travel to or residence in a</w:t>
      </w:r>
      <w:r w:rsidRPr="000A74E7">
        <w:t xml:space="preserve"> </w:t>
      </w:r>
      <w:r>
        <w:t>ZIKV</w:t>
      </w:r>
      <w:r w:rsidRPr="000A74E7">
        <w:t xml:space="preserve"> receptive </w:t>
      </w:r>
      <w:r w:rsidRPr="00642425">
        <w:rPr>
          <w:lang w:val="en-GB"/>
        </w:rPr>
        <w:t>country</w:t>
      </w:r>
      <w:r>
        <w:rPr>
          <w:vertAlign w:val="superscript"/>
          <w:lang w:val="en-GB"/>
        </w:rPr>
        <w:t>1</w:t>
      </w:r>
      <w:r w:rsidRPr="00840A93">
        <w:rPr>
          <w:lang w:val="en-GB"/>
        </w:rPr>
        <w:t xml:space="preserve"> or area in Australia within two months</w:t>
      </w:r>
      <w:r w:rsidRPr="000A74E7">
        <w:rPr>
          <w:lang w:val="en-GB"/>
        </w:rPr>
        <w:t xml:space="preserve"> prior to specimen date</w:t>
      </w:r>
      <w:r>
        <w:rPr>
          <w:lang w:val="en-GB"/>
        </w:rPr>
        <w:t>.</w:t>
      </w:r>
    </w:p>
    <w:p w:rsidR="00892BF7" w:rsidRPr="000A74E7" w:rsidRDefault="00892BF7" w:rsidP="00A63A2A">
      <w:pPr>
        <w:rPr>
          <w:lang w:val="en-GB"/>
        </w:rPr>
      </w:pPr>
      <w:r w:rsidRPr="000A74E7">
        <w:rPr>
          <w:lang w:val="en-GB"/>
        </w:rPr>
        <w:t>OR</w:t>
      </w:r>
    </w:p>
    <w:p w:rsidR="00E028AF" w:rsidRDefault="00892BF7" w:rsidP="00676BCF">
      <w:pPr>
        <w:pStyle w:val="ListParagraph"/>
        <w:numPr>
          <w:ilvl w:val="0"/>
          <w:numId w:val="7"/>
        </w:numPr>
        <w:rPr>
          <w:lang w:val="en-GB"/>
        </w:rPr>
      </w:pPr>
      <w:r w:rsidRPr="000A74E7">
        <w:rPr>
          <w:lang w:val="en-GB"/>
        </w:rPr>
        <w:t xml:space="preserve">Sexual exposure to a confirmed or probable case of </w:t>
      </w:r>
      <w:r>
        <w:rPr>
          <w:lang w:val="en-GB"/>
        </w:rPr>
        <w:t>ZIKV</w:t>
      </w:r>
      <w:r w:rsidRPr="000A74E7">
        <w:rPr>
          <w:lang w:val="en-GB"/>
        </w:rPr>
        <w:t xml:space="preserve"> infection within two months prior to specimen date</w:t>
      </w:r>
      <w:r>
        <w:rPr>
          <w:lang w:val="en-GB"/>
        </w:rPr>
        <w:t>.</w:t>
      </w:r>
    </w:p>
    <w:p w:rsidR="00892BF7" w:rsidRPr="00F90889" w:rsidRDefault="00892BF7" w:rsidP="00F90889">
      <w:pPr>
        <w:rPr>
          <w:i/>
        </w:rPr>
      </w:pPr>
      <w:r w:rsidRPr="00F90889">
        <w:rPr>
          <w:i/>
        </w:rPr>
        <w:t>Clinical case</w:t>
      </w:r>
    </w:p>
    <w:p w:rsidR="00892BF7" w:rsidRPr="000A74E7" w:rsidRDefault="00892BF7" w:rsidP="00A63A2A">
      <w:r w:rsidRPr="000A74E7">
        <w:rPr>
          <w:lang w:val="en-GB"/>
        </w:rPr>
        <w:t>Both confirmed and probable cases should be further sub-classified into clinical or non-clinical cases.</w:t>
      </w:r>
    </w:p>
    <w:p w:rsidR="00892BF7" w:rsidRPr="00F90889" w:rsidRDefault="00892BF7" w:rsidP="006476A2">
      <w:pPr>
        <w:pStyle w:val="Heading5"/>
        <w:rPr>
          <w:i/>
        </w:rPr>
      </w:pPr>
      <w:r w:rsidRPr="00F90889">
        <w:rPr>
          <w:i/>
        </w:rPr>
        <w:t>Clinical evidence</w:t>
      </w:r>
    </w:p>
    <w:p w:rsidR="00892BF7" w:rsidRPr="000A74E7" w:rsidRDefault="00892BF7" w:rsidP="00A63A2A">
      <w:pPr>
        <w:rPr>
          <w:lang w:val="en-GB"/>
        </w:rPr>
      </w:pPr>
      <w:r w:rsidRPr="000A74E7">
        <w:rPr>
          <w:lang w:val="en-GB"/>
        </w:rPr>
        <w:t>An acute illness within 2 weeks of exposure with 2 or more of the following symptoms</w:t>
      </w:r>
      <w:r>
        <w:rPr>
          <w:lang w:val="en-GB"/>
        </w:rPr>
        <w:t>:</w:t>
      </w:r>
    </w:p>
    <w:p w:rsidR="00892BF7" w:rsidRPr="000A74E7" w:rsidRDefault="000F0100" w:rsidP="00676BCF">
      <w:pPr>
        <w:pStyle w:val="ListParagraph"/>
        <w:numPr>
          <w:ilvl w:val="0"/>
          <w:numId w:val="7"/>
        </w:numPr>
        <w:rPr>
          <w:lang w:val="en-GB"/>
        </w:rPr>
      </w:pPr>
      <w:r>
        <w:rPr>
          <w:lang w:val="en-GB"/>
        </w:rPr>
        <w:t>f</w:t>
      </w:r>
      <w:r w:rsidR="00892BF7" w:rsidRPr="000A74E7">
        <w:rPr>
          <w:lang w:val="en-GB"/>
        </w:rPr>
        <w:t>ever</w:t>
      </w:r>
    </w:p>
    <w:p w:rsidR="00892BF7" w:rsidRPr="000A74E7" w:rsidRDefault="000F0100" w:rsidP="00676BCF">
      <w:pPr>
        <w:pStyle w:val="ListParagraph"/>
        <w:numPr>
          <w:ilvl w:val="0"/>
          <w:numId w:val="7"/>
        </w:numPr>
        <w:rPr>
          <w:lang w:val="en-GB"/>
        </w:rPr>
      </w:pPr>
      <w:r>
        <w:rPr>
          <w:lang w:val="en-GB"/>
        </w:rPr>
        <w:t>h</w:t>
      </w:r>
      <w:r w:rsidR="00892BF7" w:rsidRPr="000A74E7">
        <w:rPr>
          <w:lang w:val="en-GB"/>
        </w:rPr>
        <w:t>eadache</w:t>
      </w:r>
    </w:p>
    <w:p w:rsidR="00892BF7" w:rsidRPr="000A74E7" w:rsidRDefault="000F0100" w:rsidP="00676BCF">
      <w:pPr>
        <w:pStyle w:val="ListParagraph"/>
        <w:numPr>
          <w:ilvl w:val="0"/>
          <w:numId w:val="7"/>
        </w:numPr>
        <w:rPr>
          <w:lang w:val="en-GB"/>
        </w:rPr>
      </w:pPr>
      <w:r>
        <w:rPr>
          <w:lang w:val="en-GB"/>
        </w:rPr>
        <w:t>m</w:t>
      </w:r>
      <w:r w:rsidR="00892BF7" w:rsidRPr="000A74E7">
        <w:rPr>
          <w:lang w:val="en-GB"/>
        </w:rPr>
        <w:t>yalgia</w:t>
      </w:r>
    </w:p>
    <w:p w:rsidR="00892BF7" w:rsidRPr="000A74E7" w:rsidRDefault="000F0100" w:rsidP="00676BCF">
      <w:pPr>
        <w:pStyle w:val="ListParagraph"/>
        <w:numPr>
          <w:ilvl w:val="0"/>
          <w:numId w:val="7"/>
        </w:numPr>
        <w:rPr>
          <w:lang w:val="en-GB"/>
        </w:rPr>
      </w:pPr>
      <w:r>
        <w:rPr>
          <w:lang w:val="en-GB"/>
        </w:rPr>
        <w:t>a</w:t>
      </w:r>
      <w:r w:rsidR="00892BF7" w:rsidRPr="000A74E7">
        <w:rPr>
          <w:lang w:val="en-GB"/>
        </w:rPr>
        <w:t>rthralgia</w:t>
      </w:r>
    </w:p>
    <w:p w:rsidR="00892BF7" w:rsidRPr="000A74E7" w:rsidRDefault="000F0100" w:rsidP="00676BCF">
      <w:pPr>
        <w:pStyle w:val="ListParagraph"/>
        <w:numPr>
          <w:ilvl w:val="0"/>
          <w:numId w:val="7"/>
        </w:numPr>
        <w:rPr>
          <w:lang w:val="en-GB"/>
        </w:rPr>
      </w:pPr>
      <w:r>
        <w:rPr>
          <w:lang w:val="en-GB"/>
        </w:rPr>
        <w:t>r</w:t>
      </w:r>
      <w:r w:rsidR="00892BF7" w:rsidRPr="000A74E7">
        <w:rPr>
          <w:lang w:val="en-GB"/>
        </w:rPr>
        <w:t>ash</w:t>
      </w:r>
    </w:p>
    <w:p w:rsidR="00892BF7" w:rsidRPr="000A74E7" w:rsidRDefault="000F0100" w:rsidP="00676BCF">
      <w:pPr>
        <w:pStyle w:val="ListParagraph"/>
        <w:numPr>
          <w:ilvl w:val="0"/>
          <w:numId w:val="7"/>
        </w:numPr>
        <w:rPr>
          <w:lang w:val="en-GB"/>
        </w:rPr>
      </w:pPr>
      <w:proofErr w:type="gramStart"/>
      <w:r>
        <w:rPr>
          <w:lang w:val="en-GB"/>
        </w:rPr>
        <w:t>n</w:t>
      </w:r>
      <w:r w:rsidR="00892BF7" w:rsidRPr="000A74E7">
        <w:rPr>
          <w:lang w:val="en-GB"/>
        </w:rPr>
        <w:t>on-purulent</w:t>
      </w:r>
      <w:proofErr w:type="gramEnd"/>
      <w:r w:rsidR="00892BF7">
        <w:rPr>
          <w:lang w:val="en-GB"/>
        </w:rPr>
        <w:t xml:space="preserve"> c</w:t>
      </w:r>
      <w:r w:rsidR="00892BF7" w:rsidRPr="000A74E7">
        <w:rPr>
          <w:lang w:val="en-GB"/>
        </w:rPr>
        <w:t>onjunctivitis</w:t>
      </w:r>
      <w:r w:rsidR="00892BF7">
        <w:rPr>
          <w:lang w:val="en-GB"/>
        </w:rPr>
        <w:t>.</w:t>
      </w:r>
    </w:p>
    <w:p w:rsidR="00892BF7" w:rsidRPr="000A74E7" w:rsidRDefault="00892BF7" w:rsidP="00A63A2A">
      <w:pPr>
        <w:rPr>
          <w:lang w:val="en-GB"/>
        </w:rPr>
      </w:pPr>
      <w:r w:rsidRPr="000A74E7">
        <w:rPr>
          <w:lang w:val="en-GB"/>
        </w:rPr>
        <w:t>In the absence of clinical evidence, the case will be classified as non-clinical.</w:t>
      </w:r>
    </w:p>
    <w:p w:rsidR="00892BF7" w:rsidRPr="000A74E7" w:rsidRDefault="00892BF7" w:rsidP="006476A2">
      <w:pPr>
        <w:pStyle w:val="Heading2"/>
      </w:pPr>
      <w:r w:rsidRPr="000A74E7">
        <w:t xml:space="preserve">Congenital </w:t>
      </w:r>
      <w:proofErr w:type="spellStart"/>
      <w:r w:rsidRPr="000A74E7">
        <w:t>Zika</w:t>
      </w:r>
      <w:proofErr w:type="spellEnd"/>
      <w:r w:rsidRPr="000A74E7">
        <w:t xml:space="preserve"> virus infection case definition</w:t>
      </w:r>
    </w:p>
    <w:p w:rsidR="00892BF7" w:rsidRPr="000A74E7" w:rsidRDefault="00892BF7" w:rsidP="00A63A2A">
      <w:pPr>
        <w:rPr>
          <w:lang w:val="en-GB"/>
        </w:rPr>
      </w:pPr>
      <w:r w:rsidRPr="000A74E7">
        <w:rPr>
          <w:lang w:val="en-GB"/>
        </w:rPr>
        <w:t xml:space="preserve">Confirmed </w:t>
      </w:r>
      <w:r w:rsidR="0073376B">
        <w:rPr>
          <w:lang w:val="en-GB"/>
        </w:rPr>
        <w:t xml:space="preserve">and probable </w:t>
      </w:r>
      <w:r w:rsidRPr="000A74E7">
        <w:rPr>
          <w:lang w:val="en-GB"/>
        </w:rPr>
        <w:t xml:space="preserve">cases are nationally </w:t>
      </w:r>
      <w:proofErr w:type="spellStart"/>
      <w:r w:rsidRPr="000A74E7">
        <w:rPr>
          <w:lang w:val="en-GB"/>
        </w:rPr>
        <w:t>notifiable</w:t>
      </w:r>
      <w:proofErr w:type="spellEnd"/>
      <w:r w:rsidRPr="000A74E7">
        <w:rPr>
          <w:lang w:val="en-GB"/>
        </w:rPr>
        <w:t xml:space="preserve"> under the disease </w:t>
      </w:r>
      <w:proofErr w:type="spellStart"/>
      <w:r w:rsidRPr="008370AE">
        <w:rPr>
          <w:rStyle w:val="Organismnames"/>
        </w:rPr>
        <w:t>Flavivirus</w:t>
      </w:r>
      <w:proofErr w:type="spellEnd"/>
      <w:r w:rsidRPr="008370AE">
        <w:rPr>
          <w:rStyle w:val="Organismnames"/>
        </w:rPr>
        <w:t xml:space="preserve"> infection (unspecified) </w:t>
      </w:r>
      <w:r w:rsidRPr="000A74E7">
        <w:rPr>
          <w:lang w:val="en-GB"/>
        </w:rPr>
        <w:t xml:space="preserve">using the Organism Name field to specify congenital </w:t>
      </w:r>
      <w:r>
        <w:rPr>
          <w:lang w:val="en-GB"/>
        </w:rPr>
        <w:t>ZIKV infection</w:t>
      </w:r>
      <w:r w:rsidRPr="000A74E7">
        <w:rPr>
          <w:lang w:val="en-GB"/>
        </w:rPr>
        <w:t>.</w:t>
      </w:r>
    </w:p>
    <w:p w:rsidR="00892BF7" w:rsidRPr="00892BF7" w:rsidRDefault="00892BF7" w:rsidP="006476A2">
      <w:pPr>
        <w:pStyle w:val="Heading2"/>
      </w:pPr>
      <w:r w:rsidRPr="00892BF7">
        <w:t>Reporting</w:t>
      </w:r>
    </w:p>
    <w:p w:rsidR="00892BF7" w:rsidRPr="000A74E7" w:rsidRDefault="00892BF7" w:rsidP="006476A2">
      <w:pPr>
        <w:rPr>
          <w:lang w:val="en-GB"/>
        </w:rPr>
      </w:pPr>
      <w:r w:rsidRPr="000A74E7">
        <w:rPr>
          <w:lang w:val="en-GB"/>
        </w:rPr>
        <w:t xml:space="preserve">Both </w:t>
      </w:r>
      <w:r w:rsidRPr="000A74E7">
        <w:rPr>
          <w:u w:val="single"/>
          <w:lang w:val="en-GB"/>
        </w:rPr>
        <w:t>confirmed</w:t>
      </w:r>
      <w:r w:rsidRPr="000A74E7">
        <w:rPr>
          <w:lang w:val="en-GB"/>
        </w:rPr>
        <w:t xml:space="preserve"> and </w:t>
      </w:r>
      <w:r w:rsidRPr="000A74E7">
        <w:rPr>
          <w:u w:val="single"/>
          <w:lang w:val="en-GB"/>
        </w:rPr>
        <w:t>probable</w:t>
      </w:r>
      <w:r w:rsidRPr="000A74E7">
        <w:rPr>
          <w:lang w:val="en-GB"/>
        </w:rPr>
        <w:t xml:space="preserve"> cases are nationally </w:t>
      </w:r>
      <w:proofErr w:type="spellStart"/>
      <w:r w:rsidRPr="000A74E7">
        <w:rPr>
          <w:lang w:val="en-GB"/>
        </w:rPr>
        <w:t>notifiable</w:t>
      </w:r>
      <w:proofErr w:type="spellEnd"/>
      <w:r w:rsidRPr="000A74E7">
        <w:rPr>
          <w:lang w:val="en-GB"/>
        </w:rPr>
        <w:t>.</w:t>
      </w:r>
    </w:p>
    <w:p w:rsidR="00892BF7" w:rsidRPr="00892BF7" w:rsidRDefault="00892BF7" w:rsidP="006476A2">
      <w:pPr>
        <w:pStyle w:val="Heading3"/>
      </w:pPr>
      <w:r w:rsidRPr="00892BF7">
        <w:t>Confirmed Case</w:t>
      </w:r>
    </w:p>
    <w:p w:rsidR="00892BF7" w:rsidRPr="000A74E7" w:rsidRDefault="00892BF7" w:rsidP="006476A2">
      <w:r w:rsidRPr="000A74E7">
        <w:t xml:space="preserve">A confirmed case requires </w:t>
      </w:r>
      <w:r w:rsidRPr="000A74E7">
        <w:rPr>
          <w:u w:val="single"/>
        </w:rPr>
        <w:t>laboratory definitive evidence</w:t>
      </w:r>
      <w:r w:rsidRPr="000A74E7">
        <w:t xml:space="preserve"> only.</w:t>
      </w:r>
    </w:p>
    <w:p w:rsidR="00892BF7" w:rsidRPr="00892BF7" w:rsidRDefault="00892BF7" w:rsidP="006476A2">
      <w:pPr>
        <w:pStyle w:val="Heading4"/>
      </w:pPr>
      <w:r w:rsidRPr="00892BF7">
        <w:t>Laboratory definitive evidence</w:t>
      </w:r>
    </w:p>
    <w:p w:rsidR="00892BF7" w:rsidRPr="000A74E7" w:rsidRDefault="00892BF7" w:rsidP="006476A2">
      <w:pPr>
        <w:pStyle w:val="Heading5"/>
      </w:pPr>
      <w:proofErr w:type="spellStart"/>
      <w:proofErr w:type="gramStart"/>
      <w:r w:rsidRPr="000A74E7">
        <w:t>Fetal</w:t>
      </w:r>
      <w:proofErr w:type="spellEnd"/>
      <w:r w:rsidRPr="000A74E7">
        <w:t xml:space="preserve"> (at 20 weeks gestation or more)</w:t>
      </w:r>
      <w:r w:rsidR="002B1259">
        <w:t>.</w:t>
      </w:r>
      <w:proofErr w:type="gramEnd"/>
    </w:p>
    <w:p w:rsidR="00892BF7" w:rsidRPr="000A74E7" w:rsidRDefault="00892BF7" w:rsidP="006476A2">
      <w:proofErr w:type="gramStart"/>
      <w:r w:rsidRPr="000A74E7">
        <w:t xml:space="preserve">Isolation or detection of </w:t>
      </w:r>
      <w:r>
        <w:t>ZIKV</w:t>
      </w:r>
      <w:r w:rsidRPr="000A74E7">
        <w:t xml:space="preserve"> from appropriate clinical samples (i.e. </w:t>
      </w:r>
      <w:proofErr w:type="spellStart"/>
      <w:r w:rsidRPr="000A74E7">
        <w:t>fetal</w:t>
      </w:r>
      <w:proofErr w:type="spellEnd"/>
      <w:r w:rsidRPr="000A74E7">
        <w:t xml:space="preserve"> blood, amniotic fluid, chorionic villus sample or post-mortem cerebrospinal fluid or tissue) by viral culture or nucleic acid testing.</w:t>
      </w:r>
      <w:proofErr w:type="gramEnd"/>
    </w:p>
    <w:p w:rsidR="00892BF7" w:rsidRPr="000A74E7" w:rsidRDefault="00892BF7" w:rsidP="006476A2">
      <w:pPr>
        <w:pStyle w:val="Heading5"/>
      </w:pPr>
      <w:proofErr w:type="gramStart"/>
      <w:r w:rsidRPr="000A74E7">
        <w:t>Infant (within 28 days following birth)</w:t>
      </w:r>
      <w:r w:rsidR="002B1259">
        <w:t>.</w:t>
      </w:r>
      <w:proofErr w:type="gramEnd"/>
    </w:p>
    <w:p w:rsidR="00892BF7" w:rsidRPr="000A74E7" w:rsidRDefault="00892BF7" w:rsidP="006476A2">
      <w:r w:rsidRPr="000A74E7">
        <w:t xml:space="preserve">Isolation or detection of </w:t>
      </w:r>
      <w:r>
        <w:t>ZIKV</w:t>
      </w:r>
      <w:r w:rsidRPr="000A74E7">
        <w:t xml:space="preserve"> from appropriate clinical samples by viral culture or nucleic acid testing, with no history of travel since birth to, or residence in, a </w:t>
      </w:r>
      <w:r>
        <w:t>ZIKV</w:t>
      </w:r>
      <w:r w:rsidR="002B1259">
        <w:t>-</w:t>
      </w:r>
      <w:r w:rsidRPr="000A74E7">
        <w:t>receptive country</w:t>
      </w:r>
      <w:r w:rsidR="00284A9C">
        <w:rPr>
          <w:vertAlign w:val="superscript"/>
        </w:rPr>
        <w:t>2</w:t>
      </w:r>
      <w:r w:rsidRPr="000A74E7">
        <w:t xml:space="preserve"> or area in Australia.</w:t>
      </w:r>
    </w:p>
    <w:p w:rsidR="00892BF7" w:rsidRPr="00892BF7" w:rsidRDefault="00892BF7" w:rsidP="006476A2">
      <w:pPr>
        <w:pStyle w:val="Heading3"/>
      </w:pPr>
      <w:r w:rsidRPr="00892BF7">
        <w:t>Probable Case</w:t>
      </w:r>
    </w:p>
    <w:p w:rsidR="00892BF7" w:rsidRPr="000A74E7" w:rsidRDefault="00892BF7" w:rsidP="006476A2">
      <w:r w:rsidRPr="000A74E7">
        <w:t xml:space="preserve">A probable case requires clinical evidence AND epidemiological evidence. </w:t>
      </w:r>
    </w:p>
    <w:p w:rsidR="00892BF7" w:rsidRPr="00892BF7" w:rsidRDefault="00892BF7" w:rsidP="006476A2">
      <w:pPr>
        <w:pStyle w:val="Heading4"/>
      </w:pPr>
      <w:r w:rsidRPr="00892BF7">
        <w:t>Clinical evidence</w:t>
      </w:r>
    </w:p>
    <w:p w:rsidR="00892BF7" w:rsidRPr="000A74E7" w:rsidRDefault="00892BF7" w:rsidP="006476A2">
      <w:r w:rsidRPr="000A74E7">
        <w:t>Microcephaly</w:t>
      </w:r>
      <w:r w:rsidRPr="000A74E7">
        <w:rPr>
          <w:rStyle w:val="FootnoteReference"/>
        </w:rPr>
        <w:footnoteReference w:id="4"/>
      </w:r>
      <w:r w:rsidRPr="000A74E7">
        <w:rPr>
          <w:vertAlign w:val="superscript"/>
        </w:rPr>
        <w:t>,</w:t>
      </w:r>
      <w:r w:rsidRPr="000A74E7">
        <w:rPr>
          <w:rStyle w:val="FootnoteReference"/>
        </w:rPr>
        <w:footnoteReference w:id="5"/>
      </w:r>
      <w:proofErr w:type="gramStart"/>
      <w:r w:rsidRPr="000A74E7">
        <w:rPr>
          <w:vertAlign w:val="superscript"/>
        </w:rPr>
        <w:t>,</w:t>
      </w:r>
      <w:r w:rsidRPr="000A74E7">
        <w:rPr>
          <w:rStyle w:val="FootnoteReference"/>
        </w:rPr>
        <w:footnoteReference w:id="6"/>
      </w:r>
      <w:r w:rsidRPr="000A74E7">
        <w:rPr>
          <w:vertAlign w:val="superscript"/>
        </w:rPr>
        <w:t>,</w:t>
      </w:r>
      <w:r w:rsidRPr="000A74E7">
        <w:rPr>
          <w:rStyle w:val="FootnoteReference"/>
        </w:rPr>
        <w:footnoteReference w:id="7"/>
      </w:r>
      <w:r w:rsidRPr="000A74E7">
        <w:rPr>
          <w:vertAlign w:val="superscript"/>
        </w:rPr>
        <w:t>,</w:t>
      </w:r>
      <w:proofErr w:type="gramEnd"/>
      <w:r w:rsidRPr="000A74E7">
        <w:rPr>
          <w:rStyle w:val="FootnoteReference"/>
        </w:rPr>
        <w:footnoteReference w:id="8"/>
      </w:r>
      <w:r w:rsidRPr="000A74E7">
        <w:t xml:space="preserve"> or other CNS abnormalities</w:t>
      </w:r>
      <w:r w:rsidRPr="000A74E7">
        <w:rPr>
          <w:rStyle w:val="FootnoteReference"/>
        </w:rPr>
        <w:footnoteReference w:id="9"/>
      </w:r>
      <w:r w:rsidRPr="000A74E7">
        <w:t xml:space="preserve"> in the infant or </w:t>
      </w:r>
      <w:proofErr w:type="spellStart"/>
      <w:r w:rsidRPr="000A74E7">
        <w:t>fetus</w:t>
      </w:r>
      <w:proofErr w:type="spellEnd"/>
      <w:r w:rsidRPr="000A74E7">
        <w:t xml:space="preserve"> (in the a</w:t>
      </w:r>
      <w:r>
        <w:t>bsence of any other known cause</w:t>
      </w:r>
      <w:r w:rsidRPr="000A74E7">
        <w:t>).</w:t>
      </w:r>
    </w:p>
    <w:p w:rsidR="00892BF7" w:rsidRPr="00892BF7" w:rsidRDefault="00892BF7" w:rsidP="006476A2">
      <w:pPr>
        <w:pStyle w:val="Heading4"/>
      </w:pPr>
      <w:r w:rsidRPr="00892BF7">
        <w:t>Epidemiological evidence</w:t>
      </w:r>
    </w:p>
    <w:p w:rsidR="00892BF7" w:rsidRPr="00892BF7" w:rsidRDefault="00892BF7" w:rsidP="006476A2">
      <w:proofErr w:type="gramStart"/>
      <w:r w:rsidRPr="000A74E7">
        <w:t xml:space="preserve">Confirmed or probable </w:t>
      </w:r>
      <w:r>
        <w:t>ZIKV</w:t>
      </w:r>
      <w:r w:rsidRPr="000A74E7">
        <w:t xml:space="preserve"> infection in the mother during pregnancy.</w:t>
      </w:r>
      <w:proofErr w:type="gramEnd"/>
    </w:p>
    <w:p w:rsidR="0092728B" w:rsidRPr="001F3FDA" w:rsidRDefault="004247DA" w:rsidP="006476A2">
      <w:hyperlink r:id="rId18" w:history="1">
        <w:r w:rsidR="002A4B69" w:rsidRPr="005246FB">
          <w:rPr>
            <w:rStyle w:val="Hyperlink"/>
          </w:rPr>
          <w:t>Case definitions</w:t>
        </w:r>
      </w:hyperlink>
      <w:r w:rsidR="002A4B69" w:rsidRPr="001F3FDA">
        <w:t xml:space="preserve"> </w:t>
      </w:r>
      <w:r w:rsidR="00852396" w:rsidRPr="001F3FDA">
        <w:t xml:space="preserve">can be </w:t>
      </w:r>
      <w:r w:rsidR="002A4B69" w:rsidRPr="001F3FDA">
        <w:t xml:space="preserve">found </w:t>
      </w:r>
      <w:r w:rsidR="00852396" w:rsidRPr="001F3FDA">
        <w:t>on the Department of Health’s website.</w:t>
      </w:r>
    </w:p>
    <w:p w:rsidR="0092728B" w:rsidRPr="001F3FDA" w:rsidRDefault="002A4B69" w:rsidP="00A95AAD">
      <w:pPr>
        <w:pStyle w:val="Heading1"/>
      </w:pPr>
      <w:bookmarkStart w:id="9" w:name="_Ref448495108"/>
      <w:r w:rsidRPr="001F3FDA">
        <w:t>Laboratory testing</w:t>
      </w:r>
      <w:bookmarkEnd w:id="9"/>
    </w:p>
    <w:p w:rsidR="002A4B69" w:rsidRPr="001F3FDA" w:rsidRDefault="002A4B69" w:rsidP="009858B9">
      <w:pPr>
        <w:pStyle w:val="Heading2"/>
      </w:pPr>
      <w:bookmarkStart w:id="10" w:name="_Ref448415297"/>
      <w:r w:rsidRPr="001F3FDA">
        <w:t>Testing guidelines</w:t>
      </w:r>
      <w:bookmarkEnd w:id="10"/>
    </w:p>
    <w:p w:rsidR="00754F7F" w:rsidRPr="00754F7F" w:rsidRDefault="00754F7F" w:rsidP="00A95AAD">
      <w:r w:rsidRPr="00754F7F">
        <w:t>Testing for ZIKV is recommended in persons who have a clinically</w:t>
      </w:r>
      <w:r w:rsidR="00AF71EF">
        <w:t>-</w:t>
      </w:r>
      <w:r w:rsidRPr="00754F7F">
        <w:t>compatible illness and have travelled to an area with known ZIKV activity during the exposure period</w:t>
      </w:r>
      <w:r w:rsidR="000851A3">
        <w:t>.</w:t>
      </w:r>
    </w:p>
    <w:p w:rsidR="002F149D" w:rsidRPr="002F149D" w:rsidRDefault="002F149D" w:rsidP="00A95AAD">
      <w:r>
        <w:t>ZIKV</w:t>
      </w:r>
      <w:r w:rsidRPr="002F149D">
        <w:t xml:space="preserve"> testing is performed at state public health laboratories in Australia. If </w:t>
      </w:r>
      <w:r>
        <w:t>ZIKV infection</w:t>
      </w:r>
      <w:r w:rsidRPr="002F149D">
        <w:t xml:space="preserve"> is suspected, clinicians are advised to discuss testing with their local pathology provider. Testing for </w:t>
      </w:r>
      <w:r>
        <w:t>ZIKV</w:t>
      </w:r>
      <w:r w:rsidRPr="002F149D">
        <w:t xml:space="preserve"> infection may include </w:t>
      </w:r>
      <w:proofErr w:type="spellStart"/>
      <w:r w:rsidRPr="002F149D">
        <w:t>IgM</w:t>
      </w:r>
      <w:proofErr w:type="spellEnd"/>
      <w:r w:rsidRPr="002F149D">
        <w:t xml:space="preserve">, </w:t>
      </w:r>
      <w:proofErr w:type="spellStart"/>
      <w:r w:rsidRPr="002F149D">
        <w:t>IgG</w:t>
      </w:r>
      <w:proofErr w:type="spellEnd"/>
      <w:r w:rsidR="00D25A6E">
        <w:t xml:space="preserve"> serology</w:t>
      </w:r>
      <w:r w:rsidRPr="002F149D">
        <w:t xml:space="preserve"> and PCR </w:t>
      </w:r>
      <w:r w:rsidR="00D25A6E">
        <w:t>performed on</w:t>
      </w:r>
      <w:r w:rsidRPr="002F149D">
        <w:t xml:space="preserve"> blood</w:t>
      </w:r>
      <w:r w:rsidR="00D25A6E">
        <w:t>,</w:t>
      </w:r>
      <w:r w:rsidRPr="002F149D">
        <w:t xml:space="preserve"> urine</w:t>
      </w:r>
      <w:r w:rsidR="00D25A6E">
        <w:t xml:space="preserve">, amniotic fluid, cerebrospinal fluid or </w:t>
      </w:r>
      <w:proofErr w:type="spellStart"/>
      <w:r w:rsidR="00D25A6E">
        <w:t>fetal</w:t>
      </w:r>
      <w:proofErr w:type="spellEnd"/>
      <w:r w:rsidR="00D25A6E">
        <w:t xml:space="preserve"> tissues as appropriate</w:t>
      </w:r>
      <w:r w:rsidRPr="002F149D">
        <w:t>.</w:t>
      </w:r>
    </w:p>
    <w:p w:rsidR="0033507E" w:rsidRDefault="002F149D" w:rsidP="0033507E">
      <w:r w:rsidRPr="002F149D">
        <w:t>Acute serum (taken soon after exposure or symptom appearance) and convalescent serum (</w:t>
      </w:r>
      <w:r w:rsidR="00AF71EF">
        <w:t>two</w:t>
      </w:r>
      <w:r w:rsidRPr="002F149D">
        <w:t xml:space="preserve"> weeks later)</w:t>
      </w:r>
      <w:r w:rsidR="00AF71EF">
        <w:t>,</w:t>
      </w:r>
      <w:r w:rsidRPr="002F149D">
        <w:t xml:space="preserve"> should be taken wherever possible. The </w:t>
      </w:r>
      <w:r w:rsidR="00D25A6E">
        <w:t>paired</w:t>
      </w:r>
      <w:r w:rsidR="00D25A6E" w:rsidRPr="002F149D">
        <w:t xml:space="preserve"> </w:t>
      </w:r>
      <w:r w:rsidRPr="002F149D">
        <w:t xml:space="preserve">samples are important </w:t>
      </w:r>
      <w:r w:rsidR="00D25A6E">
        <w:t xml:space="preserve">for parallel testing </w:t>
      </w:r>
      <w:r w:rsidRPr="002F149D">
        <w:t>to</w:t>
      </w:r>
      <w:r w:rsidR="00961CB5">
        <w:t>:</w:t>
      </w:r>
    </w:p>
    <w:p w:rsidR="0033507E" w:rsidRDefault="00D25A6E" w:rsidP="00F90889">
      <w:pPr>
        <w:pStyle w:val="ListParagraph"/>
        <w:numPr>
          <w:ilvl w:val="0"/>
          <w:numId w:val="40"/>
        </w:numPr>
      </w:pPr>
      <w:r>
        <w:t>confirm recent ZIKV infection (especially in ZIKV PCR-negative cases)</w:t>
      </w:r>
      <w:r w:rsidR="00961CB5">
        <w:t>;</w:t>
      </w:r>
    </w:p>
    <w:p w:rsidR="0033507E" w:rsidRDefault="00961CB5" w:rsidP="00F90889">
      <w:pPr>
        <w:pStyle w:val="ListParagraph"/>
        <w:numPr>
          <w:ilvl w:val="0"/>
          <w:numId w:val="40"/>
        </w:numPr>
      </w:pPr>
      <w:r>
        <w:t>confirm or</w:t>
      </w:r>
      <w:r w:rsidR="00D25A6E">
        <w:t xml:space="preserve"> </w:t>
      </w:r>
      <w:r w:rsidR="002F149D" w:rsidRPr="002F149D">
        <w:t xml:space="preserve">rule out </w:t>
      </w:r>
      <w:r w:rsidR="00D25A6E">
        <w:t xml:space="preserve">past </w:t>
      </w:r>
      <w:proofErr w:type="spellStart"/>
      <w:r w:rsidR="00D25A6E">
        <w:t>flavivirus</w:t>
      </w:r>
      <w:proofErr w:type="spellEnd"/>
      <w:r w:rsidR="00D25A6E">
        <w:t xml:space="preserve"> infections</w:t>
      </w:r>
      <w:r>
        <w:t>;</w:t>
      </w:r>
      <w:r w:rsidR="00D25A6E">
        <w:t xml:space="preserve"> and</w:t>
      </w:r>
    </w:p>
    <w:p w:rsidR="002F149D" w:rsidRPr="002F149D" w:rsidRDefault="00D25A6E" w:rsidP="00F90889">
      <w:pPr>
        <w:pStyle w:val="ListParagraph"/>
        <w:numPr>
          <w:ilvl w:val="0"/>
          <w:numId w:val="40"/>
        </w:numPr>
      </w:pPr>
      <w:proofErr w:type="gramStart"/>
      <w:r>
        <w:t>help</w:t>
      </w:r>
      <w:proofErr w:type="gramEnd"/>
      <w:r>
        <w:t xml:space="preserve"> exclude </w:t>
      </w:r>
      <w:r w:rsidR="002F149D" w:rsidRPr="002F149D">
        <w:t xml:space="preserve">false positive </w:t>
      </w:r>
      <w:proofErr w:type="spellStart"/>
      <w:r>
        <w:t>IgM</w:t>
      </w:r>
      <w:proofErr w:type="spellEnd"/>
      <w:r>
        <w:t xml:space="preserve"> and </w:t>
      </w:r>
      <w:proofErr w:type="spellStart"/>
      <w:r>
        <w:t>IgG</w:t>
      </w:r>
      <w:proofErr w:type="spellEnd"/>
      <w:r>
        <w:t xml:space="preserve"> </w:t>
      </w:r>
      <w:r w:rsidR="002F149D" w:rsidRPr="002F149D">
        <w:t>tests due to cross reactivity with similar viruses such as dengue.</w:t>
      </w:r>
    </w:p>
    <w:p w:rsidR="002F149D" w:rsidRDefault="00D25A6E" w:rsidP="00A95AAD">
      <w:r>
        <w:t>Pathology request</w:t>
      </w:r>
      <w:r w:rsidR="00A57211">
        <w:t>e</w:t>
      </w:r>
      <w:r>
        <w:t>rs should</w:t>
      </w:r>
      <w:r w:rsidRPr="002F149D">
        <w:t xml:space="preserve"> </w:t>
      </w:r>
      <w:r w:rsidR="002F149D" w:rsidRPr="002F149D">
        <w:t xml:space="preserve">provide </w:t>
      </w:r>
      <w:r w:rsidR="00E06EF2">
        <w:t xml:space="preserve">on the request form, </w:t>
      </w:r>
      <w:r w:rsidR="002840BC">
        <w:t xml:space="preserve">details of </w:t>
      </w:r>
      <w:r w:rsidR="002F149D" w:rsidRPr="002F149D">
        <w:t>overseas travel and clinical history</w:t>
      </w:r>
      <w:r w:rsidR="002840BC">
        <w:t xml:space="preserve"> (</w:t>
      </w:r>
      <w:r w:rsidR="002F149D" w:rsidRPr="002F149D">
        <w:t xml:space="preserve">including </w:t>
      </w:r>
      <w:r w:rsidR="002840BC">
        <w:t>symptom onset</w:t>
      </w:r>
      <w:r w:rsidR="002F149D" w:rsidRPr="002F149D">
        <w:t xml:space="preserve"> </w:t>
      </w:r>
      <w:r w:rsidR="00EC6BC9">
        <w:t>date</w:t>
      </w:r>
      <w:r w:rsidR="002840BC">
        <w:t>),</w:t>
      </w:r>
      <w:r>
        <w:t xml:space="preserve"> to help direct appropriate laboratory testing</w:t>
      </w:r>
      <w:r w:rsidR="002F149D" w:rsidRPr="002F149D">
        <w:t xml:space="preserve">. </w:t>
      </w:r>
      <w:r>
        <w:t>Symptom o</w:t>
      </w:r>
      <w:r w:rsidR="002F149D" w:rsidRPr="002F149D">
        <w:t xml:space="preserve">nset date is extremely important to ensure that the most appropriate test is performed. Details of any previous </w:t>
      </w:r>
      <w:proofErr w:type="spellStart"/>
      <w:r w:rsidR="002F149D" w:rsidRPr="002F149D">
        <w:t>flavivirus</w:t>
      </w:r>
      <w:proofErr w:type="spellEnd"/>
      <w:r w:rsidR="002F149D" w:rsidRPr="002F149D">
        <w:t xml:space="preserve"> vaccin</w:t>
      </w:r>
      <w:r w:rsidR="008A6F10">
        <w:t>ation</w:t>
      </w:r>
      <w:r w:rsidR="002F149D" w:rsidRPr="002F149D">
        <w:t xml:space="preserve"> (e.g. Japanese encephalitis, yellow fever) or previous </w:t>
      </w:r>
      <w:proofErr w:type="spellStart"/>
      <w:r w:rsidR="002F149D" w:rsidRPr="002F149D">
        <w:t>flavivirus</w:t>
      </w:r>
      <w:proofErr w:type="spellEnd"/>
      <w:r w:rsidR="002F149D" w:rsidRPr="002F149D">
        <w:t xml:space="preserve"> illness (e.g. West Nile virus, </w:t>
      </w:r>
      <w:r w:rsidR="00877AE9">
        <w:t>d</w:t>
      </w:r>
      <w:r w:rsidR="00877AE9" w:rsidRPr="002F149D">
        <w:t>engue</w:t>
      </w:r>
      <w:r w:rsidR="002F149D" w:rsidRPr="002F149D">
        <w:t>)</w:t>
      </w:r>
      <w:r w:rsidR="00A57211">
        <w:t>,</w:t>
      </w:r>
      <w:r w:rsidR="002F149D" w:rsidRPr="002F149D">
        <w:t xml:space="preserve"> can be useful for the pathologist in test interpretation.</w:t>
      </w:r>
    </w:p>
    <w:p w:rsidR="00CE6015" w:rsidRPr="002F149D" w:rsidRDefault="00CE6015" w:rsidP="00A95AAD">
      <w:r w:rsidRPr="009C6377">
        <w:t>Because</w:t>
      </w:r>
      <w:r w:rsidR="00A9256A">
        <w:t xml:space="preserve"> they </w:t>
      </w:r>
      <w:r w:rsidR="00585D65">
        <w:t>have</w:t>
      </w:r>
      <w:r w:rsidRPr="009C6377">
        <w:t xml:space="preserve"> similar geographic distribution</w:t>
      </w:r>
      <w:r w:rsidR="00A9256A">
        <w:t>(s)</w:t>
      </w:r>
      <w:r w:rsidRPr="009C6377">
        <w:t xml:space="preserve"> and symptoms, </w:t>
      </w:r>
      <w:r w:rsidR="004045AD">
        <w:t xml:space="preserve">dengue and </w:t>
      </w:r>
      <w:proofErr w:type="spellStart"/>
      <w:r w:rsidR="004045AD">
        <w:t>chikungunya</w:t>
      </w:r>
      <w:proofErr w:type="spellEnd"/>
      <w:r w:rsidR="004045AD">
        <w:t xml:space="preserve"> virus infection should be considered </w:t>
      </w:r>
      <w:r w:rsidR="00D8326D">
        <w:t>for</w:t>
      </w:r>
      <w:r w:rsidR="004045AD">
        <w:t xml:space="preserve"> </w:t>
      </w:r>
      <w:r w:rsidRPr="009C6377">
        <w:t xml:space="preserve">patients with suspected </w:t>
      </w:r>
      <w:r>
        <w:t>ZIKV</w:t>
      </w:r>
      <w:r w:rsidRPr="009C6377">
        <w:t xml:space="preserve"> infections</w:t>
      </w:r>
      <w:r w:rsidR="004045AD">
        <w:t xml:space="preserve">. They should also be evaluated </w:t>
      </w:r>
      <w:r>
        <w:t xml:space="preserve">for other common causes of fever and rash in a </w:t>
      </w:r>
      <w:r w:rsidR="00D8326D">
        <w:t xml:space="preserve">traveller who has </w:t>
      </w:r>
      <w:r>
        <w:t xml:space="preserve">returned </w:t>
      </w:r>
      <w:r w:rsidR="00D8326D">
        <w:t>from overseas or a ZIKV</w:t>
      </w:r>
      <w:r w:rsidR="006366F6">
        <w:t xml:space="preserve">-receptive </w:t>
      </w:r>
      <w:r w:rsidR="00D8326D">
        <w:t>area in Australia.</w:t>
      </w:r>
    </w:p>
    <w:p w:rsidR="002F149D" w:rsidRPr="002F149D" w:rsidRDefault="002F149D" w:rsidP="00A95AAD">
      <w:r w:rsidRPr="002F149D">
        <w:t xml:space="preserve">For further information, please refer to </w:t>
      </w:r>
      <w:hyperlink r:id="rId19" w:history="1">
        <w:r w:rsidRPr="005246FB">
          <w:rPr>
            <w:rStyle w:val="Hyperlink"/>
          </w:rPr>
          <w:t xml:space="preserve">Information about </w:t>
        </w:r>
        <w:proofErr w:type="spellStart"/>
        <w:r w:rsidRPr="005246FB">
          <w:rPr>
            <w:rStyle w:val="Hyperlink"/>
          </w:rPr>
          <w:t>Zika</w:t>
        </w:r>
        <w:proofErr w:type="spellEnd"/>
        <w:r w:rsidRPr="005246FB">
          <w:rPr>
            <w:rStyle w:val="Hyperlink"/>
          </w:rPr>
          <w:t xml:space="preserve"> virus testing</w:t>
        </w:r>
      </w:hyperlink>
      <w:r w:rsidRPr="002F149D">
        <w:t>.</w:t>
      </w:r>
    </w:p>
    <w:p w:rsidR="0092728B" w:rsidRDefault="002A4B69" w:rsidP="00A95AAD">
      <w:pPr>
        <w:pStyle w:val="Heading1"/>
      </w:pPr>
      <w:bookmarkStart w:id="11" w:name="_Ref448405213"/>
      <w:r w:rsidRPr="001F3FDA">
        <w:t>Case management</w:t>
      </w:r>
      <w:bookmarkEnd w:id="11"/>
    </w:p>
    <w:p w:rsidR="001842B2" w:rsidRPr="001842B2" w:rsidRDefault="001842B2" w:rsidP="00A63A2A">
      <w:r w:rsidRPr="001842B2">
        <w:t xml:space="preserve">A </w:t>
      </w:r>
      <w:r w:rsidRPr="001842B2">
        <w:rPr>
          <w:i/>
        </w:rPr>
        <w:fldChar w:fldCharType="begin"/>
      </w:r>
      <w:r w:rsidRPr="001842B2">
        <w:rPr>
          <w:i/>
        </w:rPr>
        <w:instrText xml:space="preserve"> REF _Ref449537398 \h  \* MERGEFORMAT </w:instrText>
      </w:r>
      <w:r w:rsidRPr="001842B2">
        <w:rPr>
          <w:i/>
        </w:rPr>
      </w:r>
      <w:r w:rsidRPr="001842B2">
        <w:rPr>
          <w:i/>
        </w:rPr>
        <w:fldChar w:fldCharType="separate"/>
      </w:r>
      <w:r w:rsidR="00B50769" w:rsidRPr="00F90889">
        <w:rPr>
          <w:i/>
        </w:rPr>
        <w:t>Public Health Unit checklist</w:t>
      </w:r>
      <w:r w:rsidRPr="001842B2">
        <w:rPr>
          <w:i/>
        </w:rPr>
        <w:fldChar w:fldCharType="end"/>
      </w:r>
      <w:r w:rsidRPr="001842B2">
        <w:t xml:space="preserve"> can be found at </w:t>
      </w:r>
      <w:r w:rsidRPr="001842B2">
        <w:fldChar w:fldCharType="begin"/>
      </w:r>
      <w:r w:rsidRPr="001842B2">
        <w:instrText xml:space="preserve"> REF _Ref449537404 \h  \* MERGEFORMAT </w:instrText>
      </w:r>
      <w:r w:rsidRPr="001842B2">
        <w:fldChar w:fldCharType="separate"/>
      </w:r>
      <w:r w:rsidR="00B50769" w:rsidRPr="00DA0903">
        <w:t xml:space="preserve">Appendix </w:t>
      </w:r>
      <w:r w:rsidR="00B50769">
        <w:rPr>
          <w:noProof/>
        </w:rPr>
        <w:t>3</w:t>
      </w:r>
      <w:r w:rsidRPr="001842B2">
        <w:fldChar w:fldCharType="end"/>
      </w:r>
      <w:r w:rsidRPr="001842B2">
        <w:t>.</w:t>
      </w:r>
    </w:p>
    <w:p w:rsidR="002A4B69" w:rsidRPr="001F3FDA" w:rsidRDefault="002A4B69" w:rsidP="009858B9">
      <w:pPr>
        <w:pStyle w:val="Heading2"/>
      </w:pPr>
      <w:r w:rsidRPr="001F3FDA">
        <w:t>Response times</w:t>
      </w:r>
    </w:p>
    <w:p w:rsidR="000B003B" w:rsidRDefault="000B003B" w:rsidP="00A95AAD">
      <w:r w:rsidRPr="00A95AAD">
        <w:t xml:space="preserve">Investigation should begin on the day of notification of a confirmed or probable case, in order to determine whether a response is required from the local PHU to </w:t>
      </w:r>
      <w:r w:rsidR="0096542C">
        <w:t xml:space="preserve">help </w:t>
      </w:r>
      <w:r w:rsidRPr="00A95AAD">
        <w:t xml:space="preserve">prevent local transmission. If any case is suspected to </w:t>
      </w:r>
      <w:r w:rsidR="005C2FEB" w:rsidRPr="00A95AAD">
        <w:t xml:space="preserve">have </w:t>
      </w:r>
      <w:r w:rsidRPr="00A95AAD">
        <w:t>be</w:t>
      </w:r>
      <w:r w:rsidR="005C2FEB" w:rsidRPr="00A95AAD">
        <w:t>en</w:t>
      </w:r>
      <w:r w:rsidRPr="00A95AAD">
        <w:t xml:space="preserve"> acquired in </w:t>
      </w:r>
      <w:r w:rsidR="005C2FEB" w:rsidRPr="00A95AAD">
        <w:t xml:space="preserve">an </w:t>
      </w:r>
      <w:r w:rsidRPr="00A95AAD">
        <w:t>Australia</w:t>
      </w:r>
      <w:r w:rsidR="005C2FEB" w:rsidRPr="00A95AAD">
        <w:t>n jurisdiction</w:t>
      </w:r>
      <w:r w:rsidRPr="00A95AAD">
        <w:t xml:space="preserve"> but</w:t>
      </w:r>
      <w:r w:rsidRPr="000B003B">
        <w:t xml:space="preserve"> diagnosed </w:t>
      </w:r>
      <w:r w:rsidR="005C2FEB">
        <w:t>in a different jurisdiction</w:t>
      </w:r>
      <w:r w:rsidRPr="000B003B">
        <w:t xml:space="preserve">, the communicable diseases branch in the </w:t>
      </w:r>
      <w:r w:rsidR="005C2FEB">
        <w:t>jurisdiction</w:t>
      </w:r>
      <w:r w:rsidRPr="000B003B">
        <w:t xml:space="preserve"> of </w:t>
      </w:r>
      <w:r w:rsidR="005C2FEB">
        <w:t xml:space="preserve">presumed </w:t>
      </w:r>
      <w:proofErr w:type="gramStart"/>
      <w:r w:rsidRPr="000B003B">
        <w:t>acquisition</w:t>
      </w:r>
      <w:r w:rsidR="0096542C">
        <w:t>,</w:t>
      </w:r>
      <w:proofErr w:type="gramEnd"/>
      <w:r w:rsidRPr="000B003B">
        <w:t xml:space="preserve"> should be</w:t>
      </w:r>
      <w:r>
        <w:t xml:space="preserve"> </w:t>
      </w:r>
      <w:r w:rsidRPr="000B003B">
        <w:t xml:space="preserve">notified on the same day to ensure </w:t>
      </w:r>
      <w:r w:rsidR="0096542C">
        <w:t xml:space="preserve">that </w:t>
      </w:r>
      <w:r w:rsidRPr="000B003B">
        <w:t>case/contact management and mosquito</w:t>
      </w:r>
      <w:r w:rsidR="007E2A2B">
        <w:t>-</w:t>
      </w:r>
      <w:r w:rsidRPr="000B003B">
        <w:t>control measures can begin</w:t>
      </w:r>
      <w:r>
        <w:t xml:space="preserve"> </w:t>
      </w:r>
      <w:r w:rsidRPr="000B003B">
        <w:t>promptly.</w:t>
      </w:r>
    </w:p>
    <w:p w:rsidR="002506C7" w:rsidRPr="008D33EC" w:rsidRDefault="002506C7" w:rsidP="00A95AAD">
      <w:r w:rsidRPr="002506C7">
        <w:t xml:space="preserve">For confirmed and </w:t>
      </w:r>
      <w:r w:rsidR="00877AE9">
        <w:t>probable</w:t>
      </w:r>
      <w:r w:rsidR="00877AE9" w:rsidRPr="002506C7">
        <w:t xml:space="preserve"> </w:t>
      </w:r>
      <w:r w:rsidRPr="002506C7">
        <w:t xml:space="preserve">cases believed to have been acquired in, or </w:t>
      </w:r>
      <w:r w:rsidR="008A6F10">
        <w:t xml:space="preserve">who have </w:t>
      </w:r>
      <w:r w:rsidRPr="002506C7">
        <w:t xml:space="preserve">travelled to, </w:t>
      </w:r>
      <w:r w:rsidR="003A3C96">
        <w:t xml:space="preserve">the </w:t>
      </w:r>
      <w:r w:rsidRPr="002506C7">
        <w:t>ZI</w:t>
      </w:r>
      <w:r w:rsidR="00713D53">
        <w:t>KV-receptive area in Australia</w:t>
      </w:r>
      <w:r w:rsidRPr="002506C7">
        <w:t xml:space="preserve">, the PHU should </w:t>
      </w:r>
      <w:r w:rsidR="0096542C">
        <w:t xml:space="preserve">immediately </w:t>
      </w:r>
      <w:r w:rsidRPr="002506C7">
        <w:t>notify the Communicable Disease</w:t>
      </w:r>
      <w:r w:rsidR="00284A9C">
        <w:t>s</w:t>
      </w:r>
      <w:r w:rsidRPr="002506C7">
        <w:t xml:space="preserve"> </w:t>
      </w:r>
      <w:r w:rsidR="0073376B">
        <w:t>Branch</w:t>
      </w:r>
      <w:r w:rsidR="0073376B" w:rsidRPr="002506C7">
        <w:t xml:space="preserve"> </w:t>
      </w:r>
      <w:r w:rsidRPr="002506C7">
        <w:t>in Brisbane (phone: 07 3328 9724).</w:t>
      </w:r>
    </w:p>
    <w:p w:rsidR="002A4B69" w:rsidRPr="001F3FDA" w:rsidRDefault="002A4B69" w:rsidP="009858B9">
      <w:pPr>
        <w:pStyle w:val="Heading2"/>
      </w:pPr>
      <w:r w:rsidRPr="001F3FDA">
        <w:t>Response procedure</w:t>
      </w:r>
    </w:p>
    <w:p w:rsidR="002A4B69" w:rsidRPr="001F3FDA" w:rsidRDefault="002A4B69" w:rsidP="009858B9">
      <w:pPr>
        <w:pStyle w:val="Heading3"/>
      </w:pPr>
      <w:r w:rsidRPr="001F3FDA">
        <w:t>Case investigation</w:t>
      </w:r>
    </w:p>
    <w:p w:rsidR="00754F7F" w:rsidRPr="00754F7F" w:rsidRDefault="000B003B" w:rsidP="00A95AAD">
      <w:r>
        <w:t xml:space="preserve">Investigate all confirmed and probable cases </w:t>
      </w:r>
      <w:r w:rsidR="00754F7F" w:rsidRPr="00754F7F">
        <w:t xml:space="preserve">using </w:t>
      </w:r>
      <w:r w:rsidR="00783A06">
        <w:t>the</w:t>
      </w:r>
      <w:r w:rsidR="00754F7F" w:rsidRPr="00783A06">
        <w:t xml:space="preserve"> </w:t>
      </w:r>
      <w:r w:rsidR="00783A06" w:rsidRPr="00E77189">
        <w:rPr>
          <w:i/>
          <w:highlight w:val="yellow"/>
        </w:rPr>
        <w:fldChar w:fldCharType="begin"/>
      </w:r>
      <w:r w:rsidR="00783A06" w:rsidRPr="00E77189">
        <w:rPr>
          <w:i/>
        </w:rPr>
        <w:instrText xml:space="preserve"> REF _Ref446072613 \h </w:instrText>
      </w:r>
      <w:r w:rsidR="00783A06" w:rsidRPr="00E77189">
        <w:rPr>
          <w:i/>
          <w:highlight w:val="yellow"/>
        </w:rPr>
        <w:instrText xml:space="preserve"> \* MERGEFORMAT </w:instrText>
      </w:r>
      <w:r w:rsidR="00783A06" w:rsidRPr="00E77189">
        <w:rPr>
          <w:i/>
          <w:highlight w:val="yellow"/>
        </w:rPr>
      </w:r>
      <w:r w:rsidR="00783A06" w:rsidRPr="00E77189">
        <w:rPr>
          <w:i/>
          <w:highlight w:val="yellow"/>
        </w:rPr>
        <w:fldChar w:fldCharType="separate"/>
      </w:r>
      <w:r w:rsidR="00B50769" w:rsidRPr="00F90889">
        <w:rPr>
          <w:i/>
        </w:rPr>
        <w:t xml:space="preserve">Example </w:t>
      </w:r>
      <w:proofErr w:type="spellStart"/>
      <w:r w:rsidR="00B50769" w:rsidRPr="00F90889">
        <w:rPr>
          <w:i/>
        </w:rPr>
        <w:t>Zika</w:t>
      </w:r>
      <w:proofErr w:type="spellEnd"/>
      <w:r w:rsidR="00B50769" w:rsidRPr="00F90889">
        <w:rPr>
          <w:i/>
        </w:rPr>
        <w:t xml:space="preserve"> virus infection case investigation form</w:t>
      </w:r>
      <w:r w:rsidR="00783A06" w:rsidRPr="00E77189">
        <w:rPr>
          <w:i/>
          <w:highlight w:val="yellow"/>
        </w:rPr>
        <w:fldChar w:fldCharType="end"/>
      </w:r>
      <w:r w:rsidR="00B70FF6">
        <w:t xml:space="preserve"> (</w:t>
      </w:r>
      <w:r w:rsidR="00B70FF6" w:rsidRPr="00B70FF6">
        <w:fldChar w:fldCharType="begin"/>
      </w:r>
      <w:r w:rsidR="00B70FF6" w:rsidRPr="00B70FF6">
        <w:instrText xml:space="preserve"> REF _Ref454198891 \h </w:instrText>
      </w:r>
      <w:r w:rsidR="00B70FF6">
        <w:instrText xml:space="preserve"> \* MERGEFORMAT </w:instrText>
      </w:r>
      <w:r w:rsidR="00B70FF6" w:rsidRPr="00B70FF6">
        <w:fldChar w:fldCharType="separate"/>
      </w:r>
      <w:r w:rsidR="00B50769" w:rsidRPr="00DA0903">
        <w:t xml:space="preserve">Appendix </w:t>
      </w:r>
      <w:r w:rsidR="00B50769">
        <w:rPr>
          <w:noProof/>
        </w:rPr>
        <w:t>4</w:t>
      </w:r>
      <w:r w:rsidR="00B70FF6" w:rsidRPr="00B70FF6">
        <w:fldChar w:fldCharType="end"/>
      </w:r>
      <w:r w:rsidR="007F1B0F">
        <w:t>)</w:t>
      </w:r>
      <w:r w:rsidR="008A6F10">
        <w:t xml:space="preserve"> </w:t>
      </w:r>
      <w:r w:rsidR="008A6F10" w:rsidRPr="00E77189">
        <w:t>or similar jurisdictional-specific form</w:t>
      </w:r>
      <w:r w:rsidR="00754F7F" w:rsidRPr="00E77189">
        <w:t>.</w:t>
      </w:r>
    </w:p>
    <w:p w:rsidR="00754F7F" w:rsidRPr="00754F7F" w:rsidRDefault="00754F7F" w:rsidP="00A95AAD">
      <w:r w:rsidRPr="00754F7F">
        <w:t>PHU staff should ensure that action has been taken to:</w:t>
      </w:r>
    </w:p>
    <w:p w:rsidR="00754F7F" w:rsidRPr="00754F7F" w:rsidRDefault="00754F7F" w:rsidP="00A95AAD">
      <w:pPr>
        <w:pStyle w:val="ListParagraph"/>
      </w:pPr>
      <w:r w:rsidRPr="00754F7F">
        <w:t>confirm the onset date, travel history and symptoms of ZIKV infection</w:t>
      </w:r>
      <w:r w:rsidR="00877AE9">
        <w:t xml:space="preserve"> (if any)</w:t>
      </w:r>
      <w:r w:rsidR="0073376B">
        <w:t>;</w:t>
      </w:r>
    </w:p>
    <w:p w:rsidR="00754F7F" w:rsidRPr="00754F7F" w:rsidRDefault="00754F7F" w:rsidP="00A95AAD">
      <w:pPr>
        <w:pStyle w:val="ListParagraph"/>
      </w:pPr>
      <w:r w:rsidRPr="00754F7F">
        <w:t>confirm results of laboratory tests</w:t>
      </w:r>
      <w:r w:rsidR="0073376B">
        <w:t>;</w:t>
      </w:r>
    </w:p>
    <w:p w:rsidR="00754F7F" w:rsidRPr="00754F7F" w:rsidRDefault="00754F7F" w:rsidP="00A95AAD">
      <w:pPr>
        <w:pStyle w:val="ListParagraph"/>
      </w:pPr>
      <w:r w:rsidRPr="00754F7F">
        <w:t>where possible</w:t>
      </w:r>
      <w:r w:rsidR="00655118">
        <w:t>,</w:t>
      </w:r>
      <w:r w:rsidRPr="00754F7F">
        <w:t xml:space="preserve"> </w:t>
      </w:r>
      <w:r w:rsidR="00D94ADF">
        <w:t>obtain</w:t>
      </w:r>
      <w:r w:rsidR="00655118">
        <w:t xml:space="preserve"> </w:t>
      </w:r>
      <w:r w:rsidRPr="00754F7F">
        <w:t>the doctor’s consent to contact the case or relevant care-giver</w:t>
      </w:r>
      <w:r w:rsidR="0073376B">
        <w:t xml:space="preserve">; </w:t>
      </w:r>
    </w:p>
    <w:p w:rsidR="008A6F10" w:rsidRDefault="00754F7F" w:rsidP="00A95AAD">
      <w:pPr>
        <w:pStyle w:val="ListParagraph"/>
      </w:pPr>
      <w:r w:rsidRPr="00754F7F">
        <w:t xml:space="preserve">interview the case or carer and determine </w:t>
      </w:r>
      <w:r w:rsidR="004045AD">
        <w:t xml:space="preserve">the country </w:t>
      </w:r>
      <w:r w:rsidR="00D27514">
        <w:t xml:space="preserve">of acquisition and </w:t>
      </w:r>
      <w:r w:rsidR="008A6F10">
        <w:t xml:space="preserve">likely </w:t>
      </w:r>
      <w:r w:rsidR="00D27514">
        <w:t>route of trans</w:t>
      </w:r>
      <w:r w:rsidR="004045AD">
        <w:t>mission</w:t>
      </w:r>
      <w:r w:rsidR="00AE189D">
        <w:t>;</w:t>
      </w:r>
      <w:r w:rsidR="008A6F10">
        <w:t xml:space="preserve"> and</w:t>
      </w:r>
    </w:p>
    <w:p w:rsidR="00754F7F" w:rsidRPr="00754F7F" w:rsidRDefault="00FE5257" w:rsidP="00A95AAD">
      <w:pPr>
        <w:pStyle w:val="ListParagraph"/>
      </w:pPr>
      <w:proofErr w:type="gramStart"/>
      <w:r>
        <w:t>provide</w:t>
      </w:r>
      <w:proofErr w:type="gramEnd"/>
      <w:r>
        <w:t xml:space="preserve"> advice</w:t>
      </w:r>
      <w:r w:rsidR="008A6F10">
        <w:t xml:space="preserve"> about risks of transmission ( e.g. sexual, blood donation, mosquito-borne, pregnancy implications), as applicable to the circumstance of the case.</w:t>
      </w:r>
    </w:p>
    <w:p w:rsidR="000B003B" w:rsidRDefault="00754F7F" w:rsidP="00A95AAD">
      <w:r w:rsidRPr="00754F7F">
        <w:t xml:space="preserve">For </w:t>
      </w:r>
      <w:r w:rsidR="001D5264">
        <w:t>p</w:t>
      </w:r>
      <w:r w:rsidR="001D5264" w:rsidRPr="00754F7F">
        <w:t xml:space="preserve">robable </w:t>
      </w:r>
      <w:r w:rsidRPr="00754F7F">
        <w:t>cases, advise the treating doctor of the need to obtain a convalescent serum sample 2</w:t>
      </w:r>
      <w:r w:rsidR="008E602E">
        <w:t>-</w:t>
      </w:r>
      <w:r w:rsidRPr="00754F7F">
        <w:t>3 weeks after onset</w:t>
      </w:r>
      <w:r w:rsidR="00877AE9">
        <w:t>, or if asymptomatic</w:t>
      </w:r>
      <w:r w:rsidR="00AE189D">
        <w:t>,</w:t>
      </w:r>
      <w:r w:rsidR="00877AE9">
        <w:t xml:space="preserve"> 2-3 weeks after </w:t>
      </w:r>
      <w:r w:rsidR="008A6F10">
        <w:t>initial testing</w:t>
      </w:r>
      <w:r w:rsidR="00877AE9">
        <w:t>,</w:t>
      </w:r>
      <w:r w:rsidRPr="00754F7F">
        <w:t xml:space="preserve"> to be sent to the same </w:t>
      </w:r>
      <w:r w:rsidR="004045AD">
        <w:t>public</w:t>
      </w:r>
      <w:r w:rsidR="00D94ADF">
        <w:t>-</w:t>
      </w:r>
      <w:r w:rsidR="004045AD">
        <w:t>health</w:t>
      </w:r>
      <w:r w:rsidR="004045AD" w:rsidRPr="00754F7F">
        <w:t xml:space="preserve"> </w:t>
      </w:r>
      <w:r w:rsidRPr="00754F7F">
        <w:t>laboratory for testing in parallel with the acute sample</w:t>
      </w:r>
      <w:r w:rsidR="00EC6BC9">
        <w:t>.</w:t>
      </w:r>
    </w:p>
    <w:p w:rsidR="00A369B9" w:rsidRPr="00EB686B" w:rsidRDefault="00CE6015" w:rsidP="00A95AAD">
      <w:r w:rsidRPr="00EB686B">
        <w:t xml:space="preserve">Consider potential differential diagnoses of fever and rash in a returned </w:t>
      </w:r>
      <w:r w:rsidR="0073376B" w:rsidRPr="00EB686B">
        <w:t>traveller</w:t>
      </w:r>
      <w:r w:rsidRPr="00EB686B">
        <w:t xml:space="preserve">, see </w:t>
      </w:r>
      <w:r w:rsidRPr="00226BB1">
        <w:rPr>
          <w:i/>
          <w:color w:val="000000"/>
        </w:rPr>
        <w:fldChar w:fldCharType="begin"/>
      </w:r>
      <w:r w:rsidRPr="00226BB1">
        <w:rPr>
          <w:i/>
        </w:rPr>
        <w:instrText xml:space="preserve"> REF _Ref448415297 \h </w:instrText>
      </w:r>
      <w:r w:rsidR="00A369B9" w:rsidRPr="00226BB1">
        <w:rPr>
          <w:i/>
          <w:color w:val="000000"/>
        </w:rPr>
        <w:instrText xml:space="preserve"> \* MERGEFORMAT </w:instrText>
      </w:r>
      <w:r w:rsidRPr="00226BB1">
        <w:rPr>
          <w:i/>
          <w:color w:val="000000"/>
        </w:rPr>
      </w:r>
      <w:r w:rsidRPr="00226BB1">
        <w:rPr>
          <w:i/>
          <w:color w:val="000000"/>
        </w:rPr>
        <w:fldChar w:fldCharType="separate"/>
      </w:r>
      <w:proofErr w:type="gramStart"/>
      <w:r w:rsidR="00B50769" w:rsidRPr="00F90889">
        <w:rPr>
          <w:i/>
        </w:rPr>
        <w:t>Testing</w:t>
      </w:r>
      <w:proofErr w:type="gramEnd"/>
      <w:r w:rsidR="00B50769" w:rsidRPr="00F90889">
        <w:rPr>
          <w:i/>
        </w:rPr>
        <w:t xml:space="preserve"> guidelines</w:t>
      </w:r>
      <w:r w:rsidRPr="00226BB1">
        <w:rPr>
          <w:i/>
          <w:color w:val="000000"/>
        </w:rPr>
        <w:fldChar w:fldCharType="end"/>
      </w:r>
      <w:r w:rsidR="0073376B" w:rsidRPr="005246FB">
        <w:t xml:space="preserve"> under </w:t>
      </w:r>
      <w:r w:rsidR="00B70FF6" w:rsidRPr="005246FB">
        <w:t xml:space="preserve">section </w:t>
      </w:r>
      <w:r w:rsidR="0073376B" w:rsidRPr="00EB686B">
        <w:rPr>
          <w:color w:val="000000"/>
        </w:rPr>
        <w:fldChar w:fldCharType="begin"/>
      </w:r>
      <w:r w:rsidR="0073376B" w:rsidRPr="00EB686B">
        <w:rPr>
          <w:color w:val="000000"/>
        </w:rPr>
        <w:instrText xml:space="preserve"> REF _Ref448495108 \h </w:instrText>
      </w:r>
      <w:r w:rsidR="0073376B">
        <w:rPr>
          <w:color w:val="000000"/>
        </w:rPr>
        <w:instrText xml:space="preserve"> \* MERGEFORMAT </w:instrText>
      </w:r>
      <w:r w:rsidR="0073376B" w:rsidRPr="00EB686B">
        <w:rPr>
          <w:color w:val="000000"/>
        </w:rPr>
      </w:r>
      <w:r w:rsidR="0073376B" w:rsidRPr="00EB686B">
        <w:rPr>
          <w:color w:val="000000"/>
        </w:rPr>
        <w:fldChar w:fldCharType="separate"/>
      </w:r>
      <w:r w:rsidR="00B50769" w:rsidRPr="001F3FDA">
        <w:t xml:space="preserve">Laboratory </w:t>
      </w:r>
      <w:r w:rsidR="00B50769" w:rsidRPr="00F90889">
        <w:rPr>
          <w:i/>
        </w:rPr>
        <w:t>testing</w:t>
      </w:r>
      <w:r w:rsidR="0073376B" w:rsidRPr="00EB686B">
        <w:rPr>
          <w:color w:val="000000"/>
        </w:rPr>
        <w:fldChar w:fldCharType="end"/>
      </w:r>
      <w:r w:rsidR="0080417B">
        <w:rPr>
          <w:color w:val="000000"/>
        </w:rPr>
        <w:t xml:space="preserve"> (above)</w:t>
      </w:r>
      <w:r w:rsidRPr="00EB686B">
        <w:t>.</w:t>
      </w:r>
    </w:p>
    <w:p w:rsidR="002A4B69" w:rsidRPr="001F3FDA" w:rsidRDefault="002A4B69" w:rsidP="009858B9">
      <w:pPr>
        <w:pStyle w:val="Heading3"/>
      </w:pPr>
      <w:r w:rsidRPr="001F3FDA">
        <w:t>Exposure Investigation</w:t>
      </w:r>
    </w:p>
    <w:p w:rsidR="00754F7F" w:rsidRDefault="008A6F10" w:rsidP="00A95AAD">
      <w:r>
        <w:t>D</w:t>
      </w:r>
      <w:r w:rsidR="00754F7F" w:rsidRPr="00754F7F">
        <w:t>etermine whether the case</w:t>
      </w:r>
      <w:r>
        <w:t xml:space="preserve"> had travelled to known or possible ZIKV</w:t>
      </w:r>
      <w:r w:rsidR="002260B8">
        <w:t>-</w:t>
      </w:r>
      <w:r>
        <w:t>affected areas</w:t>
      </w:r>
      <w:r w:rsidR="00754F7F" w:rsidRPr="00754F7F">
        <w:t xml:space="preserve"> during the exposure period (3-12 days prior to onset of symptoms</w:t>
      </w:r>
      <w:r w:rsidR="001764BB">
        <w:t xml:space="preserve"> or up to </w:t>
      </w:r>
      <w:r w:rsidR="002260B8">
        <w:t>two</w:t>
      </w:r>
      <w:r w:rsidR="001764BB">
        <w:t xml:space="preserve"> weeks prior to laboratory confirmation</w:t>
      </w:r>
      <w:r w:rsidR="0099470A">
        <w:t xml:space="preserve"> by PCR</w:t>
      </w:r>
      <w:r w:rsidR="001764BB">
        <w:t xml:space="preserve"> of ZIKV </w:t>
      </w:r>
      <w:r w:rsidR="00AC6115">
        <w:t>infection)</w:t>
      </w:r>
      <w:r w:rsidR="005C2FEB">
        <w:t>.</w:t>
      </w:r>
    </w:p>
    <w:p w:rsidR="0099470A" w:rsidRPr="00754F7F" w:rsidRDefault="0099470A" w:rsidP="00A95AAD">
      <w:r>
        <w:t xml:space="preserve">Where a case has been diagnosed based on serology, it may not be possible to determine the </w:t>
      </w:r>
      <w:proofErr w:type="spellStart"/>
      <w:r>
        <w:t>viraemic</w:t>
      </w:r>
      <w:proofErr w:type="spellEnd"/>
      <w:r>
        <w:t xml:space="preserve"> period.</w:t>
      </w:r>
    </w:p>
    <w:p w:rsidR="00754F7F" w:rsidRPr="00754F7F" w:rsidRDefault="00754F7F" w:rsidP="00A95AAD">
      <w:r w:rsidRPr="00754F7F">
        <w:t xml:space="preserve">If the case has not travelled to </w:t>
      </w:r>
      <w:r w:rsidR="00284A9C">
        <w:t xml:space="preserve">a </w:t>
      </w:r>
      <w:r w:rsidR="004045AD">
        <w:t>known</w:t>
      </w:r>
      <w:r w:rsidR="004045AD" w:rsidRPr="00754F7F">
        <w:t xml:space="preserve"> </w:t>
      </w:r>
      <w:r w:rsidRPr="00754F7F">
        <w:t>ZIKV</w:t>
      </w:r>
      <w:r w:rsidR="002260B8">
        <w:t>-</w:t>
      </w:r>
      <w:r w:rsidR="004045AD">
        <w:t>affected</w:t>
      </w:r>
      <w:r w:rsidRPr="00754F7F">
        <w:t xml:space="preserve"> area during the exposure period</w:t>
      </w:r>
      <w:r w:rsidR="002260B8">
        <w:t>,</w:t>
      </w:r>
      <w:r w:rsidRPr="00754F7F">
        <w:t xml:space="preserve"> consider local transmission of ZIKV. Determine if the case has recently received any blood products or if any of their sexual contacts have a recent history of travel to a ZIKV-affected country </w:t>
      </w:r>
      <w:r w:rsidR="001842B2">
        <w:t>or the</w:t>
      </w:r>
      <w:r w:rsidR="00C81F10">
        <w:t xml:space="preserve"> </w:t>
      </w:r>
      <w:r w:rsidR="004E1FCF">
        <w:t>ZIKV</w:t>
      </w:r>
      <w:r w:rsidR="00C81F10">
        <w:t xml:space="preserve">-receptive area </w:t>
      </w:r>
      <w:r w:rsidR="001842B2">
        <w:t xml:space="preserve">of </w:t>
      </w:r>
      <w:r w:rsidR="00C81F10">
        <w:t>Australia</w:t>
      </w:r>
      <w:r w:rsidR="003674D1">
        <w:t xml:space="preserve">, and therefore, </w:t>
      </w:r>
      <w:r w:rsidRPr="00754F7F">
        <w:t>might be an unidentified source case.</w:t>
      </w:r>
    </w:p>
    <w:p w:rsidR="00754F7F" w:rsidRPr="00754F7F" w:rsidRDefault="00754F7F" w:rsidP="00A95AAD">
      <w:r w:rsidRPr="00754F7F">
        <w:t xml:space="preserve">If local transmission is suspected, immediately notify </w:t>
      </w:r>
      <w:r w:rsidR="009C6377">
        <w:t xml:space="preserve">the </w:t>
      </w:r>
      <w:r w:rsidR="0073376B">
        <w:t>c</w:t>
      </w:r>
      <w:r w:rsidR="001764BB" w:rsidRPr="000B003B">
        <w:t xml:space="preserve">ommunicable </w:t>
      </w:r>
      <w:r w:rsidR="0073376B">
        <w:t>d</w:t>
      </w:r>
      <w:r w:rsidR="001764BB" w:rsidRPr="000B003B">
        <w:t xml:space="preserve">iseases </w:t>
      </w:r>
      <w:r w:rsidR="0073376B">
        <w:t>b</w:t>
      </w:r>
      <w:r w:rsidR="009C6377" w:rsidRPr="000B003B">
        <w:t xml:space="preserve">ranch in the state or territory of acquisition </w:t>
      </w:r>
      <w:r w:rsidRPr="00754F7F">
        <w:t>to arrange for expert investigation and cont</w:t>
      </w:r>
      <w:r w:rsidR="001F724C">
        <w:t xml:space="preserve">rol advice. </w:t>
      </w:r>
    </w:p>
    <w:p w:rsidR="00754F7F" w:rsidRPr="00754F7F" w:rsidRDefault="00754F7F" w:rsidP="00A95AAD">
      <w:r w:rsidRPr="00754F7F">
        <w:t xml:space="preserve">If a case </w:t>
      </w:r>
      <w:proofErr w:type="gramStart"/>
      <w:r w:rsidRPr="00754F7F">
        <w:t>who</w:t>
      </w:r>
      <w:proofErr w:type="gramEnd"/>
      <w:r w:rsidRPr="00754F7F">
        <w:t xml:space="preserve"> is considered likely to be </w:t>
      </w:r>
      <w:proofErr w:type="spellStart"/>
      <w:r w:rsidRPr="00754F7F">
        <w:t>viraemic</w:t>
      </w:r>
      <w:proofErr w:type="spellEnd"/>
      <w:r w:rsidRPr="00754F7F">
        <w:t xml:space="preserve"> stay</w:t>
      </w:r>
      <w:r w:rsidR="00CE6015">
        <w:t>ed</w:t>
      </w:r>
      <w:r w:rsidRPr="00754F7F">
        <w:t xml:space="preserve"> in or travel</w:t>
      </w:r>
      <w:r w:rsidR="00CE6015">
        <w:t>led</w:t>
      </w:r>
      <w:r w:rsidR="001842B2">
        <w:t xml:space="preserve"> to the</w:t>
      </w:r>
      <w:r w:rsidRPr="00754F7F">
        <w:t xml:space="preserve"> </w:t>
      </w:r>
      <w:r w:rsidR="009C6377">
        <w:t>ZIKV-receptive area</w:t>
      </w:r>
      <w:r w:rsidR="004045AD">
        <w:t xml:space="preserve"> of Australia</w:t>
      </w:r>
      <w:r w:rsidRPr="00754F7F">
        <w:t>:</w:t>
      </w:r>
    </w:p>
    <w:p w:rsidR="00754F7F" w:rsidRPr="00754F7F" w:rsidRDefault="00754F7F" w:rsidP="00A95AAD">
      <w:pPr>
        <w:pStyle w:val="ListParagraph"/>
      </w:pPr>
      <w:r w:rsidRPr="00754F7F">
        <w:t xml:space="preserve">identify where the case lived/worked/visited while </w:t>
      </w:r>
      <w:proofErr w:type="spellStart"/>
      <w:r w:rsidRPr="00754F7F">
        <w:t>viraemic</w:t>
      </w:r>
      <w:proofErr w:type="spellEnd"/>
      <w:r w:rsidR="001764BB">
        <w:t>; and</w:t>
      </w:r>
    </w:p>
    <w:p w:rsidR="0092728B" w:rsidRPr="001F3FDA" w:rsidRDefault="00754F7F" w:rsidP="00A95AAD">
      <w:pPr>
        <w:pStyle w:val="ListParagraph"/>
      </w:pPr>
      <w:proofErr w:type="gramStart"/>
      <w:r w:rsidRPr="00754F7F">
        <w:t>notify</w:t>
      </w:r>
      <w:proofErr w:type="gramEnd"/>
      <w:r w:rsidRPr="00754F7F">
        <w:t xml:space="preserve"> </w:t>
      </w:r>
      <w:r w:rsidR="009C6377">
        <w:t xml:space="preserve">the </w:t>
      </w:r>
      <w:r w:rsidR="0073376B">
        <w:t>c</w:t>
      </w:r>
      <w:r w:rsidR="001764BB" w:rsidRPr="009C6377">
        <w:t xml:space="preserve">ommunicable </w:t>
      </w:r>
      <w:r w:rsidR="0073376B">
        <w:t>d</w:t>
      </w:r>
      <w:r w:rsidR="001764BB" w:rsidRPr="009C6377">
        <w:t xml:space="preserve">iseases </w:t>
      </w:r>
      <w:r w:rsidR="0073376B">
        <w:t>b</w:t>
      </w:r>
      <w:r w:rsidR="009C6377" w:rsidRPr="009C6377">
        <w:t xml:space="preserve">ranch in the state or territory of </w:t>
      </w:r>
      <w:r w:rsidR="008A6F10">
        <w:t>diagnosis</w:t>
      </w:r>
      <w:r w:rsidR="008A6F10" w:rsidRPr="00754F7F">
        <w:t xml:space="preserve"> </w:t>
      </w:r>
      <w:r w:rsidRPr="00754F7F">
        <w:t>as soon as possible so that case information can be shared with health officials responsible for communicable disea</w:t>
      </w:r>
      <w:r>
        <w:t xml:space="preserve">se control </w:t>
      </w:r>
      <w:r w:rsidR="008A6F10">
        <w:t>in the ZIKV-receptive jurisdiction (currently only Queensland)</w:t>
      </w:r>
      <w:r w:rsidR="002A4B69" w:rsidRPr="001F3FDA">
        <w:t>.</w:t>
      </w:r>
    </w:p>
    <w:p w:rsidR="002A4B69" w:rsidRPr="001F3FDA" w:rsidRDefault="002A4B69" w:rsidP="009858B9">
      <w:pPr>
        <w:pStyle w:val="Heading3"/>
      </w:pPr>
      <w:r w:rsidRPr="001F3FDA">
        <w:t>Case treatment</w:t>
      </w:r>
    </w:p>
    <w:p w:rsidR="00C81F10" w:rsidRDefault="009C6377" w:rsidP="00A95AAD">
      <w:r w:rsidRPr="009C6377">
        <w:t xml:space="preserve">No specific treatment is available for </w:t>
      </w:r>
      <w:r w:rsidR="00DA0903">
        <w:t>ZIKV</w:t>
      </w:r>
      <w:r w:rsidRPr="009C6377">
        <w:t xml:space="preserve"> infection. Treatment is generally supportive and </w:t>
      </w:r>
      <w:r w:rsidR="001D5264">
        <w:t>may</w:t>
      </w:r>
      <w:r w:rsidR="001D5264" w:rsidRPr="009C6377">
        <w:t xml:space="preserve"> </w:t>
      </w:r>
      <w:r w:rsidRPr="009C6377">
        <w:t>include rest, fluids, and use of analgesics and antipyretics.</w:t>
      </w:r>
      <w:r w:rsidR="00C81F10" w:rsidRPr="00C81F10">
        <w:t xml:space="preserve"> </w:t>
      </w:r>
      <w:r w:rsidR="00C81F10" w:rsidRPr="009C6377">
        <w:t xml:space="preserve">Aspirin and other NSAIDs should be avoided until dengue can be </w:t>
      </w:r>
      <w:r w:rsidR="004045AD">
        <w:t>excluded</w:t>
      </w:r>
      <w:r w:rsidR="00C81F10" w:rsidRPr="009C6377">
        <w:t xml:space="preserve"> </w:t>
      </w:r>
      <w:r w:rsidR="00312D10">
        <w:t>(</w:t>
      </w:r>
      <w:r w:rsidR="00C81F10" w:rsidRPr="009C6377">
        <w:t>to reduce the risk of haemorrhage</w:t>
      </w:r>
      <w:r w:rsidR="00312D10">
        <w:t>)</w:t>
      </w:r>
      <w:r w:rsidR="00C81F10" w:rsidRPr="009C6377">
        <w:t>.</w:t>
      </w:r>
    </w:p>
    <w:p w:rsidR="00C81F10" w:rsidRPr="001F3FDA" w:rsidRDefault="00C81F10" w:rsidP="009858B9">
      <w:pPr>
        <w:pStyle w:val="Heading3"/>
      </w:pPr>
      <w:r w:rsidRPr="001F3FDA">
        <w:t>Education</w:t>
      </w:r>
    </w:p>
    <w:p w:rsidR="00C81F10" w:rsidRPr="006F16A0" w:rsidRDefault="00C81F10" w:rsidP="00A95AAD">
      <w:r w:rsidRPr="009C6377">
        <w:t xml:space="preserve">Cases should be provided with the </w:t>
      </w:r>
      <w:r w:rsidRPr="00226BB1">
        <w:rPr>
          <w:i/>
          <w:highlight w:val="yellow"/>
        </w:rPr>
        <w:fldChar w:fldCharType="begin"/>
      </w:r>
      <w:r w:rsidRPr="00226BB1">
        <w:rPr>
          <w:i/>
        </w:rPr>
        <w:instrText xml:space="preserve"> REF _Ref446072582 \h </w:instrText>
      </w:r>
      <w:r w:rsidRPr="00226BB1">
        <w:rPr>
          <w:i/>
          <w:highlight w:val="yellow"/>
        </w:rPr>
        <w:instrText xml:space="preserve"> \* MERGEFORMAT </w:instrText>
      </w:r>
      <w:r w:rsidRPr="00226BB1">
        <w:rPr>
          <w:i/>
          <w:highlight w:val="yellow"/>
        </w:rPr>
      </w:r>
      <w:r w:rsidRPr="00226BB1">
        <w:rPr>
          <w:i/>
          <w:highlight w:val="yellow"/>
        </w:rPr>
        <w:fldChar w:fldCharType="separate"/>
      </w:r>
      <w:proofErr w:type="spellStart"/>
      <w:r w:rsidR="00B50769" w:rsidRPr="00F90889">
        <w:rPr>
          <w:i/>
        </w:rPr>
        <w:t>Zika</w:t>
      </w:r>
      <w:proofErr w:type="spellEnd"/>
      <w:r w:rsidR="00B50769" w:rsidRPr="00F90889">
        <w:rPr>
          <w:i/>
        </w:rPr>
        <w:t xml:space="preserve"> Virus Factsheet</w:t>
      </w:r>
      <w:r w:rsidRPr="00226BB1">
        <w:rPr>
          <w:i/>
          <w:highlight w:val="yellow"/>
        </w:rPr>
        <w:fldChar w:fldCharType="end"/>
      </w:r>
      <w:r w:rsidRPr="00B70FF6">
        <w:t xml:space="preserve"> </w:t>
      </w:r>
      <w:r w:rsidR="00B70FF6" w:rsidRPr="00B70FF6">
        <w:t>(</w:t>
      </w:r>
      <w:r w:rsidR="00B70FF6" w:rsidRPr="00B70FF6">
        <w:fldChar w:fldCharType="begin"/>
      </w:r>
      <w:r w:rsidR="00B70FF6" w:rsidRPr="00B70FF6">
        <w:instrText xml:space="preserve"> REF _Ref454198939 \h </w:instrText>
      </w:r>
      <w:r w:rsidR="00B70FF6">
        <w:instrText xml:space="preserve"> \* MERGEFORMAT </w:instrText>
      </w:r>
      <w:r w:rsidR="00B70FF6" w:rsidRPr="00B70FF6">
        <w:fldChar w:fldCharType="separate"/>
      </w:r>
      <w:r w:rsidR="00B50769" w:rsidRPr="00B25806">
        <w:t xml:space="preserve">Appendix </w:t>
      </w:r>
      <w:r w:rsidR="00B50769">
        <w:rPr>
          <w:noProof/>
        </w:rPr>
        <w:t>2</w:t>
      </w:r>
      <w:r w:rsidR="00B70FF6" w:rsidRPr="00B70FF6">
        <w:fldChar w:fldCharType="end"/>
      </w:r>
      <w:r w:rsidR="00B70FF6" w:rsidRPr="00B70FF6">
        <w:t>)</w:t>
      </w:r>
      <w:r w:rsidR="008A6F10">
        <w:t xml:space="preserve"> </w:t>
      </w:r>
      <w:r w:rsidR="001728EE">
        <w:t xml:space="preserve">(below) </w:t>
      </w:r>
      <w:r w:rsidR="008A6F10">
        <w:t>or</w:t>
      </w:r>
      <w:r w:rsidR="00017E9D">
        <w:t xml:space="preserve"> similar jurisdiction-specific information sheet</w:t>
      </w:r>
      <w:r w:rsidR="00B70FF6" w:rsidRPr="008370AE">
        <w:rPr>
          <w:rStyle w:val="Organismnames"/>
        </w:rPr>
        <w:t xml:space="preserve"> </w:t>
      </w:r>
      <w:r w:rsidRPr="009C6377">
        <w:t>and advised to seek medical attention if symptoms worsen.</w:t>
      </w:r>
    </w:p>
    <w:p w:rsidR="00C81F10" w:rsidRPr="001F3FDA" w:rsidRDefault="00C81F10" w:rsidP="009858B9">
      <w:pPr>
        <w:pStyle w:val="Heading3"/>
      </w:pPr>
      <w:r w:rsidRPr="001F3FDA">
        <w:t>Isolation and restriction</w:t>
      </w:r>
    </w:p>
    <w:p w:rsidR="00C81F10" w:rsidRPr="00754F7F" w:rsidRDefault="00C81F10" w:rsidP="00A95AAD">
      <w:r w:rsidRPr="00754F7F">
        <w:t xml:space="preserve">Infected people (confirmed and probable cases) should be advised against travelling to </w:t>
      </w:r>
      <w:r w:rsidR="00AC4FB9">
        <w:t xml:space="preserve">the </w:t>
      </w:r>
      <w:r>
        <w:t>ZIKV</w:t>
      </w:r>
      <w:r w:rsidRPr="00754F7F">
        <w:t>-receptive area</w:t>
      </w:r>
      <w:r w:rsidR="006C6FC9">
        <w:t xml:space="preserve"> of Australia</w:t>
      </w:r>
      <w:r w:rsidRPr="00754F7F">
        <w:t xml:space="preserve"> until at least a week after the onset of their illness</w:t>
      </w:r>
      <w:r w:rsidR="001764BB">
        <w:t xml:space="preserve"> or laboratory confirmation </w:t>
      </w:r>
      <w:r w:rsidR="000E7E6A">
        <w:t xml:space="preserve">of the presence or otherwise </w:t>
      </w:r>
      <w:r w:rsidR="001764BB">
        <w:t>of ZIKV infection</w:t>
      </w:r>
      <w:r w:rsidRPr="00754F7F">
        <w:t>.</w:t>
      </w:r>
    </w:p>
    <w:p w:rsidR="00C81F10" w:rsidRDefault="00C81F10" w:rsidP="00A95AAD">
      <w:r w:rsidRPr="002F149D">
        <w:t xml:space="preserve">People with </w:t>
      </w:r>
      <w:r>
        <w:t>ZIKV</w:t>
      </w:r>
      <w:r w:rsidRPr="002F149D">
        <w:t xml:space="preserve"> </w:t>
      </w:r>
      <w:r w:rsidR="005C2FEB">
        <w:t xml:space="preserve">infection </w:t>
      </w:r>
      <w:r w:rsidRPr="002F149D">
        <w:t xml:space="preserve">should </w:t>
      </w:r>
      <w:r w:rsidRPr="00754F7F">
        <w:t xml:space="preserve">be advised to </w:t>
      </w:r>
      <w:r w:rsidR="005C2FEB">
        <w:t xml:space="preserve">take particular precautions against being bitten by </w:t>
      </w:r>
      <w:r w:rsidRPr="00754F7F">
        <w:t>mosquitoes</w:t>
      </w:r>
      <w:r w:rsidR="00D75831">
        <w:t xml:space="preserve"> </w:t>
      </w:r>
      <w:r w:rsidRPr="00754F7F">
        <w:t>for up to a week from onset of illness</w:t>
      </w:r>
      <w:r w:rsidR="001764BB">
        <w:t xml:space="preserve"> or laboratory confirmation of ZIKV infection</w:t>
      </w:r>
      <w:r w:rsidR="00FF3642">
        <w:t>, in order</w:t>
      </w:r>
      <w:r w:rsidRPr="00754F7F">
        <w:t xml:space="preserve"> </w:t>
      </w:r>
      <w:r w:rsidRPr="002F149D">
        <w:t xml:space="preserve">to reduce the risk of local </w:t>
      </w:r>
      <w:r w:rsidR="00D75831">
        <w:t>vector</w:t>
      </w:r>
      <w:r w:rsidR="005C2FEB">
        <w:t xml:space="preserve">-borne </w:t>
      </w:r>
      <w:r w:rsidRPr="002F149D">
        <w:t>transmission.</w:t>
      </w:r>
      <w:r w:rsidRPr="00754F7F">
        <w:t xml:space="preserve"> </w:t>
      </w:r>
      <w:r w:rsidRPr="002F149D">
        <w:t xml:space="preserve">In Australia, this is </w:t>
      </w:r>
      <w:r w:rsidR="005C2FEB">
        <w:t xml:space="preserve">particularly </w:t>
      </w:r>
      <w:r w:rsidRPr="002F149D">
        <w:t xml:space="preserve">relevant to cases in Queensland. </w:t>
      </w:r>
    </w:p>
    <w:p w:rsidR="001764BB" w:rsidRPr="00754F7F" w:rsidRDefault="001764BB" w:rsidP="00A95AAD">
      <w:r>
        <w:t xml:space="preserve">Additional information specifically relating to reducing sexual transmission and blood donation deferral can be found under </w:t>
      </w:r>
      <w:r w:rsidR="00B70FF6">
        <w:t xml:space="preserve">section </w:t>
      </w:r>
      <w:r>
        <w:fldChar w:fldCharType="begin"/>
      </w:r>
      <w:r>
        <w:instrText xml:space="preserve"> REF _Ref448404173 \h </w:instrText>
      </w:r>
      <w:r w:rsidR="00226BB1">
        <w:instrText xml:space="preserve"> \* MERGEFORMAT </w:instrText>
      </w:r>
      <w:r>
        <w:fldChar w:fldCharType="separate"/>
      </w:r>
      <w:r w:rsidR="00B50769" w:rsidRPr="001F3FDA">
        <w:t xml:space="preserve">Routine </w:t>
      </w:r>
      <w:r w:rsidR="00B50769" w:rsidRPr="00F90889">
        <w:rPr>
          <w:i/>
        </w:rPr>
        <w:t>prevention activities</w:t>
      </w:r>
      <w:r>
        <w:fldChar w:fldCharType="end"/>
      </w:r>
      <w:r w:rsidR="0073376B">
        <w:t>.</w:t>
      </w:r>
    </w:p>
    <w:p w:rsidR="00F90889" w:rsidRDefault="00F90889" w:rsidP="009858B9">
      <w:pPr>
        <w:pStyle w:val="Heading3"/>
        <w:sectPr w:rsidR="00F90889" w:rsidSect="00F90889">
          <w:headerReference w:type="first" r:id="rId20"/>
          <w:footnotePr>
            <w:numFmt w:val="lowerRoman"/>
            <w:numRestart w:val="eachSect"/>
          </w:footnotePr>
          <w:pgSz w:w="11906" w:h="16838" w:code="9"/>
          <w:pgMar w:top="1440" w:right="1797" w:bottom="1440" w:left="1797" w:header="720" w:footer="720" w:gutter="0"/>
          <w:cols w:space="720"/>
          <w:titlePg/>
          <w:docGrid w:linePitch="326"/>
        </w:sectPr>
      </w:pPr>
    </w:p>
    <w:p w:rsidR="009C6377" w:rsidRDefault="009C6377" w:rsidP="009858B9">
      <w:pPr>
        <w:pStyle w:val="Heading3"/>
      </w:pPr>
      <w:r w:rsidRPr="009C6377">
        <w:t>Pregnancy management</w:t>
      </w:r>
    </w:p>
    <w:p w:rsidR="009C6377" w:rsidRDefault="004045AD" w:rsidP="00A95AAD">
      <w:r>
        <w:t xml:space="preserve">Pregnant women with confirmed or probable ZIKV </w:t>
      </w:r>
      <w:proofErr w:type="gramStart"/>
      <w:r>
        <w:t>infection</w:t>
      </w:r>
      <w:r w:rsidR="001272EE">
        <w:t>,</w:t>
      </w:r>
      <w:proofErr w:type="gramEnd"/>
      <w:r w:rsidR="009C6377" w:rsidRPr="009C6377">
        <w:t xml:space="preserve"> should be referred to a suitably qualified expert in diagnosis</w:t>
      </w:r>
      <w:r w:rsidR="009C6377">
        <w:t xml:space="preserve"> </w:t>
      </w:r>
      <w:r w:rsidR="009C6377" w:rsidRPr="009C6377">
        <w:t xml:space="preserve">and management of </w:t>
      </w:r>
      <w:r w:rsidR="005C2FEB">
        <w:t xml:space="preserve">the consequences of </w:t>
      </w:r>
      <w:r w:rsidR="009C6377" w:rsidRPr="009C6377">
        <w:t>perinatal infections (e</w:t>
      </w:r>
      <w:r w:rsidR="009C6377">
        <w:t>.</w:t>
      </w:r>
      <w:r w:rsidR="009C6377" w:rsidRPr="009C6377">
        <w:t>g</w:t>
      </w:r>
      <w:r w:rsidR="009C6377">
        <w:t>.</w:t>
      </w:r>
      <w:r w:rsidR="009C6377" w:rsidRPr="009C6377">
        <w:t xml:space="preserve"> </w:t>
      </w:r>
      <w:r w:rsidR="00CE6015">
        <w:t xml:space="preserve">obstetrician or </w:t>
      </w:r>
      <w:r w:rsidR="009C6377" w:rsidRPr="009C6377">
        <w:t xml:space="preserve">maternal </w:t>
      </w:r>
      <w:proofErr w:type="spellStart"/>
      <w:r w:rsidR="009C6377" w:rsidRPr="009C6377">
        <w:t>fetal</w:t>
      </w:r>
      <w:proofErr w:type="spellEnd"/>
      <w:r w:rsidR="009C6377" w:rsidRPr="009C6377">
        <w:t xml:space="preserve"> medicine specialist).</w:t>
      </w:r>
    </w:p>
    <w:p w:rsidR="00D646B2" w:rsidRPr="005246FB" w:rsidRDefault="00D646B2" w:rsidP="005246FB">
      <w:r w:rsidRPr="005246FB">
        <w:t xml:space="preserve">For guidance on assessing pregnant women see the </w:t>
      </w:r>
      <w:hyperlink r:id="rId21" w:history="1">
        <w:r w:rsidR="00AA3372" w:rsidRPr="005246FB">
          <w:rPr>
            <w:rStyle w:val="Hyperlink"/>
          </w:rPr>
          <w:t xml:space="preserve">Interim recommendations for assessment of pregnant women with potential exposure to </w:t>
        </w:r>
        <w:proofErr w:type="spellStart"/>
        <w:r w:rsidR="00AA3372" w:rsidRPr="005246FB">
          <w:rPr>
            <w:rStyle w:val="Hyperlink"/>
          </w:rPr>
          <w:t>Zika</w:t>
        </w:r>
        <w:proofErr w:type="spellEnd"/>
        <w:r w:rsidR="00AA3372" w:rsidRPr="005246FB">
          <w:rPr>
            <w:rStyle w:val="Hyperlink"/>
          </w:rPr>
          <w:t xml:space="preserve"> virus</w:t>
        </w:r>
      </w:hyperlink>
      <w:r w:rsidRPr="005246FB">
        <w:t>.</w:t>
      </w:r>
    </w:p>
    <w:p w:rsidR="009C6377" w:rsidRDefault="001272EE" w:rsidP="00A95AAD">
      <w:r>
        <w:t>I</w:t>
      </w:r>
      <w:r w:rsidR="009C6377" w:rsidRPr="009C6377">
        <w:t>nformation on manag</w:t>
      </w:r>
      <w:r>
        <w:t>ing</w:t>
      </w:r>
      <w:r w:rsidR="009C6377" w:rsidRPr="009C6377">
        <w:t xml:space="preserve"> a pregnant </w:t>
      </w:r>
      <w:proofErr w:type="gramStart"/>
      <w:r w:rsidR="009C6377" w:rsidRPr="009C6377">
        <w:t>woman</w:t>
      </w:r>
      <w:proofErr w:type="gramEnd"/>
      <w:r w:rsidR="009C6377" w:rsidRPr="009C6377">
        <w:t xml:space="preserve"> who has had a positive </w:t>
      </w:r>
      <w:r w:rsidR="009C6377">
        <w:t>ZIKV</w:t>
      </w:r>
      <w:r w:rsidR="009C6377" w:rsidRPr="009C6377">
        <w:t xml:space="preserve"> test</w:t>
      </w:r>
      <w:r>
        <w:t>,</w:t>
      </w:r>
      <w:r w:rsidR="009C6377" w:rsidRPr="009C6377">
        <w:t xml:space="preserve"> is available in the </w:t>
      </w:r>
      <w:hyperlink r:id="rId22" w:history="1">
        <w:r w:rsidR="009C6377" w:rsidRPr="005246FB">
          <w:rPr>
            <w:rStyle w:val="Hyperlink"/>
          </w:rPr>
          <w:t xml:space="preserve">RANZCOG guideline Care of women with confirmed </w:t>
        </w:r>
        <w:proofErr w:type="spellStart"/>
        <w:r w:rsidR="009C6377" w:rsidRPr="005246FB">
          <w:rPr>
            <w:rStyle w:val="Hyperlink"/>
          </w:rPr>
          <w:t>Zika</w:t>
        </w:r>
        <w:proofErr w:type="spellEnd"/>
        <w:r w:rsidR="009C6377" w:rsidRPr="005246FB">
          <w:rPr>
            <w:rStyle w:val="Hyperlink"/>
          </w:rPr>
          <w:t xml:space="preserve"> virus infection during pregnancy in Australia</w:t>
        </w:r>
      </w:hyperlink>
      <w:r w:rsidR="009C6377" w:rsidRPr="009C6377">
        <w:t>.</w:t>
      </w:r>
    </w:p>
    <w:p w:rsidR="00CE1A49" w:rsidRPr="00097713" w:rsidRDefault="00CE1A49" w:rsidP="009858B9">
      <w:pPr>
        <w:pStyle w:val="Heading3"/>
      </w:pPr>
      <w:r w:rsidRPr="00097713">
        <w:t>Active case finding</w:t>
      </w:r>
      <w:r w:rsidR="00CE6015">
        <w:t xml:space="preserve"> in </w:t>
      </w:r>
      <w:r w:rsidR="0073376B">
        <w:t xml:space="preserve">the </w:t>
      </w:r>
      <w:r w:rsidR="00CE6015">
        <w:t>ZIKV-receptive area</w:t>
      </w:r>
      <w:r w:rsidR="00AC4FB9">
        <w:t xml:space="preserve"> of</w:t>
      </w:r>
      <w:r w:rsidR="0073376B">
        <w:t xml:space="preserve"> Australia</w:t>
      </w:r>
    </w:p>
    <w:p w:rsidR="00CE1A49" w:rsidRPr="00CE1A49" w:rsidRDefault="00CE1A49" w:rsidP="00A63A2A">
      <w:r w:rsidRPr="00CE1A49">
        <w:t xml:space="preserve">Active case finding should </w:t>
      </w:r>
      <w:r w:rsidR="001765C2">
        <w:t>commence</w:t>
      </w:r>
      <w:r w:rsidRPr="00CE1A49">
        <w:t xml:space="preserve"> following identification of a case acquired or present while </w:t>
      </w:r>
      <w:proofErr w:type="spellStart"/>
      <w:r w:rsidRPr="00CE1A49">
        <w:t>viraemic</w:t>
      </w:r>
      <w:proofErr w:type="spellEnd"/>
      <w:r w:rsidRPr="00CE1A49">
        <w:t xml:space="preserve"> in</w:t>
      </w:r>
      <w:r>
        <w:t xml:space="preserve"> </w:t>
      </w:r>
      <w:r w:rsidR="00C079BE">
        <w:t>Australia’s</w:t>
      </w:r>
      <w:r w:rsidR="0073376B">
        <w:t xml:space="preserve"> </w:t>
      </w:r>
      <w:r>
        <w:t>ZIKV-</w:t>
      </w:r>
      <w:r w:rsidRPr="00CE1A49">
        <w:t>receptive area</w:t>
      </w:r>
      <w:r w:rsidR="00276AFD">
        <w:t>.</w:t>
      </w:r>
      <w:r w:rsidRPr="00CE1A49">
        <w:t xml:space="preserve"> </w:t>
      </w:r>
      <w:r w:rsidR="00276AFD">
        <w:t>This can</w:t>
      </w:r>
      <w:r w:rsidRPr="00CE1A49">
        <w:t xml:space="preserve"> quickly establish </w:t>
      </w:r>
      <w:r w:rsidR="00C079BE">
        <w:t>if</w:t>
      </w:r>
      <w:r w:rsidRPr="00CE1A49">
        <w:t xml:space="preserve"> an outbreak is occurring</w:t>
      </w:r>
      <w:r w:rsidR="00D75831">
        <w:t>,</w:t>
      </w:r>
      <w:r w:rsidRPr="00CE1A49">
        <w:t xml:space="preserve"> </w:t>
      </w:r>
      <w:r w:rsidR="005C2FEB">
        <w:t xml:space="preserve">or </w:t>
      </w:r>
      <w:r w:rsidR="00D75831">
        <w:t xml:space="preserve">could </w:t>
      </w:r>
      <w:r w:rsidR="005C2FEB">
        <w:t>occur</w:t>
      </w:r>
      <w:r w:rsidR="00D75831">
        <w:t>,</w:t>
      </w:r>
      <w:r w:rsidR="005C2FEB">
        <w:t xml:space="preserve"> </w:t>
      </w:r>
      <w:r w:rsidRPr="00CE1A49">
        <w:t xml:space="preserve">and </w:t>
      </w:r>
      <w:r w:rsidR="00C079BE">
        <w:t xml:space="preserve">therefore </w:t>
      </w:r>
      <w:r w:rsidRPr="00CE1A49">
        <w:t>direct control efforts</w:t>
      </w:r>
      <w:r>
        <w:t xml:space="preserve"> </w:t>
      </w:r>
      <w:r w:rsidRPr="00CE1A49">
        <w:t xml:space="preserve">to areas where </w:t>
      </w:r>
      <w:r w:rsidR="00D75831">
        <w:t>vectors may</w:t>
      </w:r>
      <w:r w:rsidR="00017E9D">
        <w:t xml:space="preserve"> be</w:t>
      </w:r>
      <w:r w:rsidR="001765C2">
        <w:t>,</w:t>
      </w:r>
      <w:r w:rsidR="00017E9D">
        <w:t xml:space="preserve"> or</w:t>
      </w:r>
      <w:r w:rsidR="00D75831">
        <w:t xml:space="preserve"> become infective</w:t>
      </w:r>
      <w:r w:rsidRPr="00CE1A49">
        <w:t xml:space="preserve">. </w:t>
      </w:r>
      <w:r w:rsidR="00C079BE">
        <w:t>M</w:t>
      </w:r>
      <w:r w:rsidRPr="00CE1A49">
        <w:t>ethods to actively find more cases include:</w:t>
      </w:r>
    </w:p>
    <w:p w:rsidR="00CE1A49" w:rsidRPr="00A95AAD" w:rsidRDefault="00CE1A49" w:rsidP="00A95AAD">
      <w:pPr>
        <w:pStyle w:val="ListParagraph"/>
      </w:pPr>
      <w:r w:rsidRPr="00A95AAD">
        <w:t xml:space="preserve">active case finding among </w:t>
      </w:r>
      <w:r w:rsidR="002D3385" w:rsidRPr="00A95AAD">
        <w:t xml:space="preserve">the household </w:t>
      </w:r>
      <w:r w:rsidR="00E621F7" w:rsidRPr="00A95AAD">
        <w:t xml:space="preserve">contacts </w:t>
      </w:r>
      <w:r w:rsidR="002D3385" w:rsidRPr="00A95AAD">
        <w:t xml:space="preserve">and </w:t>
      </w:r>
      <w:r w:rsidRPr="00A95AAD">
        <w:t>residents in the exposure area and</w:t>
      </w:r>
      <w:r w:rsidR="00276AFD">
        <w:t>:</w:t>
      </w:r>
      <w:r w:rsidRPr="00A95AAD">
        <w:t xml:space="preserve"> advising </w:t>
      </w:r>
      <w:r w:rsidR="00E621F7" w:rsidRPr="00A95AAD">
        <w:t>t</w:t>
      </w:r>
      <w:r w:rsidR="00D951B4" w:rsidRPr="00A95AAD">
        <w:t xml:space="preserve">hose with symptoms </w:t>
      </w:r>
      <w:r w:rsidR="00017E9D" w:rsidRPr="00A95AAD">
        <w:t>consistent with</w:t>
      </w:r>
      <w:r w:rsidR="00D951B4" w:rsidRPr="00A95AAD">
        <w:t xml:space="preserve"> ZIKV</w:t>
      </w:r>
      <w:r w:rsidR="00BB30EB">
        <w:t xml:space="preserve"> infection</w:t>
      </w:r>
      <w:r w:rsidR="00D951B4" w:rsidRPr="00A95AAD">
        <w:t xml:space="preserve"> </w:t>
      </w:r>
      <w:r w:rsidR="00E621F7" w:rsidRPr="00A95AAD">
        <w:t>to</w:t>
      </w:r>
      <w:r w:rsidR="00D75831" w:rsidRPr="00A95AAD">
        <w:t xml:space="preserve"> </w:t>
      </w:r>
      <w:r w:rsidRPr="00A95AAD">
        <w:t>see their doctor for appropriate ZIKV testing</w:t>
      </w:r>
      <w:r w:rsidR="00276AFD">
        <w:t>;</w:t>
      </w:r>
      <w:r w:rsidR="00017E9D" w:rsidRPr="00A95AAD">
        <w:t xml:space="preserve"> or</w:t>
      </w:r>
      <w:r w:rsidR="00276AFD">
        <w:t>,</w:t>
      </w:r>
      <w:r w:rsidR="00017E9D" w:rsidRPr="00A95AAD">
        <w:t xml:space="preserve"> arranging testing directly</w:t>
      </w:r>
      <w:r w:rsidRPr="00A95AAD">
        <w:t>;</w:t>
      </w:r>
    </w:p>
    <w:p w:rsidR="00D75831" w:rsidRPr="00A95AAD" w:rsidRDefault="00E621F7" w:rsidP="00A95AAD">
      <w:pPr>
        <w:pStyle w:val="ListParagraph"/>
      </w:pPr>
      <w:r w:rsidRPr="00A95AAD">
        <w:t xml:space="preserve">considering </w:t>
      </w:r>
      <w:r w:rsidR="00D75831" w:rsidRPr="00A95AAD">
        <w:t>testing of asymptomatic co-travel</w:t>
      </w:r>
      <w:r w:rsidR="002033E6" w:rsidRPr="00A95AAD">
        <w:t>l</w:t>
      </w:r>
      <w:r w:rsidR="00D75831" w:rsidRPr="00A95AAD">
        <w:t xml:space="preserve">ers, household contacts, and pregnant women in </w:t>
      </w:r>
      <w:r w:rsidRPr="00A95AAD">
        <w:t>exposure area</w:t>
      </w:r>
      <w:r w:rsidR="00D75831" w:rsidRPr="00A95AAD">
        <w:t>;</w:t>
      </w:r>
    </w:p>
    <w:p w:rsidR="00674DBF" w:rsidRPr="00A95AAD" w:rsidRDefault="00CE1A49" w:rsidP="00A95AAD">
      <w:pPr>
        <w:pStyle w:val="ListParagraph"/>
      </w:pPr>
      <w:r w:rsidRPr="00A95AAD">
        <w:t xml:space="preserve">alerting </w:t>
      </w:r>
      <w:r w:rsidR="00D951B4" w:rsidRPr="00A95AAD">
        <w:t>g</w:t>
      </w:r>
      <w:r w:rsidR="0073376B" w:rsidRPr="00A95AAD">
        <w:t xml:space="preserve">eneral </w:t>
      </w:r>
      <w:r w:rsidR="00D951B4" w:rsidRPr="00A95AAD">
        <w:t>p</w:t>
      </w:r>
      <w:r w:rsidR="0073376B" w:rsidRPr="00A95AAD">
        <w:t>ractitioners</w:t>
      </w:r>
      <w:r w:rsidRPr="00A95AAD">
        <w:t xml:space="preserve">, laboratories and </w:t>
      </w:r>
      <w:r w:rsidR="0073376B" w:rsidRPr="00A95AAD">
        <w:t xml:space="preserve">hospital </w:t>
      </w:r>
      <w:r w:rsidR="00D951B4" w:rsidRPr="00A95AAD">
        <w:t xml:space="preserve">emergency departments </w:t>
      </w:r>
      <w:r w:rsidRPr="00A95AAD">
        <w:t xml:space="preserve">to the </w:t>
      </w:r>
      <w:r w:rsidR="00D951B4" w:rsidRPr="00A95AAD">
        <w:t xml:space="preserve">occurrence of a local </w:t>
      </w:r>
      <w:r w:rsidRPr="00A95AAD">
        <w:t>case</w:t>
      </w:r>
      <w:r w:rsidR="00D951B4" w:rsidRPr="00A95AAD">
        <w:t>, and</w:t>
      </w:r>
      <w:r w:rsidRPr="00A95AAD">
        <w:t xml:space="preserve"> requesting </w:t>
      </w:r>
      <w:r w:rsidR="00D951B4" w:rsidRPr="00A95AAD">
        <w:t xml:space="preserve">them to </w:t>
      </w:r>
      <w:r w:rsidRPr="00A95AAD">
        <w:t xml:space="preserve">consider </w:t>
      </w:r>
      <w:r w:rsidR="00017E9D" w:rsidRPr="00A95AAD">
        <w:t xml:space="preserve">and test for </w:t>
      </w:r>
      <w:r w:rsidRPr="00A95AAD">
        <w:t xml:space="preserve">ZIKV infection in recent and future cases with compatible </w:t>
      </w:r>
      <w:r w:rsidR="00D951B4" w:rsidRPr="00A95AAD">
        <w:t xml:space="preserve">symptoms </w:t>
      </w:r>
      <w:r w:rsidRPr="00A95AAD">
        <w:t>and ensuring appropriate ZIKV tests are ordered;</w:t>
      </w:r>
      <w:r w:rsidR="00E77189" w:rsidRPr="00A95AAD">
        <w:t xml:space="preserve"> and</w:t>
      </w:r>
    </w:p>
    <w:p w:rsidR="0073376B" w:rsidRPr="00A95AAD" w:rsidRDefault="00CE1A49" w:rsidP="00A95AAD">
      <w:pPr>
        <w:pStyle w:val="ListParagraph"/>
      </w:pPr>
      <w:proofErr w:type="gramStart"/>
      <w:r w:rsidRPr="00A95AAD">
        <w:t>providing</w:t>
      </w:r>
      <w:proofErr w:type="gramEnd"/>
      <w:r w:rsidRPr="00A95AAD">
        <w:t xml:space="preserve"> information to institutions such as schools, aged</w:t>
      </w:r>
      <w:r w:rsidR="00115108">
        <w:t>-</w:t>
      </w:r>
      <w:r w:rsidRPr="00A95AAD">
        <w:t xml:space="preserve">care </w:t>
      </w:r>
      <w:r w:rsidR="00E621F7" w:rsidRPr="00A95AAD">
        <w:t xml:space="preserve">facilities, </w:t>
      </w:r>
      <w:r w:rsidRPr="00A95AAD">
        <w:t>prison</w:t>
      </w:r>
      <w:r w:rsidR="00E621F7" w:rsidRPr="00A95AAD">
        <w:t>s</w:t>
      </w:r>
      <w:r w:rsidR="00284A9C" w:rsidRPr="00A95AAD">
        <w:t xml:space="preserve"> and</w:t>
      </w:r>
      <w:r w:rsidRPr="00A95AAD">
        <w:t xml:space="preserve"> workplaces in the exposure area</w:t>
      </w:r>
      <w:r w:rsidR="00017E9D" w:rsidRPr="00A95AAD">
        <w:t>.</w:t>
      </w:r>
    </w:p>
    <w:p w:rsidR="0092728B" w:rsidRPr="00A95AAD" w:rsidRDefault="002A4B69" w:rsidP="00A95AAD">
      <w:pPr>
        <w:pStyle w:val="Heading1"/>
      </w:pPr>
      <w:r w:rsidRPr="00A95AAD">
        <w:t>Environmental evaluation</w:t>
      </w:r>
      <w:r w:rsidR="0099470A" w:rsidRPr="00A95AAD">
        <w:t xml:space="preserve"> and response</w:t>
      </w:r>
      <w:r w:rsidR="00CE6015" w:rsidRPr="00A95AAD">
        <w:t xml:space="preserve"> in </w:t>
      </w:r>
      <w:r w:rsidR="00AC4FB9" w:rsidRPr="00A95AAD">
        <w:t>the ZIKV-receptive area</w:t>
      </w:r>
    </w:p>
    <w:p w:rsidR="00187F59" w:rsidRDefault="00B70FF6" w:rsidP="002D3F11">
      <w:r>
        <w:t>For i</w:t>
      </w:r>
      <w:r w:rsidR="00D75831">
        <w:t>mported</w:t>
      </w:r>
      <w:r w:rsidR="00D75831" w:rsidRPr="00187F59">
        <w:t xml:space="preserve"> </w:t>
      </w:r>
      <w:r w:rsidR="00187F59" w:rsidRPr="00187F59">
        <w:t>cases</w:t>
      </w:r>
      <w:r w:rsidR="00D75831">
        <w:t xml:space="preserve"> who may have been </w:t>
      </w:r>
      <w:proofErr w:type="spellStart"/>
      <w:r w:rsidR="00D75831">
        <w:t>viraemic</w:t>
      </w:r>
      <w:proofErr w:type="spellEnd"/>
      <w:r w:rsidR="00D75831">
        <w:t xml:space="preserve"> in the ZIKV-receptive area of Australia,</w:t>
      </w:r>
      <w:r w:rsidR="00187F59" w:rsidRPr="00187F59">
        <w:t xml:space="preserve"> </w:t>
      </w:r>
      <w:r w:rsidR="001B0241">
        <w:t>vector control responses should be considered</w:t>
      </w:r>
      <w:r w:rsidR="00187F59" w:rsidRPr="00187F59">
        <w:t>.</w:t>
      </w:r>
    </w:p>
    <w:p w:rsidR="00754F7F" w:rsidRPr="00754F7F" w:rsidRDefault="00754F7F">
      <w:r w:rsidRPr="00754F7F">
        <w:t>If the case is not known to have been imported</w:t>
      </w:r>
      <w:r w:rsidR="00202DE4">
        <w:t xml:space="preserve"> and has</w:t>
      </w:r>
      <w:r w:rsidRPr="00754F7F">
        <w:t xml:space="preserve"> no travel history</w:t>
      </w:r>
      <w:r w:rsidR="00202DE4">
        <w:t>,</w:t>
      </w:r>
      <w:r w:rsidRPr="00754F7F">
        <w:t xml:space="preserve"> </w:t>
      </w:r>
      <w:r w:rsidR="00202DE4">
        <w:t xml:space="preserve">and </w:t>
      </w:r>
      <w:r w:rsidR="00187F59">
        <w:t>sexual</w:t>
      </w:r>
      <w:r w:rsidR="00017E9D">
        <w:t xml:space="preserve"> or blood-product transfusion-related</w:t>
      </w:r>
      <w:r w:rsidR="00187F59">
        <w:t xml:space="preserve"> transmission </w:t>
      </w:r>
      <w:r w:rsidR="00202DE4">
        <w:t>(</w:t>
      </w:r>
      <w:r w:rsidR="00187F59">
        <w:t>from an imported case</w:t>
      </w:r>
      <w:r w:rsidR="00202DE4">
        <w:t>)</w:t>
      </w:r>
      <w:r w:rsidR="00017E9D">
        <w:t xml:space="preserve"> has not been implicated</w:t>
      </w:r>
      <w:r w:rsidRPr="00754F7F">
        <w:t xml:space="preserve">, </w:t>
      </w:r>
      <w:r w:rsidR="00202DE4">
        <w:t xml:space="preserve">then </w:t>
      </w:r>
      <w:r w:rsidRPr="00754F7F">
        <w:t xml:space="preserve">local </w:t>
      </w:r>
      <w:r w:rsidR="001764BB">
        <w:t>vector</w:t>
      </w:r>
      <w:r w:rsidR="002D3385">
        <w:t>-</w:t>
      </w:r>
      <w:r w:rsidR="001764BB">
        <w:t xml:space="preserve">borne </w:t>
      </w:r>
      <w:r w:rsidRPr="00754F7F">
        <w:t xml:space="preserve">transmission should be suspected. </w:t>
      </w:r>
      <w:r w:rsidR="00D951B4">
        <w:t>This situation requires u</w:t>
      </w:r>
      <w:r w:rsidRPr="00754F7F">
        <w:t xml:space="preserve">rgent determination of the risk of further </w:t>
      </w:r>
      <w:r w:rsidR="00D951B4">
        <w:t xml:space="preserve">local </w:t>
      </w:r>
      <w:r w:rsidRPr="00754F7F">
        <w:t>ZIKV transmission.</w:t>
      </w:r>
    </w:p>
    <w:p w:rsidR="002D3F11" w:rsidRDefault="00754F7F">
      <w:r w:rsidRPr="00754F7F">
        <w:t xml:space="preserve">Evaluating the risk for further ZIKV transmission should be </w:t>
      </w:r>
      <w:r w:rsidR="00017E9D">
        <w:t>coordinated</w:t>
      </w:r>
      <w:r w:rsidR="00017E9D" w:rsidRPr="00754F7F">
        <w:t xml:space="preserve"> </w:t>
      </w:r>
      <w:r w:rsidRPr="00754F7F">
        <w:t xml:space="preserve">by </w:t>
      </w:r>
      <w:r w:rsidR="00845AE7">
        <w:t>the</w:t>
      </w:r>
      <w:r w:rsidRPr="00754F7F">
        <w:t xml:space="preserve"> </w:t>
      </w:r>
      <w:r w:rsidR="00E77189">
        <w:t>PHU</w:t>
      </w:r>
      <w:r w:rsidR="00845AE7">
        <w:t xml:space="preserve"> </w:t>
      </w:r>
      <w:r w:rsidRPr="00754F7F">
        <w:t>in consultation with the medical entomologist and/or local environment</w:t>
      </w:r>
      <w:r w:rsidR="00284A9C">
        <w:t>al</w:t>
      </w:r>
      <w:r w:rsidRPr="00754F7F">
        <w:t xml:space="preserve"> health authority</w:t>
      </w:r>
      <w:r w:rsidR="002D3F11">
        <w:t xml:space="preserve"> </w:t>
      </w:r>
      <w:r w:rsidRPr="00754F7F">
        <w:t>to</w:t>
      </w:r>
      <w:r w:rsidR="002D3F11">
        <w:t>:</w:t>
      </w:r>
    </w:p>
    <w:p w:rsidR="002D3F11" w:rsidRDefault="00754F7F" w:rsidP="00F90889">
      <w:pPr>
        <w:pStyle w:val="ListParagraph"/>
        <w:numPr>
          <w:ilvl w:val="0"/>
          <w:numId w:val="39"/>
        </w:numPr>
      </w:pPr>
      <w:r w:rsidRPr="00754F7F">
        <w:t>identify areas where transmission is possible</w:t>
      </w:r>
      <w:r w:rsidR="002D3F11">
        <w:t>;</w:t>
      </w:r>
    </w:p>
    <w:p w:rsidR="002D3F11" w:rsidRDefault="00754F7F" w:rsidP="00F90889">
      <w:pPr>
        <w:pStyle w:val="ListParagraph"/>
        <w:numPr>
          <w:ilvl w:val="0"/>
          <w:numId w:val="39"/>
        </w:numPr>
      </w:pPr>
      <w:r w:rsidRPr="00754F7F">
        <w:t>actively search for any further cases</w:t>
      </w:r>
      <w:r w:rsidR="002D3F11">
        <w:t>;</w:t>
      </w:r>
      <w:r w:rsidRPr="00754F7F">
        <w:t xml:space="preserve"> and</w:t>
      </w:r>
    </w:p>
    <w:p w:rsidR="00754F7F" w:rsidRPr="00754F7F" w:rsidRDefault="00754F7F" w:rsidP="00F90889">
      <w:pPr>
        <w:pStyle w:val="ListParagraph"/>
        <w:numPr>
          <w:ilvl w:val="0"/>
          <w:numId w:val="39"/>
        </w:numPr>
      </w:pPr>
      <w:proofErr w:type="gramStart"/>
      <w:r w:rsidRPr="00754F7F">
        <w:t>direct</w:t>
      </w:r>
      <w:proofErr w:type="gramEnd"/>
      <w:r w:rsidRPr="00754F7F">
        <w:t xml:space="preserve"> mosquito elimination activities.</w:t>
      </w:r>
    </w:p>
    <w:p w:rsidR="00754F7F" w:rsidRDefault="00017E9D">
      <w:r>
        <w:t>V</w:t>
      </w:r>
      <w:r w:rsidR="00754F7F" w:rsidRPr="00754F7F">
        <w:t xml:space="preserve">ector surveillance and control activities </w:t>
      </w:r>
      <w:r>
        <w:t xml:space="preserve">should be undertaken </w:t>
      </w:r>
      <w:r w:rsidR="0099470A">
        <w:t>according to local procedures and guidelines.</w:t>
      </w:r>
    </w:p>
    <w:p w:rsidR="001B0241" w:rsidRDefault="008C2601" w:rsidP="00312B17">
      <w:r>
        <w:t>A d</w:t>
      </w:r>
      <w:r w:rsidR="001B0241">
        <w:t xml:space="preserve">eparture from </w:t>
      </w:r>
      <w:r w:rsidR="00017E9D">
        <w:t xml:space="preserve">a </w:t>
      </w:r>
      <w:r w:rsidR="001B0241">
        <w:t xml:space="preserve">dengue response would </w:t>
      </w:r>
      <w:r w:rsidR="00312B17">
        <w:t xml:space="preserve">take </w:t>
      </w:r>
      <w:r>
        <w:t>into consideration</w:t>
      </w:r>
      <w:r w:rsidR="00312B17">
        <w:t xml:space="preserve"> </w:t>
      </w:r>
      <w:r>
        <w:t xml:space="preserve">the </w:t>
      </w:r>
      <w:r w:rsidR="00312B17">
        <w:t>possible</w:t>
      </w:r>
      <w:r w:rsidR="001B0241">
        <w:t xml:space="preserve"> wider spread by asymptomatic cases,</w:t>
      </w:r>
      <w:r w:rsidR="00017E9D">
        <w:t xml:space="preserve"> </w:t>
      </w:r>
      <w:r>
        <w:t xml:space="preserve">the </w:t>
      </w:r>
      <w:r w:rsidR="00017E9D">
        <w:t xml:space="preserve">potential </w:t>
      </w:r>
      <w:r>
        <w:t xml:space="preserve">for </w:t>
      </w:r>
      <w:r w:rsidR="00017E9D">
        <w:t>sexual transmission,</w:t>
      </w:r>
      <w:r w:rsidR="001B0241">
        <w:t xml:space="preserve"> and</w:t>
      </w:r>
      <w:r w:rsidR="00312B17">
        <w:t xml:space="preserve"> </w:t>
      </w:r>
      <w:r w:rsidR="001B0241">
        <w:t xml:space="preserve">specific measures </w:t>
      </w:r>
      <w:r>
        <w:t xml:space="preserve">required </w:t>
      </w:r>
      <w:proofErr w:type="gramStart"/>
      <w:r w:rsidR="001B0241">
        <w:t>to protect</w:t>
      </w:r>
      <w:proofErr w:type="gramEnd"/>
      <w:r w:rsidR="001B0241">
        <w:t xml:space="preserve"> pregnant women from vector mosquitoes.</w:t>
      </w:r>
    </w:p>
    <w:p w:rsidR="0092728B" w:rsidRDefault="002A4B69" w:rsidP="00A95AAD">
      <w:pPr>
        <w:pStyle w:val="Heading1"/>
      </w:pPr>
      <w:r w:rsidRPr="001F3FDA">
        <w:t>Contact management</w:t>
      </w:r>
    </w:p>
    <w:p w:rsidR="0073376B" w:rsidRPr="00EB686B" w:rsidRDefault="0073376B" w:rsidP="00A95AAD">
      <w:pPr>
        <w:pStyle w:val="Heading2"/>
      </w:pPr>
      <w:r w:rsidRPr="00EB686B">
        <w:t>Pregnant women</w:t>
      </w:r>
    </w:p>
    <w:p w:rsidR="001B0241" w:rsidRDefault="0073376B" w:rsidP="00A95AAD">
      <w:r w:rsidRPr="00EB686B">
        <w:t xml:space="preserve">Routine contact management seeks to identify pregnant women at increased risk of </w:t>
      </w:r>
      <w:r w:rsidR="004045AD">
        <w:t>ZIKV</w:t>
      </w:r>
      <w:r w:rsidRPr="00EB686B">
        <w:t xml:space="preserve"> infection</w:t>
      </w:r>
      <w:r w:rsidR="001B0241">
        <w:t>, either from:</w:t>
      </w:r>
    </w:p>
    <w:p w:rsidR="00F962A6" w:rsidRDefault="007D3995" w:rsidP="007D3995">
      <w:pPr>
        <w:pStyle w:val="ListParagraph"/>
        <w:numPr>
          <w:ilvl w:val="0"/>
          <w:numId w:val="13"/>
        </w:numPr>
      </w:pPr>
      <w:r>
        <w:t>t</w:t>
      </w:r>
      <w:r w:rsidR="00F962A6">
        <w:t xml:space="preserve">ravel to a </w:t>
      </w:r>
      <w:r w:rsidRPr="007D3995">
        <w:t>high or moderate risk ZIKV country</w:t>
      </w:r>
      <w:r>
        <w:t>;</w:t>
      </w:r>
    </w:p>
    <w:p w:rsidR="001B0241" w:rsidRDefault="004045AD" w:rsidP="00676BCF">
      <w:pPr>
        <w:pStyle w:val="ListParagraph"/>
        <w:numPr>
          <w:ilvl w:val="0"/>
          <w:numId w:val="13"/>
        </w:numPr>
      </w:pPr>
      <w:r w:rsidRPr="002033E6">
        <w:t>co-</w:t>
      </w:r>
      <w:r w:rsidR="0073376B" w:rsidRPr="002033E6">
        <w:t>travel with a confirmed or probable case (</w:t>
      </w:r>
      <w:r w:rsidR="00845AE7" w:rsidRPr="002033E6">
        <w:t xml:space="preserve">so </w:t>
      </w:r>
      <w:r w:rsidR="001B0241" w:rsidRPr="001B0241">
        <w:t>potentially</w:t>
      </w:r>
      <w:r w:rsidR="0073376B" w:rsidRPr="002033E6">
        <w:t xml:space="preserve"> exposed to infective mosquitoes)</w:t>
      </w:r>
      <w:r w:rsidR="001B0241">
        <w:t>;</w:t>
      </w:r>
    </w:p>
    <w:p w:rsidR="001B0241" w:rsidRDefault="00845AE7" w:rsidP="00676BCF">
      <w:pPr>
        <w:pStyle w:val="ListParagraph"/>
        <w:numPr>
          <w:ilvl w:val="0"/>
          <w:numId w:val="13"/>
        </w:numPr>
      </w:pPr>
      <w:r w:rsidRPr="002033E6">
        <w:t>as</w:t>
      </w:r>
      <w:r w:rsidR="0073376B" w:rsidRPr="002033E6">
        <w:t xml:space="preserve"> a sexual partner of a confirmed or probable case while </w:t>
      </w:r>
      <w:r w:rsidR="004045AD" w:rsidRPr="002033E6">
        <w:t xml:space="preserve">the case </w:t>
      </w:r>
      <w:r w:rsidR="001B0241">
        <w:t>is</w:t>
      </w:r>
      <w:r w:rsidR="001B0241" w:rsidRPr="002033E6">
        <w:t xml:space="preserve"> </w:t>
      </w:r>
      <w:r w:rsidR="0073376B" w:rsidRPr="002033E6">
        <w:t>potentially infectious</w:t>
      </w:r>
      <w:r w:rsidR="00284A9C">
        <w:t>; and</w:t>
      </w:r>
    </w:p>
    <w:p w:rsidR="0073376B" w:rsidRPr="002033E6" w:rsidRDefault="001B0241" w:rsidP="00676BCF">
      <w:pPr>
        <w:pStyle w:val="ListParagraph"/>
        <w:numPr>
          <w:ilvl w:val="0"/>
          <w:numId w:val="13"/>
        </w:numPr>
      </w:pPr>
      <w:proofErr w:type="gramStart"/>
      <w:r>
        <w:t>in</w:t>
      </w:r>
      <w:proofErr w:type="gramEnd"/>
      <w:r>
        <w:t xml:space="preserve"> the ZIKV-receptive area</w:t>
      </w:r>
      <w:r w:rsidR="006C6FC9">
        <w:t xml:space="preserve"> of Australia</w:t>
      </w:r>
      <w:r>
        <w:t>, possible local vector-borne transmission.</w:t>
      </w:r>
    </w:p>
    <w:p w:rsidR="00AA3372" w:rsidRPr="005246FB" w:rsidRDefault="00AA3372" w:rsidP="00A63A2A">
      <w:r w:rsidRPr="005246FB">
        <w:t xml:space="preserve">For guidance on assessing pregnant women see the </w:t>
      </w:r>
      <w:hyperlink r:id="rId23" w:history="1">
        <w:r w:rsidRPr="005246FB">
          <w:rPr>
            <w:rStyle w:val="Hyperlink"/>
          </w:rPr>
          <w:t xml:space="preserve">Interim recommendations for assessment of pregnant women with potential exposure to </w:t>
        </w:r>
        <w:proofErr w:type="spellStart"/>
        <w:r w:rsidRPr="005246FB">
          <w:rPr>
            <w:rStyle w:val="Hyperlink"/>
          </w:rPr>
          <w:t>Zika</w:t>
        </w:r>
        <w:proofErr w:type="spellEnd"/>
        <w:r w:rsidRPr="005246FB">
          <w:rPr>
            <w:rStyle w:val="Hyperlink"/>
          </w:rPr>
          <w:t xml:space="preserve"> virus</w:t>
        </w:r>
      </w:hyperlink>
      <w:r w:rsidRPr="005246FB">
        <w:t>.</w:t>
      </w:r>
    </w:p>
    <w:p w:rsidR="0073376B" w:rsidRPr="00EB686B" w:rsidRDefault="0073376B" w:rsidP="00A63A2A">
      <w:r w:rsidRPr="00EB686B">
        <w:t>Pregnant women who are sexual partners of a confirmed or probable case should be referred for specialist obstetric assessment and ZIKV testing.</w:t>
      </w:r>
      <w:r w:rsidR="00845AE7">
        <w:t xml:space="preserve"> </w:t>
      </w:r>
      <w:proofErr w:type="gramStart"/>
      <w:r w:rsidR="00845AE7">
        <w:t xml:space="preserve">If found to fit the definition of a confirmed or probable case, their infection should be notified and investigated as per section </w:t>
      </w:r>
      <w:r w:rsidR="00845AE7" w:rsidRPr="002033E6">
        <w:rPr>
          <w:i/>
        </w:rPr>
        <w:fldChar w:fldCharType="begin"/>
      </w:r>
      <w:r w:rsidR="00845AE7" w:rsidRPr="002033E6">
        <w:rPr>
          <w:i/>
        </w:rPr>
        <w:instrText xml:space="preserve"> REF _Ref448405213 \h </w:instrText>
      </w:r>
      <w:r w:rsidR="00845AE7" w:rsidRPr="00845AE7">
        <w:rPr>
          <w:i/>
        </w:rPr>
        <w:instrText xml:space="preserve"> \* MERGEFORMAT </w:instrText>
      </w:r>
      <w:r w:rsidR="00845AE7" w:rsidRPr="002033E6">
        <w:rPr>
          <w:i/>
        </w:rPr>
      </w:r>
      <w:r w:rsidR="00845AE7" w:rsidRPr="002033E6">
        <w:rPr>
          <w:i/>
        </w:rPr>
        <w:fldChar w:fldCharType="separate"/>
      </w:r>
      <w:r w:rsidR="00B50769" w:rsidRPr="00F90889">
        <w:rPr>
          <w:i/>
        </w:rPr>
        <w:t>Case management</w:t>
      </w:r>
      <w:r w:rsidR="00845AE7" w:rsidRPr="002033E6">
        <w:rPr>
          <w:i/>
        </w:rPr>
        <w:fldChar w:fldCharType="end"/>
      </w:r>
      <w:r w:rsidR="00845AE7" w:rsidRPr="008370AE">
        <w:rPr>
          <w:rStyle w:val="Organismnames"/>
        </w:rPr>
        <w:t>.</w:t>
      </w:r>
      <w:proofErr w:type="gramEnd"/>
    </w:p>
    <w:p w:rsidR="0073376B" w:rsidRPr="00EB686B" w:rsidRDefault="0073376B" w:rsidP="00A95AAD">
      <w:pPr>
        <w:pStyle w:val="Heading2"/>
      </w:pPr>
      <w:r w:rsidRPr="00EB686B">
        <w:t>Infants born to mothers infected with ZIKV</w:t>
      </w:r>
    </w:p>
    <w:p w:rsidR="0073376B" w:rsidRPr="00EB686B" w:rsidRDefault="0073376B" w:rsidP="00A63A2A">
      <w:r w:rsidRPr="00EB686B">
        <w:t xml:space="preserve">Infants born to </w:t>
      </w:r>
      <w:proofErr w:type="gramStart"/>
      <w:r w:rsidRPr="00EB686B">
        <w:t>mothers</w:t>
      </w:r>
      <w:proofErr w:type="gramEnd"/>
      <w:r w:rsidRPr="00EB686B">
        <w:t xml:space="preserve"> </w:t>
      </w:r>
      <w:r w:rsidR="00627443">
        <w:t xml:space="preserve">who were </w:t>
      </w:r>
      <w:r w:rsidRPr="00EB686B">
        <w:t>infected with ZIKV during their pregnancy</w:t>
      </w:r>
      <w:r w:rsidR="00627443">
        <w:t>,</w:t>
      </w:r>
      <w:r w:rsidRPr="00EB686B">
        <w:t xml:space="preserve"> should be tested for ZIKV infection and be referred for specialist paediatric assessment.</w:t>
      </w:r>
    </w:p>
    <w:p w:rsidR="0073376B" w:rsidRPr="00EB686B" w:rsidRDefault="0073376B" w:rsidP="00A95AAD">
      <w:pPr>
        <w:pStyle w:val="Heading2"/>
      </w:pPr>
      <w:r w:rsidRPr="00EB686B">
        <w:t>Australian ZIKV-</w:t>
      </w:r>
      <w:r>
        <w:t>r</w:t>
      </w:r>
      <w:r w:rsidRPr="00EB686B">
        <w:t xml:space="preserve">eceptive </w:t>
      </w:r>
      <w:r w:rsidR="0099470A">
        <w:t>a</w:t>
      </w:r>
      <w:r w:rsidR="0099470A" w:rsidRPr="00EB686B">
        <w:t>rea</w:t>
      </w:r>
    </w:p>
    <w:p w:rsidR="0073376B" w:rsidRPr="00EB686B" w:rsidRDefault="0073376B" w:rsidP="00A63A2A">
      <w:r w:rsidRPr="00EB686B">
        <w:t xml:space="preserve">Additional contact management is required </w:t>
      </w:r>
      <w:r w:rsidR="00845AE7">
        <w:t>when</w:t>
      </w:r>
      <w:r w:rsidR="00845AE7" w:rsidRPr="00EB686B">
        <w:t xml:space="preserve"> </w:t>
      </w:r>
      <w:r w:rsidRPr="00EB686B">
        <w:t xml:space="preserve">the disease is acquired or thought to </w:t>
      </w:r>
      <w:r w:rsidR="004045AD">
        <w:t xml:space="preserve">have </w:t>
      </w:r>
      <w:r w:rsidRPr="00EB686B">
        <w:t>be</w:t>
      </w:r>
      <w:r w:rsidR="004045AD">
        <w:t>en</w:t>
      </w:r>
      <w:r w:rsidRPr="00EB686B">
        <w:t xml:space="preserve"> acquired in </w:t>
      </w:r>
      <w:r>
        <w:t>the</w:t>
      </w:r>
      <w:r w:rsidRPr="00EB686B">
        <w:t xml:space="preserve"> Australian ZIKV-receptive area OR </w:t>
      </w:r>
      <w:r w:rsidR="00845AE7">
        <w:t xml:space="preserve">when </w:t>
      </w:r>
      <w:r w:rsidRPr="00EB686B">
        <w:t xml:space="preserve">the disease is acquired overseas and the case </w:t>
      </w:r>
      <w:r w:rsidR="00845AE7">
        <w:t>was either a resident or visitor</w:t>
      </w:r>
      <w:r w:rsidR="00845AE7" w:rsidRPr="00EB686B">
        <w:t xml:space="preserve"> </w:t>
      </w:r>
      <w:r w:rsidRPr="00EB686B">
        <w:t xml:space="preserve">in </w:t>
      </w:r>
      <w:r>
        <w:t>the</w:t>
      </w:r>
      <w:r w:rsidRPr="00EB686B">
        <w:t xml:space="preserve"> Australian ZIKV-receptive area </w:t>
      </w:r>
      <w:r w:rsidR="00017E9D">
        <w:t xml:space="preserve">during </w:t>
      </w:r>
      <w:r w:rsidR="00845AE7">
        <w:t xml:space="preserve">the period of possible </w:t>
      </w:r>
      <w:proofErr w:type="spellStart"/>
      <w:r w:rsidR="00845AE7">
        <w:t>viraemia</w:t>
      </w:r>
      <w:proofErr w:type="spellEnd"/>
      <w:r w:rsidRPr="00EB686B">
        <w:t>.</w:t>
      </w:r>
    </w:p>
    <w:p w:rsidR="0073376B" w:rsidRPr="00EB686B" w:rsidRDefault="0073376B" w:rsidP="00A63A2A">
      <w:r w:rsidRPr="00EB686B">
        <w:t xml:space="preserve">This includes all people who are epidemiologically linked </w:t>
      </w:r>
      <w:r w:rsidR="00845AE7">
        <w:t>by</w:t>
      </w:r>
      <w:r w:rsidRPr="00EB686B">
        <w:t xml:space="preserve"> hav</w:t>
      </w:r>
      <w:r w:rsidR="00845AE7">
        <w:t>ing</w:t>
      </w:r>
      <w:r w:rsidRPr="00EB686B">
        <w:t xml:space="preserve"> the same </w:t>
      </w:r>
      <w:r w:rsidR="00845AE7">
        <w:t xml:space="preserve">potential </w:t>
      </w:r>
      <w:r w:rsidRPr="00EB686B">
        <w:t>exposure as the case, including household members and persons who work</w:t>
      </w:r>
      <w:r w:rsidR="00C14ADA">
        <w:t>(</w:t>
      </w:r>
      <w:proofErr w:type="spellStart"/>
      <w:proofErr w:type="gramStart"/>
      <w:r w:rsidR="00C14ADA">
        <w:t>ed</w:t>
      </w:r>
      <w:proofErr w:type="spellEnd"/>
      <w:proofErr w:type="gramEnd"/>
      <w:r w:rsidR="00C14ADA">
        <w:t>)</w:t>
      </w:r>
      <w:r w:rsidRPr="00EB686B">
        <w:t xml:space="preserve"> or travelled with the case. Follow-up of these contacts is also part of </w:t>
      </w:r>
      <w:r w:rsidR="00AC4FB9">
        <w:t>a</w:t>
      </w:r>
      <w:r w:rsidRPr="00EB686B">
        <w:t xml:space="preserve">ctive </w:t>
      </w:r>
      <w:r w:rsidR="00AC4FB9">
        <w:t>c</w:t>
      </w:r>
      <w:r w:rsidRPr="00EB686B">
        <w:t xml:space="preserve">ase </w:t>
      </w:r>
      <w:r w:rsidR="00AC4FB9">
        <w:t>f</w:t>
      </w:r>
      <w:r w:rsidRPr="00EB686B">
        <w:t>inding</w:t>
      </w:r>
      <w:r w:rsidR="00845AE7">
        <w:t xml:space="preserve"> (see section </w:t>
      </w:r>
      <w:r w:rsidR="00845AE7" w:rsidRPr="002033E6">
        <w:rPr>
          <w:i/>
        </w:rPr>
        <w:fldChar w:fldCharType="begin"/>
      </w:r>
      <w:r w:rsidR="00845AE7" w:rsidRPr="002033E6">
        <w:rPr>
          <w:i/>
        </w:rPr>
        <w:instrText xml:space="preserve"> REF _Ref448405213 \h </w:instrText>
      </w:r>
      <w:r w:rsidR="00845AE7" w:rsidRPr="00845AE7">
        <w:rPr>
          <w:i/>
        </w:rPr>
        <w:instrText xml:space="preserve"> \* MERGEFORMAT </w:instrText>
      </w:r>
      <w:r w:rsidR="00845AE7" w:rsidRPr="002033E6">
        <w:rPr>
          <w:i/>
        </w:rPr>
      </w:r>
      <w:r w:rsidR="00845AE7" w:rsidRPr="002033E6">
        <w:rPr>
          <w:i/>
        </w:rPr>
        <w:fldChar w:fldCharType="separate"/>
      </w:r>
      <w:r w:rsidR="00B50769" w:rsidRPr="00F90889">
        <w:rPr>
          <w:i/>
        </w:rPr>
        <w:t>Case management</w:t>
      </w:r>
      <w:r w:rsidR="00845AE7" w:rsidRPr="002033E6">
        <w:rPr>
          <w:i/>
        </w:rPr>
        <w:fldChar w:fldCharType="end"/>
      </w:r>
      <w:r w:rsidR="00845AE7">
        <w:t>)</w:t>
      </w:r>
      <w:r w:rsidRPr="00EB686B">
        <w:t xml:space="preserve"> </w:t>
      </w:r>
      <w:r w:rsidR="00254650">
        <w:t xml:space="preserve">(above) </w:t>
      </w:r>
      <w:r w:rsidRPr="00EB686B">
        <w:t>and might lead to the identification of other imported or locally-acquired cases.</w:t>
      </w:r>
    </w:p>
    <w:p w:rsidR="00645220" w:rsidRPr="00486F4B" w:rsidRDefault="00645220" w:rsidP="00A95AAD">
      <w:pPr>
        <w:pStyle w:val="Heading2"/>
      </w:pPr>
      <w:r>
        <w:t>Other contacts</w:t>
      </w:r>
    </w:p>
    <w:p w:rsidR="00AC4FB9" w:rsidRPr="00EB686B" w:rsidRDefault="00AC4FB9" w:rsidP="00A63A2A">
      <w:r w:rsidRPr="00EB686B">
        <w:t>If other co-travellers are identified with symptoms consistent with a ZIKV infection</w:t>
      </w:r>
      <w:r w:rsidR="000E74EE">
        <w:t>,</w:t>
      </w:r>
      <w:r w:rsidRPr="00EB686B">
        <w:t xml:space="preserve"> they should be referred for ZIKV testing.</w:t>
      </w:r>
      <w:r w:rsidR="0099470A">
        <w:t xml:space="preserve"> </w:t>
      </w:r>
      <w:r w:rsidR="000E74EE">
        <w:t xml:space="preserve">Other </w:t>
      </w:r>
      <w:r w:rsidR="0099470A">
        <w:t xml:space="preserve">circumstances </w:t>
      </w:r>
      <w:r w:rsidR="000E74EE">
        <w:t xml:space="preserve">may arise </w:t>
      </w:r>
      <w:r w:rsidR="0099470A">
        <w:t>where asymptomatic sexual contacts and co-travellers are referred for testing.</w:t>
      </w:r>
    </w:p>
    <w:p w:rsidR="00645220" w:rsidRPr="00EB686B" w:rsidRDefault="00017E9D" w:rsidP="00A63A2A">
      <w:r>
        <w:t>Potential exposure to</w:t>
      </w:r>
      <w:r w:rsidR="00845AE7">
        <w:t xml:space="preserve"> ZIKV infection </w:t>
      </w:r>
      <w:r>
        <w:t>through</w:t>
      </w:r>
      <w:r w:rsidR="00845AE7">
        <w:t xml:space="preserve"> </w:t>
      </w:r>
      <w:r>
        <w:t xml:space="preserve">receipt </w:t>
      </w:r>
      <w:r w:rsidR="00845AE7">
        <w:t xml:space="preserve">of </w:t>
      </w:r>
      <w:r w:rsidR="00645220" w:rsidRPr="00EB686B">
        <w:t xml:space="preserve">blood </w:t>
      </w:r>
      <w:r>
        <w:t xml:space="preserve">products </w:t>
      </w:r>
      <w:r w:rsidR="00645220" w:rsidRPr="00EB686B">
        <w:t xml:space="preserve">or </w:t>
      </w:r>
      <w:r w:rsidR="004045AD">
        <w:t>from</w:t>
      </w:r>
      <w:r w:rsidR="004045AD" w:rsidRPr="00EB686B">
        <w:t xml:space="preserve"> </w:t>
      </w:r>
      <w:r w:rsidR="00645220" w:rsidRPr="00EB686B">
        <w:t xml:space="preserve">sharing of </w:t>
      </w:r>
      <w:r w:rsidR="004045AD">
        <w:t xml:space="preserve">non-genital </w:t>
      </w:r>
      <w:r w:rsidR="00645220" w:rsidRPr="00EB686B">
        <w:t xml:space="preserve">body fluids </w:t>
      </w:r>
      <w:r>
        <w:t>is likely</w:t>
      </w:r>
      <w:r w:rsidR="00645220" w:rsidRPr="00EB686B">
        <w:t xml:space="preserve"> to be </w:t>
      </w:r>
      <w:r>
        <w:t xml:space="preserve">a </w:t>
      </w:r>
      <w:r w:rsidR="00645220" w:rsidRPr="00EB686B">
        <w:t>rare</w:t>
      </w:r>
      <w:r>
        <w:t xml:space="preserve"> indication for contact tracing in Australia</w:t>
      </w:r>
      <w:r w:rsidR="00645220" w:rsidRPr="00EB686B">
        <w:t xml:space="preserve">. Additional information specifically relating to reducing sexual transmission and blood donation deferral can be found under </w:t>
      </w:r>
      <w:r w:rsidR="00845AE7">
        <w:t xml:space="preserve">section </w:t>
      </w:r>
      <w:r w:rsidR="00645220" w:rsidRPr="00EB686B">
        <w:fldChar w:fldCharType="begin"/>
      </w:r>
      <w:r w:rsidR="00645220" w:rsidRPr="00EB686B">
        <w:instrText xml:space="preserve"> REF _Ref448404173 \h  \* MERGEFORMAT </w:instrText>
      </w:r>
      <w:r w:rsidR="00645220" w:rsidRPr="00EB686B">
        <w:fldChar w:fldCharType="separate"/>
      </w:r>
      <w:r w:rsidR="00B50769" w:rsidRPr="00F90889">
        <w:rPr>
          <w:i/>
        </w:rPr>
        <w:t>Routine</w:t>
      </w:r>
      <w:r w:rsidR="00B50769" w:rsidRPr="001F3FDA">
        <w:t xml:space="preserve"> </w:t>
      </w:r>
      <w:r w:rsidR="00B50769" w:rsidRPr="00F90889">
        <w:rPr>
          <w:i/>
        </w:rPr>
        <w:t>prevention activities</w:t>
      </w:r>
      <w:r w:rsidR="00645220" w:rsidRPr="00EB686B">
        <w:fldChar w:fldCharType="end"/>
      </w:r>
      <w:r w:rsidR="00645220" w:rsidRPr="00EB686B">
        <w:t>.</w:t>
      </w:r>
    </w:p>
    <w:p w:rsidR="0073376B" w:rsidRPr="00EB686B" w:rsidRDefault="0073376B" w:rsidP="00A95AAD">
      <w:pPr>
        <w:pStyle w:val="Heading3"/>
      </w:pPr>
      <w:r w:rsidRPr="00EB686B">
        <w:t>Prophylaxis</w:t>
      </w:r>
    </w:p>
    <w:p w:rsidR="0073376B" w:rsidRPr="00EB686B" w:rsidRDefault="0099470A" w:rsidP="00A63A2A">
      <w:proofErr w:type="gramStart"/>
      <w:r>
        <w:t>Chemo-prophylaxis n</w:t>
      </w:r>
      <w:r w:rsidRPr="00EB686B">
        <w:t xml:space="preserve">ot </w:t>
      </w:r>
      <w:r w:rsidR="0073376B" w:rsidRPr="00EB686B">
        <w:t>applicable.</w:t>
      </w:r>
      <w:proofErr w:type="gramEnd"/>
    </w:p>
    <w:p w:rsidR="008A21DF" w:rsidRPr="008A21DF" w:rsidRDefault="008A21DF" w:rsidP="009858B9">
      <w:pPr>
        <w:pStyle w:val="Heading3"/>
      </w:pPr>
      <w:r w:rsidRPr="008A21DF">
        <w:t>Education</w:t>
      </w:r>
    </w:p>
    <w:p w:rsidR="008A21DF" w:rsidRPr="008A21DF" w:rsidRDefault="004E1FCF" w:rsidP="00A63A2A">
      <w:r>
        <w:t xml:space="preserve">As with case management, contacts </w:t>
      </w:r>
      <w:r w:rsidRPr="009C6377">
        <w:t xml:space="preserve">should be provided with the </w:t>
      </w:r>
      <w:r w:rsidRPr="00226BB1">
        <w:rPr>
          <w:i/>
          <w:highlight w:val="yellow"/>
        </w:rPr>
        <w:fldChar w:fldCharType="begin"/>
      </w:r>
      <w:r w:rsidRPr="00226BB1">
        <w:rPr>
          <w:i/>
        </w:rPr>
        <w:instrText xml:space="preserve"> REF _Ref446072582 \h </w:instrText>
      </w:r>
      <w:r w:rsidRPr="00226BB1">
        <w:rPr>
          <w:i/>
          <w:highlight w:val="yellow"/>
        </w:rPr>
        <w:instrText xml:space="preserve"> \* MERGEFORMAT </w:instrText>
      </w:r>
      <w:r w:rsidRPr="00226BB1">
        <w:rPr>
          <w:i/>
          <w:highlight w:val="yellow"/>
        </w:rPr>
      </w:r>
      <w:r w:rsidRPr="00226BB1">
        <w:rPr>
          <w:i/>
          <w:highlight w:val="yellow"/>
        </w:rPr>
        <w:fldChar w:fldCharType="separate"/>
      </w:r>
      <w:proofErr w:type="spellStart"/>
      <w:r w:rsidR="00B50769" w:rsidRPr="00F90889">
        <w:rPr>
          <w:i/>
        </w:rPr>
        <w:t>Zika</w:t>
      </w:r>
      <w:proofErr w:type="spellEnd"/>
      <w:r w:rsidR="00B50769" w:rsidRPr="00F90889">
        <w:rPr>
          <w:i/>
        </w:rPr>
        <w:t xml:space="preserve"> Virus Factsheet</w:t>
      </w:r>
      <w:r w:rsidRPr="00226BB1">
        <w:rPr>
          <w:i/>
          <w:highlight w:val="yellow"/>
        </w:rPr>
        <w:fldChar w:fldCharType="end"/>
      </w:r>
      <w:r>
        <w:t xml:space="preserve"> </w:t>
      </w:r>
      <w:r w:rsidR="00B70FF6">
        <w:t>(</w:t>
      </w:r>
      <w:r w:rsidR="00B70FF6" w:rsidRPr="00B70FF6">
        <w:fldChar w:fldCharType="begin"/>
      </w:r>
      <w:r w:rsidR="00B70FF6" w:rsidRPr="00B70FF6">
        <w:instrText xml:space="preserve"> REF _Ref454198939 \h </w:instrText>
      </w:r>
      <w:r w:rsidR="00B70FF6">
        <w:instrText xml:space="preserve"> \* MERGEFORMAT </w:instrText>
      </w:r>
      <w:r w:rsidR="00B70FF6" w:rsidRPr="00B70FF6">
        <w:fldChar w:fldCharType="separate"/>
      </w:r>
      <w:r w:rsidR="00B50769" w:rsidRPr="00B25806">
        <w:t xml:space="preserve">Appendix </w:t>
      </w:r>
      <w:r w:rsidR="00B50769">
        <w:rPr>
          <w:noProof/>
        </w:rPr>
        <w:t>2</w:t>
      </w:r>
      <w:r w:rsidR="00B70FF6" w:rsidRPr="00B70FF6">
        <w:fldChar w:fldCharType="end"/>
      </w:r>
      <w:r w:rsidR="00B70FF6">
        <w:t xml:space="preserve">) </w:t>
      </w:r>
      <w:r w:rsidRPr="009C6377">
        <w:t xml:space="preserve">and advised to seek medical attention if symptoms </w:t>
      </w:r>
      <w:r w:rsidR="005D0F15">
        <w:t>appear</w:t>
      </w:r>
      <w:r w:rsidRPr="009C6377">
        <w:t>.</w:t>
      </w:r>
      <w:r w:rsidR="003064E4">
        <w:t xml:space="preserve"> </w:t>
      </w:r>
    </w:p>
    <w:p w:rsidR="008A21DF" w:rsidRPr="008A21DF" w:rsidRDefault="008A21DF" w:rsidP="009858B9">
      <w:pPr>
        <w:pStyle w:val="Heading3"/>
      </w:pPr>
      <w:r w:rsidRPr="008A21DF">
        <w:t>Isolation and restriction</w:t>
      </w:r>
    </w:p>
    <w:p w:rsidR="008A21DF" w:rsidRDefault="008A21DF" w:rsidP="00A63A2A">
      <w:r w:rsidRPr="008A21DF">
        <w:t xml:space="preserve">Not applicable unless symptomatic, then the same precautions apply </w:t>
      </w:r>
      <w:r w:rsidRPr="00B97216">
        <w:t>as</w:t>
      </w:r>
      <w:r w:rsidR="00226BB1">
        <w:t xml:space="preserve"> found in </w:t>
      </w:r>
      <w:r w:rsidR="00845AE7">
        <w:t>s</w:t>
      </w:r>
      <w:r w:rsidR="00226BB1">
        <w:t>ection</w:t>
      </w:r>
      <w:r w:rsidRPr="00B97216">
        <w:t xml:space="preserve"> </w:t>
      </w:r>
      <w:r w:rsidR="00B97216" w:rsidRPr="00226BB1">
        <w:rPr>
          <w:i/>
        </w:rPr>
        <w:fldChar w:fldCharType="begin"/>
      </w:r>
      <w:r w:rsidR="00B97216" w:rsidRPr="00226BB1">
        <w:rPr>
          <w:i/>
        </w:rPr>
        <w:instrText xml:space="preserve"> REF _Ref448405213 \h  \* MERGEFORMAT </w:instrText>
      </w:r>
      <w:r w:rsidR="00B97216" w:rsidRPr="00226BB1">
        <w:rPr>
          <w:i/>
        </w:rPr>
      </w:r>
      <w:r w:rsidR="00B97216" w:rsidRPr="00226BB1">
        <w:rPr>
          <w:i/>
        </w:rPr>
        <w:fldChar w:fldCharType="separate"/>
      </w:r>
      <w:r w:rsidR="00B50769" w:rsidRPr="00F90889">
        <w:rPr>
          <w:i/>
        </w:rPr>
        <w:t>Case management</w:t>
      </w:r>
      <w:r w:rsidR="00B97216" w:rsidRPr="00226BB1">
        <w:rPr>
          <w:i/>
        </w:rPr>
        <w:fldChar w:fldCharType="end"/>
      </w:r>
      <w:r w:rsidR="004E1FCF">
        <w:t>.</w:t>
      </w:r>
    </w:p>
    <w:p w:rsidR="0092728B" w:rsidRPr="00904D04" w:rsidRDefault="002A4B69" w:rsidP="00A95AAD">
      <w:pPr>
        <w:pStyle w:val="Heading1"/>
        <w:rPr>
          <w:color w:val="000000"/>
          <w:sz w:val="22"/>
        </w:rPr>
      </w:pPr>
      <w:bookmarkStart w:id="12" w:name="_Ref447697638"/>
      <w:r w:rsidRPr="001F3FDA">
        <w:t>Special situations</w:t>
      </w:r>
      <w:bookmarkEnd w:id="12"/>
    </w:p>
    <w:p w:rsidR="00B357D8" w:rsidRPr="00B357D8" w:rsidRDefault="00B357D8" w:rsidP="009858B9">
      <w:pPr>
        <w:pStyle w:val="Heading2"/>
      </w:pPr>
      <w:r w:rsidRPr="00B357D8">
        <w:t>Outbreaks</w:t>
      </w:r>
    </w:p>
    <w:p w:rsidR="00B50C6D" w:rsidRDefault="00B357D8" w:rsidP="00A63A2A">
      <w:r w:rsidRPr="00B357D8">
        <w:t xml:space="preserve">ZIKV is not endemic to Australia but there is a risk, as with dengue, of local outbreaks in areas with competent mosquito vectors (i.e. </w:t>
      </w:r>
      <w:r w:rsidR="00645220">
        <w:t xml:space="preserve">the </w:t>
      </w:r>
      <w:r w:rsidR="002C23A2">
        <w:t>ZIKV</w:t>
      </w:r>
      <w:r w:rsidR="00904D04">
        <w:t>-</w:t>
      </w:r>
      <w:r w:rsidRPr="00B357D8">
        <w:t>receptive area)</w:t>
      </w:r>
      <w:r w:rsidR="00B50C6D">
        <w:t>,</w:t>
      </w:r>
      <w:r w:rsidRPr="00B357D8">
        <w:t xml:space="preserve"> beginning with a single imported case.</w:t>
      </w:r>
    </w:p>
    <w:p w:rsidR="00B357D8" w:rsidRPr="00B357D8" w:rsidRDefault="00B357D8" w:rsidP="00A63A2A">
      <w:r w:rsidRPr="00B357D8">
        <w:t>A confirmed case of locally</w:t>
      </w:r>
      <w:r w:rsidR="00B50C6D">
        <w:t>-</w:t>
      </w:r>
      <w:r w:rsidRPr="00B357D8">
        <w:t xml:space="preserve">acquired </w:t>
      </w:r>
      <w:r w:rsidR="00645220">
        <w:t>vector</w:t>
      </w:r>
      <w:r w:rsidR="002D3385">
        <w:t>-</w:t>
      </w:r>
      <w:r w:rsidR="00645220">
        <w:t xml:space="preserve">borne </w:t>
      </w:r>
      <w:r w:rsidRPr="00B357D8">
        <w:t xml:space="preserve">ZIKV </w:t>
      </w:r>
      <w:r>
        <w:t xml:space="preserve">infection </w:t>
      </w:r>
      <w:r w:rsidRPr="00B357D8">
        <w:t xml:space="preserve">anywhere in </w:t>
      </w:r>
      <w:proofErr w:type="gramStart"/>
      <w:r w:rsidRPr="00B357D8">
        <w:t>Australia</w:t>
      </w:r>
      <w:r w:rsidR="00B50C6D">
        <w:t>,</w:t>
      </w:r>
      <w:proofErr w:type="gramEnd"/>
      <w:r w:rsidRPr="00B357D8">
        <w:t xml:space="preserve"> requires an outbreak response. </w:t>
      </w:r>
      <w:r w:rsidR="003339F6">
        <w:t>An outbreak of ZIKV infection should be manage</w:t>
      </w:r>
      <w:r w:rsidR="003A3C96">
        <w:t>d</w:t>
      </w:r>
      <w:r w:rsidR="003339F6">
        <w:t xml:space="preserve"> </w:t>
      </w:r>
      <w:r w:rsidR="00284A9C">
        <w:t xml:space="preserve">as </w:t>
      </w:r>
      <w:r w:rsidR="0099470A">
        <w:t>per local procedures and guidelines.</w:t>
      </w:r>
    </w:p>
    <w:p w:rsidR="00B357D8" w:rsidRDefault="00B357D8" w:rsidP="00A63A2A">
      <w:r w:rsidRPr="00B357D8">
        <w:t>In an outbreak, an incident</w:t>
      </w:r>
      <w:r w:rsidR="00B50C6D">
        <w:t>-</w:t>
      </w:r>
      <w:r w:rsidRPr="00B357D8">
        <w:t xml:space="preserve">management team including a medical entomologist and local government representatives should be formed </w:t>
      </w:r>
      <w:r w:rsidR="002C23A2">
        <w:t xml:space="preserve">urgently </w:t>
      </w:r>
      <w:r w:rsidRPr="00B357D8">
        <w:t xml:space="preserve">and the outbreak managed according to </w:t>
      </w:r>
      <w:r w:rsidR="00837749">
        <w:t>local</w:t>
      </w:r>
      <w:r w:rsidR="00837749" w:rsidRPr="00B357D8">
        <w:t xml:space="preserve"> </w:t>
      </w:r>
      <w:r w:rsidRPr="00B357D8">
        <w:t>outbreak management plans.</w:t>
      </w:r>
    </w:p>
    <w:p w:rsidR="002C23A2" w:rsidRPr="002C23A2" w:rsidRDefault="002C23A2" w:rsidP="00A63A2A">
      <w:r w:rsidRPr="002C23A2">
        <w:t xml:space="preserve">Some additional issues </w:t>
      </w:r>
      <w:r w:rsidR="00B50C6D">
        <w:t xml:space="preserve">that </w:t>
      </w:r>
      <w:r w:rsidRPr="002C23A2">
        <w:t>the PHU should address during an outbreak are:</w:t>
      </w:r>
    </w:p>
    <w:p w:rsidR="002C23A2" w:rsidRPr="00A95AAD" w:rsidRDefault="002C23A2" w:rsidP="00A95AAD">
      <w:pPr>
        <w:pStyle w:val="ListParagraph"/>
      </w:pPr>
      <w:r w:rsidRPr="00A95AAD">
        <w:t>informing the wider public health network, local government and relevant Australian Government bodies (e.g. National Incident Room, Department of Agriculture) of the outbreak</w:t>
      </w:r>
      <w:r w:rsidR="00DE5183">
        <w:t xml:space="preserve"> so that they can</w:t>
      </w:r>
      <w:r w:rsidRPr="00A95AAD">
        <w:t xml:space="preserve"> increase surveillance and prepare for outbreak response</w:t>
      </w:r>
      <w:r w:rsidR="005E176C">
        <w:t>s</w:t>
      </w:r>
      <w:r w:rsidR="00645220" w:rsidRPr="00A95AAD">
        <w:t>;</w:t>
      </w:r>
    </w:p>
    <w:p w:rsidR="002C23A2" w:rsidRPr="00A95AAD" w:rsidRDefault="002C23A2" w:rsidP="00A95AAD">
      <w:pPr>
        <w:pStyle w:val="ListParagraph"/>
      </w:pPr>
      <w:r w:rsidRPr="00A95AAD">
        <w:t xml:space="preserve">communicating regularly with </w:t>
      </w:r>
      <w:r w:rsidR="00837749" w:rsidRPr="00A95AAD">
        <w:t>general practitioners</w:t>
      </w:r>
      <w:r w:rsidRPr="00A95AAD">
        <w:t>, hospital emergency departments and local pathology laboratories</w:t>
      </w:r>
      <w:r w:rsidR="005E176C">
        <w:t>, reminding them</w:t>
      </w:r>
      <w:r w:rsidRPr="00A95AAD">
        <w:t xml:space="preserve"> to be alert for ZIKV cases</w:t>
      </w:r>
      <w:r w:rsidR="00645220" w:rsidRPr="00A95AAD">
        <w:t>;</w:t>
      </w:r>
    </w:p>
    <w:p w:rsidR="002C23A2" w:rsidRPr="00A95AAD" w:rsidRDefault="00017E9D" w:rsidP="00A95AAD">
      <w:pPr>
        <w:pStyle w:val="ListParagraph"/>
      </w:pPr>
      <w:r w:rsidRPr="00A95AAD">
        <w:t xml:space="preserve">collecting and </w:t>
      </w:r>
      <w:r w:rsidR="002C23A2" w:rsidRPr="00A95AAD">
        <w:t>maintaining epidemiological information o</w:t>
      </w:r>
      <w:r w:rsidRPr="00A95AAD">
        <w:t>n</w:t>
      </w:r>
      <w:r w:rsidR="002C23A2" w:rsidRPr="00A95AAD">
        <w:t xml:space="preserve"> cases e.g. timeline and mapping of cases</w:t>
      </w:r>
      <w:r w:rsidR="00645220" w:rsidRPr="00A95AAD">
        <w:t>;</w:t>
      </w:r>
    </w:p>
    <w:p w:rsidR="002C23A2" w:rsidRPr="00A95AAD" w:rsidRDefault="002C23A2" w:rsidP="00A95AAD">
      <w:pPr>
        <w:pStyle w:val="ListParagraph"/>
      </w:pPr>
      <w:r w:rsidRPr="00A95AAD">
        <w:t>regular</w:t>
      </w:r>
      <w:r w:rsidR="005E176C">
        <w:t>ly</w:t>
      </w:r>
      <w:r w:rsidRPr="00A95AAD">
        <w:t xml:space="preserve"> communicatin</w:t>
      </w:r>
      <w:r w:rsidR="005E176C">
        <w:t>g</w:t>
      </w:r>
      <w:r w:rsidRPr="00A95AAD">
        <w:t xml:space="preserve"> with medical entomologists and </w:t>
      </w:r>
      <w:r w:rsidR="00017E9D" w:rsidRPr="00A95AAD">
        <w:t xml:space="preserve">agencies </w:t>
      </w:r>
      <w:r w:rsidRPr="00A95AAD">
        <w:t>charged with vector</w:t>
      </w:r>
      <w:r w:rsidR="005E176C">
        <w:t>-</w:t>
      </w:r>
      <w:r w:rsidRPr="00A95AAD">
        <w:t>control responsibilities so that vector</w:t>
      </w:r>
      <w:r w:rsidR="007B3C52">
        <w:t>-</w:t>
      </w:r>
      <w:r w:rsidRPr="00A95AAD">
        <w:t>control measures can be appropriately directed</w:t>
      </w:r>
      <w:r w:rsidR="00645220" w:rsidRPr="00A95AAD">
        <w:t>;</w:t>
      </w:r>
    </w:p>
    <w:p w:rsidR="002C23A2" w:rsidRPr="00A95AAD" w:rsidRDefault="002C23A2" w:rsidP="00A95AAD">
      <w:pPr>
        <w:pStyle w:val="ListParagraph"/>
      </w:pPr>
      <w:r w:rsidRPr="00A95AAD">
        <w:t xml:space="preserve">case finding in </w:t>
      </w:r>
      <w:r w:rsidR="00017E9D" w:rsidRPr="00A95AAD">
        <w:t xml:space="preserve">areas of </w:t>
      </w:r>
      <w:r w:rsidRPr="00A95AAD">
        <w:t xml:space="preserve">ZIKV </w:t>
      </w:r>
      <w:r w:rsidR="00017E9D" w:rsidRPr="00A95AAD">
        <w:t xml:space="preserve">transmission </w:t>
      </w:r>
      <w:r w:rsidRPr="00A95AAD">
        <w:t>may become the priority as the outbreak develops</w:t>
      </w:r>
      <w:r w:rsidR="00645220" w:rsidRPr="00A95AAD">
        <w:t>;</w:t>
      </w:r>
    </w:p>
    <w:p w:rsidR="002C23A2" w:rsidRPr="00A95AAD" w:rsidRDefault="002C23A2" w:rsidP="00A95AAD">
      <w:pPr>
        <w:pStyle w:val="ListParagraph"/>
      </w:pPr>
      <w:r w:rsidRPr="00A95AAD">
        <w:t>using media alerts and updates to communicate key messages during the outbreak</w:t>
      </w:r>
      <w:r w:rsidR="00284A9C" w:rsidRPr="00A95AAD">
        <w:t>; and</w:t>
      </w:r>
    </w:p>
    <w:p w:rsidR="00E028AF" w:rsidRDefault="002C23A2" w:rsidP="00A95AAD">
      <w:pPr>
        <w:pStyle w:val="ListParagraph"/>
      </w:pPr>
      <w:proofErr w:type="gramStart"/>
      <w:r w:rsidRPr="00A95AAD">
        <w:t>liaising</w:t>
      </w:r>
      <w:proofErr w:type="gramEnd"/>
      <w:r w:rsidRPr="00A95AAD">
        <w:t xml:space="preserve"> with the Australian Red Cross Blood Service as blood donation services in outbreak locations may be restricted.</w:t>
      </w:r>
    </w:p>
    <w:p w:rsidR="00E028AF" w:rsidRDefault="00E028AF" w:rsidP="00E028AF">
      <w:r>
        <w:br w:type="page"/>
      </w:r>
    </w:p>
    <w:p w:rsidR="0092728B" w:rsidRDefault="00B25806" w:rsidP="00A95AAD">
      <w:pPr>
        <w:pStyle w:val="Heading1"/>
      </w:pPr>
      <w:r>
        <w:t>References</w:t>
      </w:r>
    </w:p>
    <w:p w:rsidR="001E2DDF" w:rsidRPr="001E2DDF" w:rsidRDefault="00F97D0D" w:rsidP="001E2DDF">
      <w:pPr>
        <w:pStyle w:val="References"/>
        <w:rPr>
          <w:rFonts w:cs="Arial"/>
          <w:noProof/>
        </w:rPr>
      </w:pPr>
      <w:r w:rsidRPr="003339F6">
        <w:fldChar w:fldCharType="begin"/>
      </w:r>
      <w:r w:rsidRPr="003339F6">
        <w:instrText xml:space="preserve"> ADDIN EN.REFLIST </w:instrText>
      </w:r>
      <w:r w:rsidRPr="003339F6">
        <w:fldChar w:fldCharType="separate"/>
      </w:r>
      <w:bookmarkStart w:id="13" w:name="_ENREF_1"/>
      <w:r w:rsidR="001E2DDF" w:rsidRPr="001E2DDF">
        <w:rPr>
          <w:rFonts w:cs="Arial"/>
          <w:noProof/>
        </w:rPr>
        <w:t>1.</w:t>
      </w:r>
      <w:r w:rsidR="001E2DDF" w:rsidRPr="001E2DDF">
        <w:rPr>
          <w:rFonts w:cs="Arial"/>
          <w:noProof/>
        </w:rPr>
        <w:tab/>
        <w:t>State of Queensland (Queensland Health). Queensland dengue management plan 2015–2020,; 2015.</w:t>
      </w:r>
      <w:bookmarkEnd w:id="13"/>
    </w:p>
    <w:p w:rsidR="001E2DDF" w:rsidRPr="001E2DDF" w:rsidRDefault="001E2DDF" w:rsidP="001E2DDF">
      <w:pPr>
        <w:pStyle w:val="References"/>
        <w:rPr>
          <w:rFonts w:cs="Arial"/>
          <w:noProof/>
        </w:rPr>
      </w:pPr>
      <w:bookmarkStart w:id="14" w:name="_ENREF_2"/>
      <w:r w:rsidRPr="001E2DDF">
        <w:rPr>
          <w:rFonts w:cs="Arial"/>
          <w:noProof/>
        </w:rPr>
        <w:t>2.</w:t>
      </w:r>
      <w:r w:rsidRPr="001E2DDF">
        <w:rPr>
          <w:rFonts w:cs="Arial"/>
          <w:noProof/>
        </w:rPr>
        <w:tab/>
        <w:t>Dick GW, Kitchen SF, Haddow AJ. Zika virus. I. Isolations and serological specificity</w:t>
      </w:r>
      <w:r w:rsidRPr="001E2DDF">
        <w:rPr>
          <w:rFonts w:cs="Arial"/>
          <w:i/>
          <w:noProof/>
        </w:rPr>
        <w:t>.</w:t>
      </w:r>
      <w:r w:rsidRPr="001E2DDF">
        <w:rPr>
          <w:rFonts w:cs="Arial"/>
          <w:noProof/>
        </w:rPr>
        <w:t xml:space="preserve"> </w:t>
      </w:r>
      <w:r w:rsidRPr="001E2DDF">
        <w:rPr>
          <w:rFonts w:cs="Arial"/>
          <w:i/>
          <w:noProof/>
        </w:rPr>
        <w:t>Trans R Soc Trop Med Hyg</w:t>
      </w:r>
      <w:r w:rsidRPr="001E2DDF">
        <w:rPr>
          <w:rFonts w:cs="Arial"/>
          <w:noProof/>
        </w:rPr>
        <w:t xml:space="preserve"> 1952;46(5):509-520.</w:t>
      </w:r>
      <w:bookmarkEnd w:id="14"/>
    </w:p>
    <w:p w:rsidR="001E2DDF" w:rsidRPr="001E2DDF" w:rsidRDefault="001E2DDF" w:rsidP="001E2DDF">
      <w:pPr>
        <w:pStyle w:val="References"/>
        <w:rPr>
          <w:rFonts w:cs="Arial"/>
          <w:noProof/>
        </w:rPr>
      </w:pPr>
      <w:bookmarkStart w:id="15" w:name="_ENREF_3"/>
      <w:r w:rsidRPr="001E2DDF">
        <w:rPr>
          <w:rFonts w:cs="Arial"/>
          <w:noProof/>
        </w:rPr>
        <w:t>3.</w:t>
      </w:r>
      <w:r w:rsidRPr="001E2DDF">
        <w:rPr>
          <w:rFonts w:cs="Arial"/>
          <w:noProof/>
        </w:rPr>
        <w:tab/>
        <w:t>Macnamara FN. Zika virus: a report on three cases of human infection during an epidemic of jaundice in Nigeria</w:t>
      </w:r>
      <w:r w:rsidRPr="001E2DDF">
        <w:rPr>
          <w:rFonts w:cs="Arial"/>
          <w:i/>
          <w:noProof/>
        </w:rPr>
        <w:t>.</w:t>
      </w:r>
      <w:r w:rsidRPr="001E2DDF">
        <w:rPr>
          <w:rFonts w:cs="Arial"/>
          <w:noProof/>
        </w:rPr>
        <w:t xml:space="preserve"> </w:t>
      </w:r>
      <w:r w:rsidRPr="001E2DDF">
        <w:rPr>
          <w:rFonts w:cs="Arial"/>
          <w:i/>
          <w:noProof/>
        </w:rPr>
        <w:t>Trans R Soc Trop Med Hyg</w:t>
      </w:r>
      <w:r w:rsidRPr="001E2DDF">
        <w:rPr>
          <w:rFonts w:cs="Arial"/>
          <w:noProof/>
        </w:rPr>
        <w:t xml:space="preserve"> 1954;48(2):139-145.</w:t>
      </w:r>
      <w:bookmarkEnd w:id="15"/>
    </w:p>
    <w:p w:rsidR="001E2DDF" w:rsidRPr="001E2DDF" w:rsidRDefault="001E2DDF" w:rsidP="001E2DDF">
      <w:pPr>
        <w:pStyle w:val="References"/>
        <w:rPr>
          <w:rFonts w:cs="Arial"/>
          <w:noProof/>
        </w:rPr>
      </w:pPr>
      <w:bookmarkStart w:id="16" w:name="_ENREF_4"/>
      <w:r w:rsidRPr="001E2DDF">
        <w:rPr>
          <w:rFonts w:cs="Arial"/>
          <w:noProof/>
        </w:rPr>
        <w:t>4.</w:t>
      </w:r>
      <w:r w:rsidRPr="001E2DDF">
        <w:rPr>
          <w:rFonts w:cs="Arial"/>
          <w:noProof/>
        </w:rPr>
        <w:tab/>
        <w:t>Haddow AD, Schuh AJ, Yasuda CY, Kasper MR, Heang V, Huy R, et al. Genetic characterization of Zika virus strains: geographic expansion of the Asian lineage</w:t>
      </w:r>
      <w:r w:rsidRPr="001E2DDF">
        <w:rPr>
          <w:rFonts w:cs="Arial"/>
          <w:i/>
          <w:noProof/>
        </w:rPr>
        <w:t>.</w:t>
      </w:r>
      <w:r w:rsidRPr="001E2DDF">
        <w:rPr>
          <w:rFonts w:cs="Arial"/>
          <w:noProof/>
        </w:rPr>
        <w:t xml:space="preserve"> </w:t>
      </w:r>
      <w:r w:rsidRPr="001E2DDF">
        <w:rPr>
          <w:rFonts w:cs="Arial"/>
          <w:i/>
          <w:noProof/>
        </w:rPr>
        <w:t>PLoS Neglected Tropical Disseases</w:t>
      </w:r>
      <w:r w:rsidRPr="001E2DDF">
        <w:rPr>
          <w:rFonts w:cs="Arial"/>
          <w:noProof/>
        </w:rPr>
        <w:t xml:space="preserve"> 2012;6(2):e1477.</w:t>
      </w:r>
      <w:bookmarkEnd w:id="16"/>
    </w:p>
    <w:p w:rsidR="001E2DDF" w:rsidRPr="001E2DDF" w:rsidRDefault="001E2DDF" w:rsidP="001E2DDF">
      <w:pPr>
        <w:pStyle w:val="References"/>
        <w:rPr>
          <w:rFonts w:cs="Arial"/>
          <w:noProof/>
        </w:rPr>
      </w:pPr>
      <w:bookmarkStart w:id="17" w:name="_ENREF_5"/>
      <w:r w:rsidRPr="001E2DDF">
        <w:rPr>
          <w:rFonts w:cs="Arial"/>
          <w:noProof/>
        </w:rPr>
        <w:t>5.</w:t>
      </w:r>
      <w:r w:rsidRPr="001E2DDF">
        <w:rPr>
          <w:rFonts w:cs="Arial"/>
          <w:noProof/>
        </w:rPr>
        <w:tab/>
        <w:t>Duffy MR, Chen TH, Hancock WT, Powers AM, Kool JL, Lanciotti RS, et al. Zika virus outbreak on Yap Island, Federated States of Micronesia</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09;360(24):2536-2543.</w:t>
      </w:r>
      <w:bookmarkEnd w:id="17"/>
    </w:p>
    <w:p w:rsidR="001E2DDF" w:rsidRPr="001E2DDF" w:rsidRDefault="001E2DDF" w:rsidP="001E2DDF">
      <w:pPr>
        <w:pStyle w:val="References"/>
        <w:rPr>
          <w:rFonts w:cs="Arial"/>
          <w:noProof/>
        </w:rPr>
      </w:pPr>
      <w:bookmarkStart w:id="18" w:name="_ENREF_6"/>
      <w:r w:rsidRPr="001E2DDF">
        <w:rPr>
          <w:rFonts w:cs="Arial"/>
          <w:noProof/>
        </w:rPr>
        <w:t>6.</w:t>
      </w:r>
      <w:r w:rsidRPr="001E2DDF">
        <w:rPr>
          <w:rFonts w:cs="Arial"/>
          <w:noProof/>
        </w:rPr>
        <w:tab/>
        <w:t>Cao-Lormeau VM, Roche C, Teissier A, Robin E, Berry AL, Mallet HP, et al. Zika virus, French polynesia, South pacific, 2013</w:t>
      </w:r>
      <w:r w:rsidRPr="001E2DDF">
        <w:rPr>
          <w:rFonts w:cs="Arial"/>
          <w:i/>
          <w:noProof/>
        </w:rPr>
        <w:t>.</w:t>
      </w:r>
      <w:r w:rsidRPr="001E2DDF">
        <w:rPr>
          <w:rFonts w:cs="Arial"/>
          <w:noProof/>
        </w:rPr>
        <w:t xml:space="preserve"> </w:t>
      </w:r>
      <w:r w:rsidRPr="001E2DDF">
        <w:rPr>
          <w:rFonts w:cs="Arial"/>
          <w:i/>
          <w:noProof/>
        </w:rPr>
        <w:t>Emerging Infectious Diseases</w:t>
      </w:r>
      <w:r w:rsidRPr="001E2DDF">
        <w:rPr>
          <w:rFonts w:cs="Arial"/>
          <w:noProof/>
        </w:rPr>
        <w:t xml:space="preserve"> 2014;20(6):1085-1086.</w:t>
      </w:r>
      <w:bookmarkEnd w:id="18"/>
    </w:p>
    <w:p w:rsidR="001E2DDF" w:rsidRPr="001E2DDF" w:rsidRDefault="001E2DDF" w:rsidP="001E2DDF">
      <w:pPr>
        <w:pStyle w:val="References"/>
        <w:rPr>
          <w:rFonts w:cs="Arial"/>
          <w:noProof/>
        </w:rPr>
      </w:pPr>
      <w:bookmarkStart w:id="19" w:name="_ENREF_7"/>
      <w:r w:rsidRPr="001E2DDF">
        <w:rPr>
          <w:rFonts w:cs="Arial"/>
          <w:noProof/>
        </w:rPr>
        <w:t>7.</w:t>
      </w:r>
      <w:r w:rsidRPr="001E2DDF">
        <w:rPr>
          <w:rFonts w:cs="Arial"/>
          <w:noProof/>
        </w:rPr>
        <w:tab/>
        <w:t>European Centre for Disease Prevention and Control. Rapid risk assessment: Zika virus infection outbreak, French Polynesia. Stockholm: ECDC; 2014.</w:t>
      </w:r>
      <w:bookmarkEnd w:id="19"/>
    </w:p>
    <w:p w:rsidR="001E2DDF" w:rsidRPr="001E2DDF" w:rsidRDefault="001E2DDF" w:rsidP="001E2DDF">
      <w:pPr>
        <w:pStyle w:val="References"/>
        <w:rPr>
          <w:rFonts w:cs="Arial"/>
          <w:noProof/>
        </w:rPr>
      </w:pPr>
      <w:bookmarkStart w:id="20" w:name="_ENREF_8"/>
      <w:r w:rsidRPr="001E2DDF">
        <w:rPr>
          <w:rFonts w:cs="Arial"/>
          <w:noProof/>
        </w:rPr>
        <w:t>8.</w:t>
      </w:r>
      <w:r w:rsidRPr="001E2DDF">
        <w:rPr>
          <w:rFonts w:cs="Arial"/>
          <w:noProof/>
        </w:rPr>
        <w:tab/>
        <w:t>Oehler E, Watrin L, Larre P, Leparc-Goffart I, Lastere S, Valour F, et al. Zika virus infection complicated by Guillain-Barre syndrome--case report, French Polynesia, December 2013</w:t>
      </w:r>
      <w:r w:rsidRPr="001E2DDF">
        <w:rPr>
          <w:rFonts w:cs="Arial"/>
          <w:i/>
          <w:noProof/>
        </w:rPr>
        <w:t>.</w:t>
      </w:r>
      <w:r w:rsidRPr="001E2DDF">
        <w:rPr>
          <w:rFonts w:cs="Arial"/>
          <w:noProof/>
        </w:rPr>
        <w:t xml:space="preserve"> </w:t>
      </w:r>
      <w:r w:rsidRPr="001E2DDF">
        <w:rPr>
          <w:rFonts w:cs="Arial"/>
          <w:i/>
          <w:noProof/>
        </w:rPr>
        <w:t>Euro Surveill</w:t>
      </w:r>
      <w:r w:rsidRPr="001E2DDF">
        <w:rPr>
          <w:rFonts w:cs="Arial"/>
          <w:noProof/>
        </w:rPr>
        <w:t xml:space="preserve"> 2014;19(9).</w:t>
      </w:r>
      <w:bookmarkEnd w:id="20"/>
    </w:p>
    <w:p w:rsidR="001E2DDF" w:rsidRPr="001E2DDF" w:rsidRDefault="001E2DDF" w:rsidP="001E2DDF">
      <w:pPr>
        <w:pStyle w:val="References"/>
        <w:rPr>
          <w:rFonts w:cs="Arial"/>
          <w:noProof/>
        </w:rPr>
      </w:pPr>
      <w:bookmarkStart w:id="21" w:name="_ENREF_9"/>
      <w:r w:rsidRPr="001E2DDF">
        <w:rPr>
          <w:rFonts w:cs="Arial"/>
          <w:noProof/>
        </w:rPr>
        <w:t>9.</w:t>
      </w:r>
      <w:r w:rsidRPr="001E2DDF">
        <w:rPr>
          <w:rFonts w:cs="Arial"/>
          <w:noProof/>
        </w:rPr>
        <w:tab/>
        <w:t>Campos GS, Bandeira AC, Sardi SI. Zika Virus Outbreak, Bahia, Brazil</w:t>
      </w:r>
      <w:r w:rsidRPr="001E2DDF">
        <w:rPr>
          <w:rFonts w:cs="Arial"/>
          <w:i/>
          <w:noProof/>
        </w:rPr>
        <w:t>.</w:t>
      </w:r>
      <w:r w:rsidRPr="001E2DDF">
        <w:rPr>
          <w:rFonts w:cs="Arial"/>
          <w:noProof/>
        </w:rPr>
        <w:t xml:space="preserve"> </w:t>
      </w:r>
      <w:r w:rsidRPr="001E2DDF">
        <w:rPr>
          <w:rFonts w:cs="Arial"/>
          <w:i/>
          <w:noProof/>
        </w:rPr>
        <w:t>Emerging Infectious Diseases</w:t>
      </w:r>
      <w:r w:rsidRPr="001E2DDF">
        <w:rPr>
          <w:rFonts w:cs="Arial"/>
          <w:noProof/>
        </w:rPr>
        <w:t xml:space="preserve"> 2015;21(10):1885-1886.</w:t>
      </w:r>
      <w:bookmarkEnd w:id="21"/>
    </w:p>
    <w:p w:rsidR="001E2DDF" w:rsidRPr="001E2DDF" w:rsidRDefault="001E2DDF" w:rsidP="001E2DDF">
      <w:pPr>
        <w:pStyle w:val="References"/>
        <w:rPr>
          <w:rFonts w:cs="Arial"/>
          <w:noProof/>
        </w:rPr>
      </w:pPr>
      <w:bookmarkStart w:id="22" w:name="_ENREF_10"/>
      <w:r w:rsidRPr="001E2DDF">
        <w:rPr>
          <w:rFonts w:cs="Arial"/>
          <w:noProof/>
        </w:rPr>
        <w:t>10.</w:t>
      </w:r>
      <w:r w:rsidRPr="001E2DDF">
        <w:rPr>
          <w:rFonts w:cs="Arial"/>
          <w:noProof/>
        </w:rPr>
        <w:tab/>
        <w:t>World Health Organization (WHO). Zika virus outbreaks in the Americas</w:t>
      </w:r>
      <w:r w:rsidRPr="001E2DDF">
        <w:rPr>
          <w:rFonts w:cs="Arial"/>
          <w:i/>
          <w:noProof/>
        </w:rPr>
        <w:t>.</w:t>
      </w:r>
      <w:r w:rsidRPr="001E2DDF">
        <w:rPr>
          <w:rFonts w:cs="Arial"/>
          <w:noProof/>
        </w:rPr>
        <w:t xml:space="preserve"> </w:t>
      </w:r>
      <w:r w:rsidRPr="001E2DDF">
        <w:rPr>
          <w:rFonts w:cs="Arial"/>
          <w:i/>
          <w:noProof/>
        </w:rPr>
        <w:t>Wkly Epidemiol Rec</w:t>
      </w:r>
      <w:r w:rsidRPr="001E2DDF">
        <w:rPr>
          <w:rFonts w:cs="Arial"/>
          <w:noProof/>
        </w:rPr>
        <w:t xml:space="preserve"> 2015;90(45):609-610.</w:t>
      </w:r>
      <w:bookmarkEnd w:id="22"/>
    </w:p>
    <w:p w:rsidR="001E2DDF" w:rsidRPr="001E2DDF" w:rsidRDefault="001E2DDF" w:rsidP="001E2DDF">
      <w:pPr>
        <w:pStyle w:val="References"/>
        <w:rPr>
          <w:rFonts w:cs="Arial"/>
          <w:noProof/>
        </w:rPr>
      </w:pPr>
      <w:bookmarkStart w:id="23" w:name="_ENREF_11"/>
      <w:r w:rsidRPr="001E2DDF">
        <w:rPr>
          <w:rFonts w:cs="Arial"/>
          <w:noProof/>
        </w:rPr>
        <w:t>11.</w:t>
      </w:r>
      <w:r w:rsidRPr="001E2DDF">
        <w:rPr>
          <w:rFonts w:cs="Arial"/>
          <w:noProof/>
        </w:rPr>
        <w:tab/>
        <w:t>Boorman JP, Porterfield JS. A simple technique for infection of mosquitoes with viruses; transmission of Zika virus</w:t>
      </w:r>
      <w:r w:rsidRPr="001E2DDF">
        <w:rPr>
          <w:rFonts w:cs="Arial"/>
          <w:i/>
          <w:noProof/>
        </w:rPr>
        <w:t>.</w:t>
      </w:r>
      <w:r w:rsidRPr="001E2DDF">
        <w:rPr>
          <w:rFonts w:cs="Arial"/>
          <w:noProof/>
        </w:rPr>
        <w:t xml:space="preserve"> </w:t>
      </w:r>
      <w:r w:rsidRPr="001E2DDF">
        <w:rPr>
          <w:rFonts w:cs="Arial"/>
          <w:i/>
          <w:noProof/>
        </w:rPr>
        <w:t>Trans R Soc Trop Med Hyg</w:t>
      </w:r>
      <w:r w:rsidRPr="001E2DDF">
        <w:rPr>
          <w:rFonts w:cs="Arial"/>
          <w:noProof/>
        </w:rPr>
        <w:t xml:space="preserve"> 1956;50(3):238-242.</w:t>
      </w:r>
      <w:bookmarkEnd w:id="23"/>
    </w:p>
    <w:p w:rsidR="001E2DDF" w:rsidRPr="001E2DDF" w:rsidRDefault="001E2DDF" w:rsidP="001E2DDF">
      <w:pPr>
        <w:pStyle w:val="References"/>
        <w:rPr>
          <w:rFonts w:cs="Arial"/>
          <w:noProof/>
        </w:rPr>
      </w:pPr>
      <w:bookmarkStart w:id="24" w:name="_ENREF_12"/>
      <w:r w:rsidRPr="001E2DDF">
        <w:rPr>
          <w:rFonts w:cs="Arial"/>
          <w:noProof/>
        </w:rPr>
        <w:t>12.</w:t>
      </w:r>
      <w:r w:rsidRPr="001E2DDF">
        <w:rPr>
          <w:rFonts w:cs="Arial"/>
          <w:noProof/>
        </w:rPr>
        <w:tab/>
        <w:t xml:space="preserve">Haddow AJ, Williams MC, Woodall JP, Simpson DI, Goma LK. Twelve Isolations of Zika Virus from </w:t>
      </w:r>
      <w:r w:rsidRPr="001E2DDF">
        <w:rPr>
          <w:rFonts w:cs="Arial"/>
          <w:i/>
          <w:noProof/>
        </w:rPr>
        <w:t xml:space="preserve">Aedes (Stegomyia) Africanus </w:t>
      </w:r>
      <w:r w:rsidRPr="001E2DDF">
        <w:rPr>
          <w:rFonts w:cs="Arial"/>
          <w:noProof/>
        </w:rPr>
        <w:t>(Theobald) Taken in and above a Uganda Forest</w:t>
      </w:r>
      <w:r w:rsidRPr="001E2DDF">
        <w:rPr>
          <w:rFonts w:cs="Arial"/>
          <w:i/>
          <w:noProof/>
        </w:rPr>
        <w:t>.</w:t>
      </w:r>
      <w:r w:rsidRPr="001E2DDF">
        <w:rPr>
          <w:rFonts w:cs="Arial"/>
          <w:noProof/>
        </w:rPr>
        <w:t xml:space="preserve"> </w:t>
      </w:r>
      <w:r w:rsidRPr="001E2DDF">
        <w:rPr>
          <w:rFonts w:cs="Arial"/>
          <w:i/>
          <w:noProof/>
        </w:rPr>
        <w:t>Bull World Health Organ</w:t>
      </w:r>
      <w:r w:rsidRPr="001E2DDF">
        <w:rPr>
          <w:rFonts w:cs="Arial"/>
          <w:noProof/>
        </w:rPr>
        <w:t xml:space="preserve"> 1964;31:57-69.</w:t>
      </w:r>
      <w:bookmarkEnd w:id="24"/>
    </w:p>
    <w:p w:rsidR="001E2DDF" w:rsidRPr="001E2DDF" w:rsidRDefault="001E2DDF" w:rsidP="001E2DDF">
      <w:pPr>
        <w:pStyle w:val="References"/>
        <w:rPr>
          <w:rFonts w:cs="Arial"/>
          <w:noProof/>
        </w:rPr>
      </w:pPr>
      <w:bookmarkStart w:id="25" w:name="_ENREF_13"/>
      <w:r w:rsidRPr="001E2DDF">
        <w:rPr>
          <w:rFonts w:cs="Arial"/>
          <w:noProof/>
        </w:rPr>
        <w:t>13.</w:t>
      </w:r>
      <w:r w:rsidRPr="001E2DDF">
        <w:rPr>
          <w:rFonts w:cs="Arial"/>
          <w:noProof/>
        </w:rPr>
        <w:tab/>
        <w:t>Marchette NJ, Garcia R, Rudnick A. Isolation of Zika virus from</w:t>
      </w:r>
      <w:r w:rsidRPr="001E2DDF">
        <w:rPr>
          <w:rFonts w:cs="Arial"/>
          <w:i/>
          <w:noProof/>
        </w:rPr>
        <w:t xml:space="preserve"> Aedes aegypti </w:t>
      </w:r>
      <w:r w:rsidRPr="001E2DDF">
        <w:rPr>
          <w:rFonts w:cs="Arial"/>
          <w:noProof/>
        </w:rPr>
        <w:t>mosquitoes in Malaysia</w:t>
      </w:r>
      <w:r w:rsidRPr="001E2DDF">
        <w:rPr>
          <w:rFonts w:cs="Arial"/>
          <w:i/>
          <w:noProof/>
        </w:rPr>
        <w:t>.</w:t>
      </w:r>
      <w:r w:rsidRPr="001E2DDF">
        <w:rPr>
          <w:rFonts w:cs="Arial"/>
          <w:noProof/>
        </w:rPr>
        <w:t xml:space="preserve"> </w:t>
      </w:r>
      <w:r w:rsidRPr="001E2DDF">
        <w:rPr>
          <w:rFonts w:cs="Arial"/>
          <w:i/>
          <w:noProof/>
        </w:rPr>
        <w:t>The American Journal of Tropical Medicine and Hygiene,</w:t>
      </w:r>
      <w:r w:rsidRPr="001E2DDF">
        <w:rPr>
          <w:rFonts w:cs="Arial"/>
          <w:noProof/>
        </w:rPr>
        <w:t xml:space="preserve"> 1969;18(3):411-415.</w:t>
      </w:r>
      <w:bookmarkEnd w:id="25"/>
    </w:p>
    <w:p w:rsidR="001E2DDF" w:rsidRPr="001E2DDF" w:rsidRDefault="001E2DDF" w:rsidP="001E2DDF">
      <w:pPr>
        <w:pStyle w:val="References"/>
        <w:rPr>
          <w:rFonts w:cs="Arial"/>
          <w:noProof/>
        </w:rPr>
      </w:pPr>
      <w:bookmarkStart w:id="26" w:name="_ENREF_14"/>
      <w:r w:rsidRPr="001E2DDF">
        <w:rPr>
          <w:rFonts w:cs="Arial"/>
          <w:noProof/>
        </w:rPr>
        <w:t>14.</w:t>
      </w:r>
      <w:r w:rsidRPr="001E2DDF">
        <w:rPr>
          <w:rFonts w:cs="Arial"/>
          <w:noProof/>
        </w:rPr>
        <w:tab/>
        <w:t xml:space="preserve">Wong PS, Li MZ, Chong CS, Ng LC, Tan CH. </w:t>
      </w:r>
      <w:r w:rsidRPr="001E2DDF">
        <w:rPr>
          <w:rFonts w:cs="Arial"/>
          <w:i/>
          <w:noProof/>
        </w:rPr>
        <w:t>Aedes (Stegomyia) albopictus</w:t>
      </w:r>
      <w:r w:rsidRPr="001E2DDF">
        <w:rPr>
          <w:rFonts w:cs="Arial"/>
          <w:noProof/>
        </w:rPr>
        <w:t xml:space="preserve"> (Skuse): a potential vector of Zika virus in Singapore</w:t>
      </w:r>
      <w:r w:rsidRPr="001E2DDF">
        <w:rPr>
          <w:rFonts w:cs="Arial"/>
          <w:i/>
          <w:noProof/>
        </w:rPr>
        <w:t>.</w:t>
      </w:r>
      <w:r w:rsidRPr="001E2DDF">
        <w:rPr>
          <w:rFonts w:cs="Arial"/>
          <w:noProof/>
        </w:rPr>
        <w:t xml:space="preserve"> </w:t>
      </w:r>
      <w:r w:rsidRPr="001E2DDF">
        <w:rPr>
          <w:rFonts w:cs="Arial"/>
          <w:i/>
          <w:noProof/>
        </w:rPr>
        <w:t>PLoS Neglected Tropical Disseases</w:t>
      </w:r>
      <w:r w:rsidRPr="001E2DDF">
        <w:rPr>
          <w:rFonts w:cs="Arial"/>
          <w:noProof/>
        </w:rPr>
        <w:t xml:space="preserve"> 2013;7(8):e2348.</w:t>
      </w:r>
      <w:bookmarkEnd w:id="26"/>
    </w:p>
    <w:p w:rsidR="001E2DDF" w:rsidRPr="001E2DDF" w:rsidRDefault="001E2DDF" w:rsidP="001E2DDF">
      <w:pPr>
        <w:pStyle w:val="References"/>
        <w:rPr>
          <w:rFonts w:cs="Arial"/>
          <w:noProof/>
        </w:rPr>
      </w:pPr>
      <w:bookmarkStart w:id="27" w:name="_ENREF_15"/>
      <w:r w:rsidRPr="001E2DDF">
        <w:rPr>
          <w:rFonts w:cs="Arial"/>
          <w:noProof/>
        </w:rPr>
        <w:t>15.</w:t>
      </w:r>
      <w:r w:rsidRPr="001E2DDF">
        <w:rPr>
          <w:rFonts w:cs="Arial"/>
          <w:noProof/>
        </w:rPr>
        <w:tab/>
        <w:t xml:space="preserve">Grard G, Caron M, Mombo IM, Nkoghe D, Mboui Ondo S, Jiolle D, et al. Zika virus in Gabon (Central Africa)--2007: a new threat from </w:t>
      </w:r>
      <w:r w:rsidRPr="001E2DDF">
        <w:rPr>
          <w:rFonts w:cs="Arial"/>
          <w:i/>
          <w:noProof/>
        </w:rPr>
        <w:t>Aedes albopictus</w:t>
      </w:r>
      <w:r w:rsidRPr="001E2DDF">
        <w:rPr>
          <w:rFonts w:cs="Arial"/>
          <w:noProof/>
        </w:rPr>
        <w:t xml:space="preserve">? </w:t>
      </w:r>
      <w:r w:rsidRPr="001E2DDF">
        <w:rPr>
          <w:rFonts w:cs="Arial"/>
          <w:i/>
          <w:noProof/>
        </w:rPr>
        <w:t>PLoS Neglected Tropical Disseases</w:t>
      </w:r>
      <w:r w:rsidRPr="001E2DDF">
        <w:rPr>
          <w:rFonts w:cs="Arial"/>
          <w:noProof/>
        </w:rPr>
        <w:t xml:space="preserve"> 2014;8(2):e2681.</w:t>
      </w:r>
      <w:bookmarkEnd w:id="27"/>
    </w:p>
    <w:p w:rsidR="001E2DDF" w:rsidRPr="001E2DDF" w:rsidRDefault="001E2DDF" w:rsidP="001E2DDF">
      <w:pPr>
        <w:pStyle w:val="References"/>
        <w:rPr>
          <w:rFonts w:cs="Arial"/>
          <w:noProof/>
        </w:rPr>
      </w:pPr>
      <w:bookmarkStart w:id="28" w:name="_ENREF_16"/>
      <w:r w:rsidRPr="001E2DDF">
        <w:rPr>
          <w:rFonts w:cs="Arial"/>
          <w:noProof/>
        </w:rPr>
        <w:t>16.</w:t>
      </w:r>
      <w:r w:rsidRPr="001E2DDF">
        <w:rPr>
          <w:rFonts w:cs="Arial"/>
          <w:noProof/>
        </w:rPr>
        <w:tab/>
        <w:t>Fagbami AH. Zika virus infections in Nigeria: virological and seroepidemiological investigations in Oyo State</w:t>
      </w:r>
      <w:r w:rsidRPr="001E2DDF">
        <w:rPr>
          <w:rFonts w:cs="Arial"/>
          <w:i/>
          <w:noProof/>
        </w:rPr>
        <w:t>.</w:t>
      </w:r>
      <w:r w:rsidRPr="001E2DDF">
        <w:rPr>
          <w:rFonts w:cs="Arial"/>
          <w:noProof/>
        </w:rPr>
        <w:t xml:space="preserve"> </w:t>
      </w:r>
      <w:r w:rsidRPr="001E2DDF">
        <w:rPr>
          <w:rFonts w:cs="Arial"/>
          <w:i/>
          <w:noProof/>
        </w:rPr>
        <w:t>Journal of Hygiene</w:t>
      </w:r>
      <w:r w:rsidRPr="001E2DDF">
        <w:rPr>
          <w:rFonts w:cs="Arial"/>
          <w:noProof/>
        </w:rPr>
        <w:t xml:space="preserve"> 1979;83(2):213-219.</w:t>
      </w:r>
      <w:bookmarkEnd w:id="28"/>
    </w:p>
    <w:p w:rsidR="001E2DDF" w:rsidRPr="001E2DDF" w:rsidRDefault="001E2DDF" w:rsidP="001E2DDF">
      <w:pPr>
        <w:pStyle w:val="References"/>
        <w:rPr>
          <w:rFonts w:cs="Arial"/>
          <w:noProof/>
        </w:rPr>
      </w:pPr>
      <w:bookmarkStart w:id="29" w:name="_ENREF_17"/>
      <w:r w:rsidRPr="001E2DDF">
        <w:rPr>
          <w:rFonts w:cs="Arial"/>
          <w:noProof/>
        </w:rPr>
        <w:t>17.</w:t>
      </w:r>
      <w:r w:rsidRPr="001E2DDF">
        <w:rPr>
          <w:rFonts w:cs="Arial"/>
          <w:noProof/>
        </w:rPr>
        <w:tab/>
        <w:t xml:space="preserve">Savage HM, Ledermann JP, Yug L, Burkhalter KL, Marfel M, Hancock WT. Incrimination of </w:t>
      </w:r>
      <w:r w:rsidRPr="001E2DDF">
        <w:rPr>
          <w:rFonts w:cs="Arial"/>
          <w:i/>
          <w:noProof/>
        </w:rPr>
        <w:t>Aedes (Stegomyia) hensilli</w:t>
      </w:r>
      <w:r w:rsidRPr="001E2DDF">
        <w:rPr>
          <w:rFonts w:cs="Arial"/>
          <w:noProof/>
        </w:rPr>
        <w:t xml:space="preserve"> Farner as an epidemic vector of Chikungunya virus on Yap Island, Federated States of Micronesia, 2013</w:t>
      </w:r>
      <w:r w:rsidRPr="001E2DDF">
        <w:rPr>
          <w:rFonts w:cs="Arial"/>
          <w:i/>
          <w:noProof/>
        </w:rPr>
        <w:t>.</w:t>
      </w:r>
      <w:r w:rsidRPr="001E2DDF">
        <w:rPr>
          <w:rFonts w:cs="Arial"/>
          <w:noProof/>
        </w:rPr>
        <w:t xml:space="preserve"> </w:t>
      </w:r>
      <w:r w:rsidRPr="001E2DDF">
        <w:rPr>
          <w:rFonts w:cs="Arial"/>
          <w:i/>
          <w:noProof/>
        </w:rPr>
        <w:t>American Journal of Tropical Medicine and Hygiene</w:t>
      </w:r>
      <w:r w:rsidRPr="001E2DDF">
        <w:rPr>
          <w:rFonts w:cs="Arial"/>
          <w:noProof/>
        </w:rPr>
        <w:t xml:space="preserve"> 2015;92(2):429-436.</w:t>
      </w:r>
      <w:bookmarkEnd w:id="29"/>
    </w:p>
    <w:p w:rsidR="001E2DDF" w:rsidRPr="001E2DDF" w:rsidRDefault="001E2DDF" w:rsidP="001E2DDF">
      <w:pPr>
        <w:pStyle w:val="References"/>
        <w:rPr>
          <w:rFonts w:cs="Arial"/>
          <w:noProof/>
        </w:rPr>
      </w:pPr>
      <w:bookmarkStart w:id="30" w:name="_ENREF_18"/>
      <w:r w:rsidRPr="001E2DDF">
        <w:rPr>
          <w:rFonts w:cs="Arial"/>
          <w:noProof/>
        </w:rPr>
        <w:t>18.</w:t>
      </w:r>
      <w:r w:rsidRPr="001E2DDF">
        <w:rPr>
          <w:rFonts w:cs="Arial"/>
          <w:noProof/>
        </w:rPr>
        <w:tab/>
        <w:t xml:space="preserve">Ledermann JP, Guillaumot L, Yug L, Saweyog SC, Tided M, Machieng P, et al. </w:t>
      </w:r>
      <w:r w:rsidRPr="001E2DDF">
        <w:rPr>
          <w:rFonts w:cs="Arial"/>
          <w:i/>
          <w:noProof/>
        </w:rPr>
        <w:t>Aedes hensilli</w:t>
      </w:r>
      <w:r w:rsidRPr="001E2DDF">
        <w:rPr>
          <w:rFonts w:cs="Arial"/>
          <w:noProof/>
        </w:rPr>
        <w:t xml:space="preserve"> as a potential vector of Chikungunya and Zika viruses</w:t>
      </w:r>
      <w:r w:rsidRPr="001E2DDF">
        <w:rPr>
          <w:rFonts w:cs="Arial"/>
          <w:i/>
          <w:noProof/>
        </w:rPr>
        <w:t>.</w:t>
      </w:r>
      <w:r w:rsidRPr="001E2DDF">
        <w:rPr>
          <w:rFonts w:cs="Arial"/>
          <w:noProof/>
        </w:rPr>
        <w:t xml:space="preserve"> </w:t>
      </w:r>
      <w:r w:rsidRPr="001E2DDF">
        <w:rPr>
          <w:rFonts w:cs="Arial"/>
          <w:i/>
          <w:noProof/>
        </w:rPr>
        <w:t>PLoS Neglected Tropical Disseases</w:t>
      </w:r>
      <w:r w:rsidRPr="001E2DDF">
        <w:rPr>
          <w:rFonts w:cs="Arial"/>
          <w:noProof/>
        </w:rPr>
        <w:t xml:space="preserve"> 2014(1935-2735 (Electronic)).</w:t>
      </w:r>
      <w:bookmarkEnd w:id="30"/>
    </w:p>
    <w:p w:rsidR="001E2DDF" w:rsidRPr="001E2DDF" w:rsidRDefault="001E2DDF" w:rsidP="001E2DDF">
      <w:pPr>
        <w:pStyle w:val="References"/>
        <w:rPr>
          <w:rFonts w:cs="Arial"/>
          <w:noProof/>
        </w:rPr>
      </w:pPr>
      <w:bookmarkStart w:id="31" w:name="_ENREF_19"/>
      <w:r w:rsidRPr="001E2DDF">
        <w:rPr>
          <w:rFonts w:cs="Arial"/>
          <w:noProof/>
        </w:rPr>
        <w:t>19.</w:t>
      </w:r>
      <w:r w:rsidRPr="001E2DDF">
        <w:rPr>
          <w:rFonts w:cs="Arial"/>
          <w:noProof/>
        </w:rPr>
        <w:tab/>
        <w:t>Musso D, Nilles EJ, Cao-Lormeau VM. Rapid spread of emerging Zika virus in the Pacific area</w:t>
      </w:r>
      <w:r w:rsidRPr="001E2DDF">
        <w:rPr>
          <w:rFonts w:cs="Arial"/>
          <w:i/>
          <w:noProof/>
        </w:rPr>
        <w:t>.</w:t>
      </w:r>
      <w:r w:rsidRPr="001E2DDF">
        <w:rPr>
          <w:rFonts w:cs="Arial"/>
          <w:noProof/>
        </w:rPr>
        <w:t xml:space="preserve"> </w:t>
      </w:r>
      <w:r w:rsidRPr="001E2DDF">
        <w:rPr>
          <w:rFonts w:cs="Arial"/>
          <w:i/>
          <w:noProof/>
        </w:rPr>
        <w:t>Clin Microbiol Infect</w:t>
      </w:r>
      <w:r w:rsidRPr="001E2DDF">
        <w:rPr>
          <w:rFonts w:cs="Arial"/>
          <w:noProof/>
        </w:rPr>
        <w:t xml:space="preserve"> 2014;20(10):O595-596.</w:t>
      </w:r>
      <w:bookmarkEnd w:id="31"/>
    </w:p>
    <w:p w:rsidR="001E2DDF" w:rsidRPr="001E2DDF" w:rsidRDefault="001E2DDF" w:rsidP="001E2DDF">
      <w:pPr>
        <w:pStyle w:val="References"/>
        <w:rPr>
          <w:rFonts w:cs="Arial"/>
          <w:noProof/>
        </w:rPr>
      </w:pPr>
      <w:bookmarkStart w:id="32" w:name="_ENREF_20"/>
      <w:r w:rsidRPr="001E2DDF">
        <w:rPr>
          <w:rFonts w:cs="Arial"/>
          <w:noProof/>
        </w:rPr>
        <w:t>20.</w:t>
      </w:r>
      <w:r w:rsidRPr="001E2DDF">
        <w:rPr>
          <w:rFonts w:cs="Arial"/>
          <w:noProof/>
        </w:rPr>
        <w:tab/>
        <w:t>Sarno M, Sacramento GA, Khouri R, do Rosario MS, Costa F, Archanjo G, et al. Zika Virus Infection and Stillbirths: A Case of Hydrops Fetalis, Hydranencephaly and Fetal Demise</w:t>
      </w:r>
      <w:r w:rsidRPr="001E2DDF">
        <w:rPr>
          <w:rFonts w:cs="Arial"/>
          <w:i/>
          <w:noProof/>
        </w:rPr>
        <w:t>.</w:t>
      </w:r>
      <w:r w:rsidRPr="001E2DDF">
        <w:rPr>
          <w:rFonts w:cs="Arial"/>
          <w:noProof/>
        </w:rPr>
        <w:t xml:space="preserve"> </w:t>
      </w:r>
      <w:r w:rsidRPr="001E2DDF">
        <w:rPr>
          <w:rFonts w:cs="Arial"/>
          <w:i/>
          <w:noProof/>
        </w:rPr>
        <w:t>PLoS Neglected Tropical Disseases</w:t>
      </w:r>
      <w:r w:rsidRPr="001E2DDF">
        <w:rPr>
          <w:rFonts w:cs="Arial"/>
          <w:noProof/>
        </w:rPr>
        <w:t xml:space="preserve"> 2016;10(2):e0004517.</w:t>
      </w:r>
      <w:bookmarkEnd w:id="32"/>
    </w:p>
    <w:p w:rsidR="001E2DDF" w:rsidRPr="001E2DDF" w:rsidRDefault="001E2DDF" w:rsidP="001E2DDF">
      <w:pPr>
        <w:pStyle w:val="References"/>
        <w:rPr>
          <w:rFonts w:cs="Arial"/>
          <w:noProof/>
        </w:rPr>
      </w:pPr>
      <w:bookmarkStart w:id="33" w:name="_ENREF_21"/>
      <w:r w:rsidRPr="001E2DDF">
        <w:rPr>
          <w:rFonts w:cs="Arial"/>
          <w:noProof/>
        </w:rPr>
        <w:t>21.</w:t>
      </w:r>
      <w:r w:rsidRPr="001E2DDF">
        <w:rPr>
          <w:rFonts w:cs="Arial"/>
          <w:noProof/>
        </w:rPr>
        <w:tab/>
        <w:t>Jouannic JM, Friszer S, Leparc-Goffart I, Garel C, Eyrolle-Guignot D. Zika virus infection in French Polynesia</w:t>
      </w:r>
      <w:r w:rsidRPr="001E2DDF">
        <w:rPr>
          <w:rFonts w:cs="Arial"/>
          <w:i/>
          <w:noProof/>
        </w:rPr>
        <w:t>.</w:t>
      </w:r>
      <w:r w:rsidRPr="001E2DDF">
        <w:rPr>
          <w:rFonts w:cs="Arial"/>
          <w:noProof/>
        </w:rPr>
        <w:t xml:space="preserve"> </w:t>
      </w:r>
      <w:r w:rsidRPr="001E2DDF">
        <w:rPr>
          <w:rFonts w:cs="Arial"/>
          <w:i/>
          <w:noProof/>
        </w:rPr>
        <w:t>Lancet</w:t>
      </w:r>
      <w:r w:rsidRPr="001E2DDF">
        <w:rPr>
          <w:rFonts w:cs="Arial"/>
          <w:noProof/>
        </w:rPr>
        <w:t xml:space="preserve"> 2016.</w:t>
      </w:r>
      <w:bookmarkEnd w:id="33"/>
    </w:p>
    <w:p w:rsidR="001E2DDF" w:rsidRPr="001E2DDF" w:rsidRDefault="001E2DDF" w:rsidP="001E2DDF">
      <w:pPr>
        <w:pStyle w:val="References"/>
        <w:rPr>
          <w:rFonts w:cs="Arial"/>
          <w:noProof/>
        </w:rPr>
      </w:pPr>
      <w:bookmarkStart w:id="34" w:name="_ENREF_22"/>
      <w:r w:rsidRPr="001E2DDF">
        <w:rPr>
          <w:rFonts w:cs="Arial"/>
          <w:noProof/>
        </w:rPr>
        <w:t>22.</w:t>
      </w:r>
      <w:r w:rsidRPr="001E2DDF">
        <w:rPr>
          <w:rFonts w:cs="Arial"/>
          <w:noProof/>
        </w:rPr>
        <w:tab/>
        <w:t>Mlakar J, Korva M, Tul N, Popovic M, Poljsak-Prijatelj M, Mraz J, et al. Zika Virus Associated with Microcephaly</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374(10):951-958.</w:t>
      </w:r>
      <w:bookmarkEnd w:id="34"/>
    </w:p>
    <w:p w:rsidR="001E2DDF" w:rsidRPr="001E2DDF" w:rsidRDefault="001E2DDF" w:rsidP="001E2DDF">
      <w:pPr>
        <w:pStyle w:val="References"/>
        <w:rPr>
          <w:rFonts w:cs="Arial"/>
          <w:noProof/>
        </w:rPr>
      </w:pPr>
      <w:bookmarkStart w:id="35" w:name="_ENREF_23"/>
      <w:r w:rsidRPr="001E2DDF">
        <w:rPr>
          <w:rFonts w:cs="Arial"/>
          <w:noProof/>
        </w:rPr>
        <w:t>23.</w:t>
      </w:r>
      <w:r w:rsidRPr="001E2DDF">
        <w:rPr>
          <w:rFonts w:cs="Arial"/>
          <w:noProof/>
        </w:rPr>
        <w:tab/>
        <w:t>Driggers RW, Ho CY, Korhonen EM, Kuivanen S, Jaaskelainen AJ, Smura T, et al. Zika Virus Infection with Prolonged Maternal Viremia and Fetal Brain Abnormalities</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w:t>
      </w:r>
      <w:bookmarkEnd w:id="35"/>
    </w:p>
    <w:p w:rsidR="001E2DDF" w:rsidRPr="001E2DDF" w:rsidRDefault="001E2DDF" w:rsidP="001E2DDF">
      <w:pPr>
        <w:pStyle w:val="References"/>
        <w:rPr>
          <w:rFonts w:cs="Arial"/>
          <w:noProof/>
        </w:rPr>
      </w:pPr>
      <w:bookmarkStart w:id="36" w:name="_ENREF_24"/>
      <w:r w:rsidRPr="001E2DDF">
        <w:rPr>
          <w:rFonts w:cs="Arial"/>
          <w:noProof/>
        </w:rPr>
        <w:t>24.</w:t>
      </w:r>
      <w:r w:rsidRPr="001E2DDF">
        <w:rPr>
          <w:rFonts w:cs="Arial"/>
          <w:noProof/>
        </w:rPr>
        <w:tab/>
        <w:t>Brasil P, Pereira JP, Jr., Raja Gabaglia C, Damasceno L, Wakimoto M, Ribeiro Nogueira RM, et al. Zika Virus Infection in Pregnant Women in Rio de Janeiro - Preliminary Report</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w:t>
      </w:r>
      <w:bookmarkEnd w:id="36"/>
    </w:p>
    <w:p w:rsidR="001E2DDF" w:rsidRPr="001E2DDF" w:rsidRDefault="001E2DDF" w:rsidP="001E2DDF">
      <w:pPr>
        <w:pStyle w:val="References"/>
        <w:rPr>
          <w:rFonts w:cs="Arial"/>
          <w:noProof/>
        </w:rPr>
      </w:pPr>
      <w:bookmarkStart w:id="37" w:name="_ENREF_25"/>
      <w:r w:rsidRPr="001E2DDF">
        <w:rPr>
          <w:rFonts w:cs="Arial"/>
          <w:noProof/>
        </w:rPr>
        <w:t>25.</w:t>
      </w:r>
      <w:r w:rsidRPr="001E2DDF">
        <w:rPr>
          <w:rFonts w:cs="Arial"/>
          <w:noProof/>
        </w:rPr>
        <w:tab/>
        <w:t>Kleber de Oliveira W, Cortez-Escalante J, De Oliveira WT, do Carmo GM, Henriques CM, Coelho GE, et al. Increase in Reported Prevalence of Microcephaly in Infants Born to Women Living in Areas with Confirmed Zika Virus Transmission During the First Trimester of Pregnancy - Brazil, 2015</w:t>
      </w:r>
      <w:r w:rsidRPr="001E2DDF">
        <w:rPr>
          <w:rFonts w:cs="Arial"/>
          <w:i/>
          <w:noProof/>
        </w:rPr>
        <w:t>.</w:t>
      </w:r>
      <w:r w:rsidRPr="001E2DDF">
        <w:rPr>
          <w:rFonts w:cs="Arial"/>
          <w:noProof/>
        </w:rPr>
        <w:t xml:space="preserve"> </w:t>
      </w:r>
      <w:r w:rsidRPr="001E2DDF">
        <w:rPr>
          <w:rFonts w:cs="Arial"/>
          <w:i/>
          <w:noProof/>
        </w:rPr>
        <w:t>MMWR Morb Mortal Wkly Rep</w:t>
      </w:r>
      <w:r w:rsidRPr="001E2DDF">
        <w:rPr>
          <w:rFonts w:cs="Arial"/>
          <w:noProof/>
        </w:rPr>
        <w:t xml:space="preserve"> 2016;65(9):242-247.</w:t>
      </w:r>
      <w:bookmarkEnd w:id="37"/>
    </w:p>
    <w:p w:rsidR="001E2DDF" w:rsidRPr="001E2DDF" w:rsidRDefault="001E2DDF" w:rsidP="001E2DDF">
      <w:pPr>
        <w:pStyle w:val="References"/>
        <w:rPr>
          <w:rFonts w:cs="Arial"/>
          <w:noProof/>
        </w:rPr>
      </w:pPr>
      <w:bookmarkStart w:id="38" w:name="_ENREF_26"/>
      <w:r w:rsidRPr="001E2DDF">
        <w:rPr>
          <w:rFonts w:cs="Arial"/>
          <w:noProof/>
        </w:rPr>
        <w:t>26.</w:t>
      </w:r>
      <w:r w:rsidRPr="001E2DDF">
        <w:rPr>
          <w:rFonts w:cs="Arial"/>
          <w:noProof/>
        </w:rPr>
        <w:tab/>
        <w:t>de Oliveira CS, da Costa Vasconcelos PF. Microcephaly and Zika virus</w:t>
      </w:r>
      <w:r w:rsidRPr="001E2DDF">
        <w:rPr>
          <w:rFonts w:cs="Arial"/>
          <w:i/>
          <w:noProof/>
        </w:rPr>
        <w:t>.</w:t>
      </w:r>
      <w:r w:rsidRPr="001E2DDF">
        <w:rPr>
          <w:rFonts w:cs="Arial"/>
          <w:noProof/>
        </w:rPr>
        <w:t xml:space="preserve"> </w:t>
      </w:r>
      <w:r w:rsidRPr="001E2DDF">
        <w:rPr>
          <w:rFonts w:cs="Arial"/>
          <w:i/>
          <w:noProof/>
        </w:rPr>
        <w:t>J Pediatr (Rio J)</w:t>
      </w:r>
      <w:r w:rsidRPr="001E2DDF">
        <w:rPr>
          <w:rFonts w:cs="Arial"/>
          <w:noProof/>
        </w:rPr>
        <w:t xml:space="preserve"> 2016;92(2):103-105.</w:t>
      </w:r>
      <w:bookmarkEnd w:id="38"/>
    </w:p>
    <w:p w:rsidR="001E2DDF" w:rsidRPr="001E2DDF" w:rsidRDefault="001E2DDF" w:rsidP="001E2DDF">
      <w:pPr>
        <w:pStyle w:val="References"/>
        <w:rPr>
          <w:rFonts w:cs="Arial"/>
          <w:noProof/>
        </w:rPr>
      </w:pPr>
      <w:bookmarkStart w:id="39" w:name="_ENREF_27"/>
      <w:r w:rsidRPr="001E2DDF">
        <w:rPr>
          <w:rFonts w:cs="Arial"/>
          <w:noProof/>
        </w:rPr>
        <w:t>27.</w:t>
      </w:r>
      <w:r w:rsidRPr="001E2DDF">
        <w:rPr>
          <w:rFonts w:cs="Arial"/>
          <w:noProof/>
        </w:rPr>
        <w:tab/>
        <w:t>Rasmussen SA, Jamieson DJ, Honein MA, Petersen LR. Zika Virus and Birth Defects - Reviewing the Evidence for Causality</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w:t>
      </w:r>
      <w:bookmarkEnd w:id="39"/>
    </w:p>
    <w:p w:rsidR="001E2DDF" w:rsidRPr="001E2DDF" w:rsidRDefault="001E2DDF" w:rsidP="001E2DDF">
      <w:pPr>
        <w:pStyle w:val="References"/>
        <w:rPr>
          <w:rFonts w:cs="Arial"/>
          <w:noProof/>
        </w:rPr>
      </w:pPr>
      <w:bookmarkStart w:id="40" w:name="_ENREF_28"/>
      <w:r w:rsidRPr="001E2DDF">
        <w:rPr>
          <w:rFonts w:cs="Arial"/>
          <w:noProof/>
        </w:rPr>
        <w:t>28.</w:t>
      </w:r>
      <w:r w:rsidRPr="001E2DDF">
        <w:rPr>
          <w:rFonts w:cs="Arial"/>
          <w:noProof/>
        </w:rPr>
        <w:tab/>
        <w:t>Dupont-Rouzeyrol M, Biron A, O'Connor O, Huguon E, Descloux E. Infectious Zika viral particles in breastmilk</w:t>
      </w:r>
      <w:r w:rsidRPr="001E2DDF">
        <w:rPr>
          <w:rFonts w:cs="Arial"/>
          <w:i/>
          <w:noProof/>
        </w:rPr>
        <w:t>.</w:t>
      </w:r>
      <w:r w:rsidRPr="001E2DDF">
        <w:rPr>
          <w:rFonts w:cs="Arial"/>
          <w:noProof/>
        </w:rPr>
        <w:t xml:space="preserve"> </w:t>
      </w:r>
      <w:r w:rsidRPr="001E2DDF">
        <w:rPr>
          <w:rFonts w:cs="Arial"/>
          <w:i/>
          <w:noProof/>
        </w:rPr>
        <w:t>Lancet</w:t>
      </w:r>
      <w:r w:rsidRPr="001E2DDF">
        <w:rPr>
          <w:rFonts w:cs="Arial"/>
          <w:noProof/>
        </w:rPr>
        <w:t xml:space="preserve"> 2016.</w:t>
      </w:r>
      <w:bookmarkEnd w:id="40"/>
    </w:p>
    <w:p w:rsidR="001E2DDF" w:rsidRPr="001E2DDF" w:rsidRDefault="001E2DDF" w:rsidP="001E2DDF">
      <w:pPr>
        <w:pStyle w:val="References"/>
        <w:rPr>
          <w:rFonts w:cs="Arial"/>
          <w:noProof/>
        </w:rPr>
      </w:pPr>
      <w:bookmarkStart w:id="41" w:name="_ENREF_29"/>
      <w:r w:rsidRPr="001E2DDF">
        <w:rPr>
          <w:rFonts w:cs="Arial"/>
          <w:noProof/>
        </w:rPr>
        <w:t>29.</w:t>
      </w:r>
      <w:r w:rsidRPr="001E2DDF">
        <w:rPr>
          <w:rFonts w:cs="Arial"/>
          <w:noProof/>
        </w:rPr>
        <w:tab/>
        <w:t xml:space="preserve">World Health Organization (WHO). Breastfeeding in the context of Zika virus - interim guidance. 2016. Accessed on 22/04/2016. Available from: </w:t>
      </w:r>
      <w:r w:rsidRPr="00FA030B">
        <w:rPr>
          <w:rFonts w:cs="Arial"/>
          <w:noProof/>
        </w:rPr>
        <w:t>http://apps.who.int/iris/bitstream/10665/204473/1/WHO_ZIKV_MOC_16.5_eng.pdf?ua=1</w:t>
      </w:r>
      <w:bookmarkEnd w:id="41"/>
    </w:p>
    <w:p w:rsidR="001E2DDF" w:rsidRPr="001E2DDF" w:rsidRDefault="001E2DDF" w:rsidP="001E2DDF">
      <w:pPr>
        <w:pStyle w:val="References"/>
        <w:rPr>
          <w:rFonts w:cs="Arial"/>
          <w:noProof/>
        </w:rPr>
      </w:pPr>
      <w:bookmarkStart w:id="42" w:name="_ENREF_30"/>
      <w:r w:rsidRPr="001E2DDF">
        <w:rPr>
          <w:rFonts w:cs="Arial"/>
          <w:noProof/>
        </w:rPr>
        <w:t>30.</w:t>
      </w:r>
      <w:r w:rsidRPr="001E2DDF">
        <w:rPr>
          <w:rFonts w:cs="Arial"/>
          <w:noProof/>
        </w:rPr>
        <w:tab/>
        <w:t>McCarthy M. Zika virus was transmitted by sexual contact in Texas, health officials report</w:t>
      </w:r>
      <w:r w:rsidRPr="001E2DDF">
        <w:rPr>
          <w:rFonts w:cs="Arial"/>
          <w:i/>
          <w:noProof/>
        </w:rPr>
        <w:t>.</w:t>
      </w:r>
      <w:r w:rsidRPr="001E2DDF">
        <w:rPr>
          <w:rFonts w:cs="Arial"/>
          <w:noProof/>
        </w:rPr>
        <w:t xml:space="preserve"> </w:t>
      </w:r>
      <w:r w:rsidRPr="001E2DDF">
        <w:rPr>
          <w:rFonts w:cs="Arial"/>
          <w:i/>
          <w:noProof/>
        </w:rPr>
        <w:t>BMJ</w:t>
      </w:r>
      <w:r w:rsidRPr="001E2DDF">
        <w:rPr>
          <w:rFonts w:cs="Arial"/>
          <w:noProof/>
        </w:rPr>
        <w:t xml:space="preserve"> 2016;352.</w:t>
      </w:r>
      <w:bookmarkEnd w:id="42"/>
    </w:p>
    <w:p w:rsidR="001E2DDF" w:rsidRPr="001E2DDF" w:rsidRDefault="001E2DDF" w:rsidP="001E2DDF">
      <w:pPr>
        <w:pStyle w:val="References"/>
        <w:rPr>
          <w:rFonts w:cs="Arial"/>
          <w:noProof/>
        </w:rPr>
      </w:pPr>
      <w:bookmarkStart w:id="43" w:name="_ENREF_31"/>
      <w:r w:rsidRPr="001E2DDF">
        <w:rPr>
          <w:rFonts w:cs="Arial"/>
          <w:noProof/>
        </w:rPr>
        <w:t>31.</w:t>
      </w:r>
      <w:r w:rsidRPr="001E2DDF">
        <w:rPr>
          <w:rFonts w:cs="Arial"/>
          <w:noProof/>
        </w:rPr>
        <w:tab/>
        <w:t>Foy BD, Kobylinski KC, Chilson Foy JL, Blitvich BJ, Travassos da Rosa A, Haddow AD, et al. Probable non-vector-borne transmission of Zika virus, Colorado, USA</w:t>
      </w:r>
      <w:r w:rsidRPr="001E2DDF">
        <w:rPr>
          <w:rFonts w:cs="Arial"/>
          <w:i/>
          <w:noProof/>
        </w:rPr>
        <w:t>.</w:t>
      </w:r>
      <w:r w:rsidRPr="001E2DDF">
        <w:rPr>
          <w:rFonts w:cs="Arial"/>
          <w:noProof/>
        </w:rPr>
        <w:t xml:space="preserve"> </w:t>
      </w:r>
      <w:r w:rsidRPr="001E2DDF">
        <w:rPr>
          <w:rFonts w:cs="Arial"/>
          <w:i/>
          <w:noProof/>
        </w:rPr>
        <w:t>Emerging Infectious Diseases</w:t>
      </w:r>
      <w:r w:rsidRPr="001E2DDF">
        <w:rPr>
          <w:rFonts w:cs="Arial"/>
          <w:noProof/>
        </w:rPr>
        <w:t xml:space="preserve"> 2011;17(5):880-882.</w:t>
      </w:r>
      <w:bookmarkEnd w:id="43"/>
    </w:p>
    <w:p w:rsidR="001E2DDF" w:rsidRPr="001E2DDF" w:rsidRDefault="001E2DDF" w:rsidP="001E2DDF">
      <w:pPr>
        <w:pStyle w:val="References"/>
        <w:rPr>
          <w:rFonts w:cs="Arial"/>
          <w:noProof/>
        </w:rPr>
      </w:pPr>
      <w:bookmarkStart w:id="44" w:name="_ENREF_32"/>
      <w:r w:rsidRPr="001E2DDF">
        <w:rPr>
          <w:rFonts w:cs="Arial"/>
          <w:noProof/>
        </w:rPr>
        <w:t>32.</w:t>
      </w:r>
      <w:r w:rsidRPr="001E2DDF">
        <w:rPr>
          <w:rFonts w:cs="Arial"/>
          <w:noProof/>
        </w:rPr>
        <w:tab/>
        <w:t>Musso D, Roche C, Robin E, Nhan T, Teissier A, Cao-Lormeau VM. Potential sexual transmission of Zika virus</w:t>
      </w:r>
      <w:r w:rsidRPr="001E2DDF">
        <w:rPr>
          <w:rFonts w:cs="Arial"/>
          <w:i/>
          <w:noProof/>
        </w:rPr>
        <w:t>.</w:t>
      </w:r>
      <w:r w:rsidRPr="001E2DDF">
        <w:rPr>
          <w:rFonts w:cs="Arial"/>
          <w:noProof/>
        </w:rPr>
        <w:t xml:space="preserve"> </w:t>
      </w:r>
      <w:r w:rsidRPr="001E2DDF">
        <w:rPr>
          <w:rFonts w:cs="Arial"/>
          <w:i/>
          <w:noProof/>
        </w:rPr>
        <w:t>Emerging Infectious Diseases</w:t>
      </w:r>
      <w:r w:rsidRPr="001E2DDF">
        <w:rPr>
          <w:rFonts w:cs="Arial"/>
          <w:noProof/>
        </w:rPr>
        <w:t xml:space="preserve"> 2015;21(2):359-361.</w:t>
      </w:r>
      <w:bookmarkEnd w:id="44"/>
    </w:p>
    <w:p w:rsidR="001E2DDF" w:rsidRPr="001E2DDF" w:rsidRDefault="001E2DDF" w:rsidP="001E2DDF">
      <w:pPr>
        <w:pStyle w:val="References"/>
        <w:rPr>
          <w:rFonts w:cs="Arial"/>
          <w:noProof/>
        </w:rPr>
      </w:pPr>
      <w:bookmarkStart w:id="45" w:name="_ENREF_33"/>
      <w:r w:rsidRPr="001E2DDF">
        <w:rPr>
          <w:rFonts w:cs="Arial"/>
          <w:noProof/>
        </w:rPr>
        <w:t>33.</w:t>
      </w:r>
      <w:r w:rsidRPr="001E2DDF">
        <w:rPr>
          <w:rFonts w:cs="Arial"/>
          <w:noProof/>
        </w:rPr>
        <w:tab/>
        <w:t>Atkinson B, Hearn P, Afrough B, Lumley S, Carter D, Aarons EJ, et al. Detection of Zika virus in semen [letter]</w:t>
      </w:r>
      <w:r w:rsidRPr="001E2DDF">
        <w:rPr>
          <w:rFonts w:cs="Arial"/>
          <w:i/>
          <w:noProof/>
        </w:rPr>
        <w:t>.</w:t>
      </w:r>
      <w:r w:rsidRPr="001E2DDF">
        <w:rPr>
          <w:rFonts w:cs="Arial"/>
          <w:noProof/>
        </w:rPr>
        <w:t xml:space="preserve"> </w:t>
      </w:r>
      <w:r w:rsidRPr="001E2DDF">
        <w:rPr>
          <w:rFonts w:cs="Arial"/>
          <w:i/>
          <w:noProof/>
        </w:rPr>
        <w:t>Emerging Infectious Diseases</w:t>
      </w:r>
      <w:r w:rsidRPr="001E2DDF">
        <w:rPr>
          <w:rFonts w:cs="Arial"/>
          <w:noProof/>
        </w:rPr>
        <w:t xml:space="preserve"> 2016;May.</w:t>
      </w:r>
      <w:bookmarkEnd w:id="45"/>
    </w:p>
    <w:p w:rsidR="001E2DDF" w:rsidRPr="001E2DDF" w:rsidRDefault="001E2DDF" w:rsidP="001E2DDF">
      <w:pPr>
        <w:pStyle w:val="References"/>
        <w:rPr>
          <w:rFonts w:cs="Arial"/>
          <w:noProof/>
        </w:rPr>
      </w:pPr>
      <w:bookmarkStart w:id="46" w:name="_ENREF_34"/>
      <w:r w:rsidRPr="001E2DDF">
        <w:rPr>
          <w:rFonts w:cs="Arial"/>
          <w:noProof/>
        </w:rPr>
        <w:t>34.</w:t>
      </w:r>
      <w:r w:rsidRPr="001E2DDF">
        <w:rPr>
          <w:rFonts w:cs="Arial"/>
          <w:noProof/>
        </w:rPr>
        <w:tab/>
        <w:t>Deckard DT, Chung WM, Brooks JT, Smith JC, Woldai S, Hennessey M, et al. Male-to-Male Sexual Transmission of Zika Virus — Texas, January 2016</w:t>
      </w:r>
      <w:r w:rsidRPr="001E2DDF">
        <w:rPr>
          <w:rFonts w:cs="Arial"/>
          <w:i/>
          <w:noProof/>
        </w:rPr>
        <w:t>.</w:t>
      </w:r>
      <w:r w:rsidRPr="001E2DDF">
        <w:rPr>
          <w:rFonts w:cs="Arial"/>
          <w:noProof/>
        </w:rPr>
        <w:t xml:space="preserve"> </w:t>
      </w:r>
      <w:r w:rsidRPr="001E2DDF">
        <w:rPr>
          <w:rFonts w:cs="Arial"/>
          <w:i/>
          <w:noProof/>
        </w:rPr>
        <w:t>MMWR Morb Mortal Wkly Rep</w:t>
      </w:r>
      <w:r w:rsidRPr="001E2DDF">
        <w:rPr>
          <w:rFonts w:cs="Arial"/>
          <w:noProof/>
        </w:rPr>
        <w:t xml:space="preserve"> 2016;65:372-374.</w:t>
      </w:r>
      <w:bookmarkEnd w:id="46"/>
    </w:p>
    <w:p w:rsidR="001E2DDF" w:rsidRPr="001E2DDF" w:rsidRDefault="001E2DDF" w:rsidP="001E2DDF">
      <w:pPr>
        <w:pStyle w:val="References"/>
        <w:rPr>
          <w:rFonts w:cs="Arial"/>
          <w:noProof/>
        </w:rPr>
      </w:pPr>
      <w:bookmarkStart w:id="47" w:name="_ENREF_35"/>
      <w:r w:rsidRPr="001E2DDF">
        <w:rPr>
          <w:rFonts w:cs="Arial"/>
          <w:noProof/>
        </w:rPr>
        <w:t>35.</w:t>
      </w:r>
      <w:r w:rsidRPr="001E2DDF">
        <w:rPr>
          <w:rFonts w:cs="Arial"/>
          <w:noProof/>
        </w:rPr>
        <w:tab/>
        <w:t>D'Ortenzio E, Matheron S, de Lamballerie X, Hubert B, Piorkowski G, Maquart M, et al. Evidence of Sexual Transmission of Zika Virus</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w:t>
      </w:r>
      <w:bookmarkEnd w:id="47"/>
    </w:p>
    <w:p w:rsidR="001E2DDF" w:rsidRPr="001E2DDF" w:rsidRDefault="001E2DDF" w:rsidP="001E2DDF">
      <w:pPr>
        <w:pStyle w:val="References"/>
        <w:rPr>
          <w:rFonts w:cs="Arial"/>
          <w:noProof/>
        </w:rPr>
      </w:pPr>
      <w:bookmarkStart w:id="48" w:name="_ENREF_36"/>
      <w:r w:rsidRPr="001E2DDF">
        <w:rPr>
          <w:rFonts w:cs="Arial"/>
          <w:noProof/>
        </w:rPr>
        <w:t>36.</w:t>
      </w:r>
      <w:r w:rsidRPr="001E2DDF">
        <w:rPr>
          <w:rFonts w:cs="Arial"/>
          <w:noProof/>
        </w:rPr>
        <w:tab/>
        <w:t>Freour T, Mirallie S, Hubert B, Splingart C, Barriere P, Maquart M, et al. Sexual transmission of Zika virus in an entirely asymptomatic couple returning from a Zika epidemic area, France, April 2016</w:t>
      </w:r>
      <w:r w:rsidRPr="001E2DDF">
        <w:rPr>
          <w:rFonts w:cs="Arial"/>
          <w:i/>
          <w:noProof/>
        </w:rPr>
        <w:t>.</w:t>
      </w:r>
      <w:r w:rsidRPr="001E2DDF">
        <w:rPr>
          <w:rFonts w:cs="Arial"/>
          <w:noProof/>
        </w:rPr>
        <w:t xml:space="preserve"> </w:t>
      </w:r>
      <w:r w:rsidRPr="001E2DDF">
        <w:rPr>
          <w:rFonts w:cs="Arial"/>
          <w:i/>
          <w:noProof/>
        </w:rPr>
        <w:t>Euro Surveill</w:t>
      </w:r>
      <w:r w:rsidRPr="001E2DDF">
        <w:rPr>
          <w:rFonts w:cs="Arial"/>
          <w:noProof/>
        </w:rPr>
        <w:t xml:space="preserve"> 2016;21(23).</w:t>
      </w:r>
      <w:bookmarkEnd w:id="48"/>
    </w:p>
    <w:p w:rsidR="001E2DDF" w:rsidRPr="001E2DDF" w:rsidRDefault="001E2DDF" w:rsidP="001E2DDF">
      <w:pPr>
        <w:pStyle w:val="References"/>
        <w:rPr>
          <w:rFonts w:cs="Arial"/>
          <w:noProof/>
        </w:rPr>
      </w:pPr>
      <w:bookmarkStart w:id="49" w:name="_ENREF_37"/>
      <w:r w:rsidRPr="001E2DDF">
        <w:rPr>
          <w:rFonts w:cs="Arial"/>
          <w:noProof/>
        </w:rPr>
        <w:t>37.</w:t>
      </w:r>
      <w:r w:rsidRPr="001E2DDF">
        <w:rPr>
          <w:rFonts w:cs="Arial"/>
          <w:noProof/>
        </w:rPr>
        <w:tab/>
        <w:t>Brooks RB, Carlos MP, Myers RA, White MG, Bobo-Lenoci T, Aplan D, et al. Likely Sexual Transmission of Zika Virus from a Man with No Symptoms of Infection - Maryland, 2016</w:t>
      </w:r>
      <w:r w:rsidRPr="001E2DDF">
        <w:rPr>
          <w:rFonts w:cs="Arial"/>
          <w:i/>
          <w:noProof/>
        </w:rPr>
        <w:t>.</w:t>
      </w:r>
      <w:r w:rsidRPr="001E2DDF">
        <w:rPr>
          <w:rFonts w:cs="Arial"/>
          <w:noProof/>
        </w:rPr>
        <w:t xml:space="preserve"> </w:t>
      </w:r>
      <w:r w:rsidRPr="001E2DDF">
        <w:rPr>
          <w:rFonts w:cs="Arial"/>
          <w:i/>
          <w:noProof/>
        </w:rPr>
        <w:t>MMWR Morb Mortal Wkly Rep</w:t>
      </w:r>
      <w:r w:rsidRPr="001E2DDF">
        <w:rPr>
          <w:rFonts w:cs="Arial"/>
          <w:noProof/>
        </w:rPr>
        <w:t xml:space="preserve"> 2016;65(34):915-916.</w:t>
      </w:r>
      <w:bookmarkEnd w:id="49"/>
    </w:p>
    <w:p w:rsidR="001E2DDF" w:rsidRPr="001E2DDF" w:rsidRDefault="001E2DDF" w:rsidP="001E2DDF">
      <w:pPr>
        <w:pStyle w:val="References"/>
        <w:rPr>
          <w:rFonts w:cs="Arial"/>
          <w:noProof/>
        </w:rPr>
      </w:pPr>
      <w:bookmarkStart w:id="50" w:name="_ENREF_38"/>
      <w:r w:rsidRPr="001E2DDF">
        <w:rPr>
          <w:rFonts w:cs="Arial"/>
          <w:noProof/>
        </w:rPr>
        <w:t>38.</w:t>
      </w:r>
      <w:r w:rsidRPr="001E2DDF">
        <w:rPr>
          <w:rFonts w:cs="Arial"/>
          <w:noProof/>
        </w:rPr>
        <w:tab/>
        <w:t>Davidson A, Slavinski S, Komoto K, Rakeman J, Weiss D. Suspected Female-to-Male Sexual Transmission of Zika Virus - New York City, 2016</w:t>
      </w:r>
      <w:r w:rsidRPr="001E2DDF">
        <w:rPr>
          <w:rFonts w:cs="Arial"/>
          <w:i/>
          <w:noProof/>
        </w:rPr>
        <w:t>.</w:t>
      </w:r>
      <w:r w:rsidRPr="001E2DDF">
        <w:rPr>
          <w:rFonts w:cs="Arial"/>
          <w:noProof/>
        </w:rPr>
        <w:t xml:space="preserve"> </w:t>
      </w:r>
      <w:r w:rsidRPr="001E2DDF">
        <w:rPr>
          <w:rFonts w:cs="Arial"/>
          <w:i/>
          <w:noProof/>
        </w:rPr>
        <w:t>MMWR Morb Mortal Wkly Rep</w:t>
      </w:r>
      <w:r w:rsidRPr="001E2DDF">
        <w:rPr>
          <w:rFonts w:cs="Arial"/>
          <w:noProof/>
        </w:rPr>
        <w:t xml:space="preserve"> 2016;65(28):716-717.</w:t>
      </w:r>
      <w:bookmarkEnd w:id="50"/>
    </w:p>
    <w:p w:rsidR="001E2DDF" w:rsidRPr="001E2DDF" w:rsidRDefault="001E2DDF" w:rsidP="001E2DDF">
      <w:pPr>
        <w:pStyle w:val="References"/>
        <w:rPr>
          <w:rFonts w:cs="Arial"/>
          <w:noProof/>
        </w:rPr>
      </w:pPr>
      <w:bookmarkStart w:id="51" w:name="_ENREF_39"/>
      <w:r w:rsidRPr="001E2DDF">
        <w:rPr>
          <w:rFonts w:cs="Arial"/>
          <w:noProof/>
        </w:rPr>
        <w:t>39.</w:t>
      </w:r>
      <w:r w:rsidRPr="001E2DDF">
        <w:rPr>
          <w:rFonts w:cs="Arial"/>
          <w:noProof/>
        </w:rPr>
        <w:tab/>
        <w:t>Turmel JM, Abgueguen P, Hubert B, Vandamme YM, Maquart M, Le Guillou-Guillemette H, et al. Late sexual transmission of Zika virus related to persistence in the semen</w:t>
      </w:r>
      <w:r w:rsidRPr="001E2DDF">
        <w:rPr>
          <w:rFonts w:cs="Arial"/>
          <w:i/>
          <w:noProof/>
        </w:rPr>
        <w:t>.</w:t>
      </w:r>
      <w:r w:rsidRPr="001E2DDF">
        <w:rPr>
          <w:rFonts w:cs="Arial"/>
          <w:noProof/>
        </w:rPr>
        <w:t xml:space="preserve"> </w:t>
      </w:r>
      <w:r w:rsidRPr="001E2DDF">
        <w:rPr>
          <w:rFonts w:cs="Arial"/>
          <w:i/>
          <w:noProof/>
        </w:rPr>
        <w:t>Lancet</w:t>
      </w:r>
      <w:r w:rsidRPr="001E2DDF">
        <w:rPr>
          <w:rFonts w:cs="Arial"/>
          <w:noProof/>
        </w:rPr>
        <w:t xml:space="preserve"> 2016;387(10037):2501.</w:t>
      </w:r>
      <w:bookmarkEnd w:id="51"/>
    </w:p>
    <w:p w:rsidR="001E2DDF" w:rsidRPr="001E2DDF" w:rsidRDefault="001E2DDF" w:rsidP="001E2DDF">
      <w:pPr>
        <w:pStyle w:val="References"/>
        <w:rPr>
          <w:rFonts w:cs="Arial"/>
          <w:noProof/>
        </w:rPr>
      </w:pPr>
      <w:bookmarkStart w:id="52" w:name="_ENREF_40"/>
      <w:r w:rsidRPr="001E2DDF">
        <w:rPr>
          <w:rFonts w:cs="Arial"/>
          <w:noProof/>
        </w:rPr>
        <w:t>40.</w:t>
      </w:r>
      <w:r w:rsidRPr="001E2DDF">
        <w:rPr>
          <w:rFonts w:cs="Arial"/>
          <w:noProof/>
        </w:rPr>
        <w:tab/>
        <w:t>Mansuy JM, Pasquier C, Daudin M, Chapuy-Regaud S, Moinard N, Chevreau C, et al. Zika virus in semen of a patient returning from a non-epidemic area</w:t>
      </w:r>
      <w:r w:rsidRPr="001E2DDF">
        <w:rPr>
          <w:rFonts w:cs="Arial"/>
          <w:i/>
          <w:noProof/>
        </w:rPr>
        <w:t>.</w:t>
      </w:r>
      <w:r w:rsidRPr="001E2DDF">
        <w:rPr>
          <w:rFonts w:cs="Arial"/>
          <w:noProof/>
        </w:rPr>
        <w:t xml:space="preserve"> </w:t>
      </w:r>
      <w:r w:rsidRPr="001E2DDF">
        <w:rPr>
          <w:rFonts w:cs="Arial"/>
          <w:i/>
          <w:noProof/>
        </w:rPr>
        <w:t>Lancet Infectious diseases</w:t>
      </w:r>
      <w:r w:rsidRPr="001E2DDF">
        <w:rPr>
          <w:rFonts w:cs="Arial"/>
          <w:noProof/>
        </w:rPr>
        <w:t xml:space="preserve"> 2016;16(8):894-895.</w:t>
      </w:r>
      <w:bookmarkEnd w:id="52"/>
    </w:p>
    <w:p w:rsidR="001E2DDF" w:rsidRPr="001E2DDF" w:rsidRDefault="001E2DDF" w:rsidP="001E2DDF">
      <w:pPr>
        <w:pStyle w:val="References"/>
        <w:rPr>
          <w:rFonts w:cs="Arial"/>
          <w:noProof/>
        </w:rPr>
      </w:pPr>
      <w:bookmarkStart w:id="53" w:name="_ENREF_41"/>
      <w:r w:rsidRPr="001E2DDF">
        <w:rPr>
          <w:rFonts w:cs="Arial"/>
          <w:noProof/>
        </w:rPr>
        <w:t>41.</w:t>
      </w:r>
      <w:r w:rsidRPr="001E2DDF">
        <w:rPr>
          <w:rFonts w:cs="Arial"/>
          <w:noProof/>
        </w:rPr>
        <w:tab/>
        <w:t>Mansuy JM, Suberbielle E, Chapuy-Regaud S, Mengelle C, Bujan L, Marchou B, et al. Zika virus in semen and spermatozoa</w:t>
      </w:r>
      <w:r w:rsidRPr="001E2DDF">
        <w:rPr>
          <w:rFonts w:cs="Arial"/>
          <w:i/>
          <w:noProof/>
        </w:rPr>
        <w:t>.</w:t>
      </w:r>
      <w:r w:rsidRPr="001E2DDF">
        <w:rPr>
          <w:rFonts w:cs="Arial"/>
          <w:noProof/>
        </w:rPr>
        <w:t xml:space="preserve"> </w:t>
      </w:r>
      <w:r w:rsidRPr="001E2DDF">
        <w:rPr>
          <w:rFonts w:cs="Arial"/>
          <w:i/>
          <w:noProof/>
        </w:rPr>
        <w:t>Lancet Infect Dis</w:t>
      </w:r>
      <w:r w:rsidRPr="001E2DDF">
        <w:rPr>
          <w:rFonts w:cs="Arial"/>
          <w:noProof/>
        </w:rPr>
        <w:t xml:space="preserve"> 2016;16(10):1106-1107.</w:t>
      </w:r>
      <w:bookmarkEnd w:id="53"/>
    </w:p>
    <w:p w:rsidR="001E2DDF" w:rsidRPr="001E2DDF" w:rsidRDefault="001E2DDF" w:rsidP="001E2DDF">
      <w:pPr>
        <w:pStyle w:val="References"/>
        <w:rPr>
          <w:rFonts w:cs="Arial"/>
          <w:noProof/>
        </w:rPr>
      </w:pPr>
      <w:bookmarkStart w:id="54" w:name="_ENREF_42"/>
      <w:r w:rsidRPr="001E2DDF">
        <w:rPr>
          <w:rFonts w:cs="Arial"/>
          <w:noProof/>
        </w:rPr>
        <w:t>42.</w:t>
      </w:r>
      <w:r w:rsidRPr="001E2DDF">
        <w:rPr>
          <w:rFonts w:cs="Arial"/>
          <w:noProof/>
        </w:rPr>
        <w:tab/>
        <w:t>Barzon L, Pacenti M, Franchin E, Lavezzo E, Trevisan M, Sgarabotto D, et al. Infection dynamics in a traveller with persistent shedding of Zika virus RNA in semen for six months after returning from Haiti to Italy, January 2016</w:t>
      </w:r>
      <w:r w:rsidRPr="001E2DDF">
        <w:rPr>
          <w:rFonts w:cs="Arial"/>
          <w:i/>
          <w:noProof/>
        </w:rPr>
        <w:t>.</w:t>
      </w:r>
      <w:r w:rsidRPr="001E2DDF">
        <w:rPr>
          <w:rFonts w:cs="Arial"/>
          <w:noProof/>
        </w:rPr>
        <w:t xml:space="preserve"> </w:t>
      </w:r>
      <w:r w:rsidRPr="001E2DDF">
        <w:rPr>
          <w:rFonts w:cs="Arial"/>
          <w:i/>
          <w:noProof/>
        </w:rPr>
        <w:t>Euro Surveill</w:t>
      </w:r>
      <w:r w:rsidRPr="001E2DDF">
        <w:rPr>
          <w:rFonts w:cs="Arial"/>
          <w:noProof/>
        </w:rPr>
        <w:t xml:space="preserve"> 2016;21(32).</w:t>
      </w:r>
      <w:bookmarkEnd w:id="54"/>
    </w:p>
    <w:p w:rsidR="001E2DDF" w:rsidRPr="001E2DDF" w:rsidRDefault="001E2DDF" w:rsidP="001E2DDF">
      <w:pPr>
        <w:pStyle w:val="References"/>
        <w:rPr>
          <w:rFonts w:cs="Arial"/>
          <w:noProof/>
        </w:rPr>
      </w:pPr>
      <w:bookmarkStart w:id="55" w:name="_ENREF_43"/>
      <w:r w:rsidRPr="001E2DDF">
        <w:rPr>
          <w:rFonts w:cs="Arial"/>
          <w:noProof/>
        </w:rPr>
        <w:t>43.</w:t>
      </w:r>
      <w:r w:rsidRPr="001E2DDF">
        <w:rPr>
          <w:rFonts w:cs="Arial"/>
          <w:noProof/>
        </w:rPr>
        <w:tab/>
        <w:t>Nicastri E, Castilletti C, Liuzzi G, Iannetta M, Capobianchi MR, Ippolito G. Persistent detection of Zika virus RNA in semen for six months after symptom onset in a traveller returning from Haiti to Italy, February 2016</w:t>
      </w:r>
      <w:r w:rsidRPr="001E2DDF">
        <w:rPr>
          <w:rFonts w:cs="Arial"/>
          <w:i/>
          <w:noProof/>
        </w:rPr>
        <w:t>.</w:t>
      </w:r>
      <w:r w:rsidRPr="001E2DDF">
        <w:rPr>
          <w:rFonts w:cs="Arial"/>
          <w:noProof/>
        </w:rPr>
        <w:t xml:space="preserve"> </w:t>
      </w:r>
      <w:r w:rsidRPr="001E2DDF">
        <w:rPr>
          <w:rFonts w:cs="Arial"/>
          <w:i/>
          <w:noProof/>
        </w:rPr>
        <w:t>Euro Surveill</w:t>
      </w:r>
      <w:r w:rsidRPr="001E2DDF">
        <w:rPr>
          <w:rFonts w:cs="Arial"/>
          <w:noProof/>
        </w:rPr>
        <w:t xml:space="preserve"> 2016;21(32).</w:t>
      </w:r>
      <w:bookmarkEnd w:id="55"/>
    </w:p>
    <w:p w:rsidR="001E2DDF" w:rsidRPr="001E2DDF" w:rsidRDefault="001E2DDF" w:rsidP="001E2DDF">
      <w:pPr>
        <w:pStyle w:val="References"/>
        <w:rPr>
          <w:rFonts w:cs="Arial"/>
          <w:noProof/>
        </w:rPr>
      </w:pPr>
      <w:bookmarkStart w:id="56" w:name="_ENREF_44"/>
      <w:r w:rsidRPr="001E2DDF">
        <w:rPr>
          <w:rFonts w:cs="Arial"/>
          <w:noProof/>
        </w:rPr>
        <w:t>44.</w:t>
      </w:r>
      <w:r w:rsidRPr="001E2DDF">
        <w:rPr>
          <w:rFonts w:cs="Arial"/>
          <w:noProof/>
        </w:rPr>
        <w:tab/>
        <w:t>Visseaux B, Mortier E, Houhou-Fidouh N, Brichler S, Collin G, Larrouy L, et al. Zika virus in the female genital tract</w:t>
      </w:r>
      <w:r w:rsidRPr="001E2DDF">
        <w:rPr>
          <w:rFonts w:cs="Arial"/>
          <w:i/>
          <w:noProof/>
        </w:rPr>
        <w:t>.</w:t>
      </w:r>
      <w:r w:rsidRPr="001E2DDF">
        <w:rPr>
          <w:rFonts w:cs="Arial"/>
          <w:noProof/>
        </w:rPr>
        <w:t xml:space="preserve"> </w:t>
      </w:r>
      <w:r w:rsidRPr="001E2DDF">
        <w:rPr>
          <w:rFonts w:cs="Arial"/>
          <w:i/>
          <w:noProof/>
        </w:rPr>
        <w:t>Lancet Infect Dis</w:t>
      </w:r>
      <w:r w:rsidRPr="001E2DDF">
        <w:rPr>
          <w:rFonts w:cs="Arial"/>
          <w:noProof/>
        </w:rPr>
        <w:t xml:space="preserve"> 2016;16(11):1220.</w:t>
      </w:r>
      <w:bookmarkEnd w:id="56"/>
    </w:p>
    <w:p w:rsidR="001E2DDF" w:rsidRPr="001E2DDF" w:rsidRDefault="001E2DDF" w:rsidP="001E2DDF">
      <w:pPr>
        <w:pStyle w:val="References"/>
        <w:rPr>
          <w:rFonts w:cs="Arial"/>
          <w:noProof/>
        </w:rPr>
      </w:pPr>
      <w:bookmarkStart w:id="57" w:name="_ENREF_45"/>
      <w:r w:rsidRPr="001E2DDF">
        <w:rPr>
          <w:rFonts w:cs="Arial"/>
          <w:noProof/>
        </w:rPr>
        <w:t>45.</w:t>
      </w:r>
      <w:r w:rsidRPr="001E2DDF">
        <w:rPr>
          <w:rFonts w:cs="Arial"/>
          <w:noProof/>
        </w:rPr>
        <w:tab/>
        <w:t>Nicastri E, Castilletti C, Balestra P, Galgani S, Ippolito G. Zika Virus Infection in the Central Nervous System and Female Genital Tract</w:t>
      </w:r>
      <w:r w:rsidRPr="001E2DDF">
        <w:rPr>
          <w:rFonts w:cs="Arial"/>
          <w:i/>
          <w:noProof/>
        </w:rPr>
        <w:t>.</w:t>
      </w:r>
      <w:r w:rsidRPr="001E2DDF">
        <w:rPr>
          <w:rFonts w:cs="Arial"/>
          <w:noProof/>
        </w:rPr>
        <w:t xml:space="preserve"> </w:t>
      </w:r>
      <w:r w:rsidRPr="001E2DDF">
        <w:rPr>
          <w:rFonts w:cs="Arial"/>
          <w:i/>
          <w:noProof/>
        </w:rPr>
        <w:t>Emerg Infect Dis</w:t>
      </w:r>
      <w:r w:rsidRPr="001E2DDF">
        <w:rPr>
          <w:rFonts w:cs="Arial"/>
          <w:noProof/>
        </w:rPr>
        <w:t xml:space="preserve"> 2016;22(12):2228-2230.</w:t>
      </w:r>
      <w:bookmarkEnd w:id="57"/>
    </w:p>
    <w:p w:rsidR="001E2DDF" w:rsidRPr="001E2DDF" w:rsidRDefault="001E2DDF" w:rsidP="001E2DDF">
      <w:pPr>
        <w:pStyle w:val="References"/>
        <w:rPr>
          <w:rFonts w:cs="Arial"/>
          <w:noProof/>
        </w:rPr>
      </w:pPr>
      <w:bookmarkStart w:id="58" w:name="_ENREF_46"/>
      <w:r w:rsidRPr="001E2DDF">
        <w:rPr>
          <w:rFonts w:cs="Arial"/>
          <w:noProof/>
        </w:rPr>
        <w:t>46.</w:t>
      </w:r>
      <w:r w:rsidRPr="001E2DDF">
        <w:rPr>
          <w:rFonts w:cs="Arial"/>
          <w:noProof/>
        </w:rPr>
        <w:tab/>
        <w:t xml:space="preserve">Musso D, Nhan T Fau - Robin E, Robin E Fau - Roche C, Roche C Fau - Bierlaire D, Bierlaire D Fau - Zisou K, Zisou K Fau - Shan Yan A, et al. Potential for Zika virus transmission through blood transfusion demonstrated during an outbreak in French Polynesia, November 2013 to February 2014. </w:t>
      </w:r>
      <w:r w:rsidRPr="001E2DDF">
        <w:rPr>
          <w:rFonts w:cs="Arial"/>
          <w:i/>
          <w:noProof/>
        </w:rPr>
        <w:t>Euro surveillance : bulletin Europeen sur les maladies transmissibles = European communicable disease bulletin</w:t>
      </w:r>
      <w:r w:rsidRPr="001E2DDF">
        <w:rPr>
          <w:rFonts w:cs="Arial"/>
          <w:noProof/>
        </w:rPr>
        <w:t xml:space="preserve"> (1560-7917 (Electronic)).</w:t>
      </w:r>
      <w:bookmarkEnd w:id="58"/>
    </w:p>
    <w:p w:rsidR="001E2DDF" w:rsidRPr="001E2DDF" w:rsidRDefault="001E2DDF" w:rsidP="001E2DDF">
      <w:pPr>
        <w:pStyle w:val="References"/>
        <w:rPr>
          <w:rFonts w:cs="Arial"/>
          <w:noProof/>
        </w:rPr>
      </w:pPr>
      <w:bookmarkStart w:id="59" w:name="_ENREF_47"/>
      <w:r w:rsidRPr="001E2DDF">
        <w:rPr>
          <w:rFonts w:cs="Arial"/>
          <w:noProof/>
        </w:rPr>
        <w:t>47.</w:t>
      </w:r>
      <w:r w:rsidRPr="001E2DDF">
        <w:rPr>
          <w:rFonts w:cs="Arial"/>
          <w:noProof/>
        </w:rPr>
        <w:tab/>
        <w:t>Motta IJ, Spencer BR, Cordeiro da Silva SG, Arruda MB, Dobbin JA, Gonzaga YB, et al. Evidence for Transmission of Zika Virus by Platelet Transfusion</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375(11):1101-1103.</w:t>
      </w:r>
      <w:bookmarkEnd w:id="59"/>
    </w:p>
    <w:p w:rsidR="001E2DDF" w:rsidRPr="001E2DDF" w:rsidRDefault="001E2DDF" w:rsidP="001E2DDF">
      <w:pPr>
        <w:pStyle w:val="References"/>
        <w:rPr>
          <w:rFonts w:cs="Arial"/>
          <w:noProof/>
        </w:rPr>
      </w:pPr>
      <w:bookmarkStart w:id="60" w:name="_ENREF_48"/>
      <w:r w:rsidRPr="001E2DDF">
        <w:rPr>
          <w:rFonts w:cs="Arial"/>
          <w:noProof/>
        </w:rPr>
        <w:t>48.</w:t>
      </w:r>
      <w:r w:rsidRPr="001E2DDF">
        <w:rPr>
          <w:rFonts w:cs="Arial"/>
          <w:noProof/>
        </w:rPr>
        <w:tab/>
        <w:t>Barjas-Castro ML, Angerami RN, Cunha MS, Suzuki A, Nogueira JS, Rocco IM, et al. Probable transfusion-transmitted Zika virus in Brazil</w:t>
      </w:r>
      <w:r w:rsidRPr="001E2DDF">
        <w:rPr>
          <w:rFonts w:cs="Arial"/>
          <w:i/>
          <w:noProof/>
        </w:rPr>
        <w:t>.</w:t>
      </w:r>
      <w:r w:rsidRPr="001E2DDF">
        <w:rPr>
          <w:rFonts w:cs="Arial"/>
          <w:noProof/>
        </w:rPr>
        <w:t xml:space="preserve"> (1537-2995 (Electronic)).</w:t>
      </w:r>
      <w:bookmarkEnd w:id="60"/>
    </w:p>
    <w:p w:rsidR="001E2DDF" w:rsidRPr="001E2DDF" w:rsidRDefault="001E2DDF" w:rsidP="001E2DDF">
      <w:pPr>
        <w:pStyle w:val="References"/>
        <w:rPr>
          <w:rFonts w:cs="Arial"/>
          <w:noProof/>
        </w:rPr>
      </w:pPr>
      <w:bookmarkStart w:id="61" w:name="_ENREF_49"/>
      <w:r w:rsidRPr="001E2DDF">
        <w:rPr>
          <w:rFonts w:cs="Arial"/>
          <w:noProof/>
        </w:rPr>
        <w:t>49.</w:t>
      </w:r>
      <w:r w:rsidRPr="001E2DDF">
        <w:rPr>
          <w:rFonts w:cs="Arial"/>
          <w:noProof/>
        </w:rPr>
        <w:tab/>
        <w:t xml:space="preserve">Lessler JT, Ott CT, Carcelen AC, Konikoff JM, Williamson J, Bi Q, et al. Times to key events in the course of Zika infection and their implications: a systematic review and pooled analysis. </w:t>
      </w:r>
      <w:r w:rsidRPr="001E2DDF">
        <w:rPr>
          <w:rFonts w:cs="Arial"/>
          <w:i/>
          <w:noProof/>
        </w:rPr>
        <w:t>Bulletin of the World Health Organization</w:t>
      </w:r>
      <w:r w:rsidRPr="001E2DDF">
        <w:rPr>
          <w:rFonts w:cs="Arial"/>
          <w:noProof/>
        </w:rPr>
        <w:t xml:space="preserve"> 2016;94(4).</w:t>
      </w:r>
      <w:bookmarkEnd w:id="61"/>
    </w:p>
    <w:p w:rsidR="001E2DDF" w:rsidRPr="001E2DDF" w:rsidRDefault="001E2DDF" w:rsidP="001E2DDF">
      <w:pPr>
        <w:pStyle w:val="References"/>
        <w:rPr>
          <w:rFonts w:cs="Arial"/>
          <w:noProof/>
        </w:rPr>
      </w:pPr>
      <w:bookmarkStart w:id="62" w:name="_ENREF_50"/>
      <w:r w:rsidRPr="001E2DDF">
        <w:rPr>
          <w:rFonts w:cs="Arial"/>
          <w:noProof/>
        </w:rPr>
        <w:t>50.</w:t>
      </w:r>
      <w:r w:rsidRPr="001E2DDF">
        <w:rPr>
          <w:rFonts w:cs="Arial"/>
          <w:noProof/>
        </w:rPr>
        <w:tab/>
        <w:t xml:space="preserve">Cuevas EL TV, Rozo N, et al. Preliminary Report of Microcephaly Potentially Associated with Zika Virus Infection During Pregnancy — Colombia, January–November 2016. </w:t>
      </w:r>
      <w:r w:rsidRPr="001E2DDF">
        <w:rPr>
          <w:rFonts w:cs="Arial"/>
          <w:i/>
          <w:noProof/>
        </w:rPr>
        <w:t>MMWR Morb Mortal Wkly Rep</w:t>
      </w:r>
      <w:r w:rsidRPr="001E2DDF">
        <w:rPr>
          <w:rFonts w:cs="Arial"/>
          <w:noProof/>
        </w:rPr>
        <w:t xml:space="preserve"> 2016.</w:t>
      </w:r>
      <w:bookmarkEnd w:id="62"/>
    </w:p>
    <w:p w:rsidR="001E2DDF" w:rsidRPr="001E2DDF" w:rsidRDefault="001E2DDF" w:rsidP="001E2DDF">
      <w:pPr>
        <w:pStyle w:val="References"/>
        <w:rPr>
          <w:rFonts w:cs="Arial"/>
          <w:noProof/>
        </w:rPr>
      </w:pPr>
      <w:bookmarkStart w:id="63" w:name="_ENREF_51"/>
      <w:r w:rsidRPr="001E2DDF">
        <w:rPr>
          <w:rFonts w:cs="Arial"/>
          <w:noProof/>
        </w:rPr>
        <w:t>51.</w:t>
      </w:r>
      <w:r w:rsidRPr="001E2DDF">
        <w:rPr>
          <w:rFonts w:cs="Arial"/>
          <w:noProof/>
        </w:rPr>
        <w:tab/>
        <w:t>Soares de Oliveira-Szejnfeld P, Levine D, Melo AS, Amorim MM, Batista AG, Chimelli L, et al. Congenital Brain Abnormalities and Zika Virus: What the Radiologist Can Expect to See Prenatally and Postnatally</w:t>
      </w:r>
      <w:r w:rsidRPr="001E2DDF">
        <w:rPr>
          <w:rFonts w:cs="Arial"/>
          <w:i/>
          <w:noProof/>
        </w:rPr>
        <w:t>.</w:t>
      </w:r>
      <w:r w:rsidRPr="001E2DDF">
        <w:rPr>
          <w:rFonts w:cs="Arial"/>
          <w:noProof/>
        </w:rPr>
        <w:t xml:space="preserve"> </w:t>
      </w:r>
      <w:r w:rsidRPr="001E2DDF">
        <w:rPr>
          <w:rFonts w:cs="Arial"/>
          <w:i/>
          <w:noProof/>
        </w:rPr>
        <w:t>Radiology</w:t>
      </w:r>
      <w:r w:rsidRPr="001E2DDF">
        <w:rPr>
          <w:rFonts w:cs="Arial"/>
          <w:noProof/>
        </w:rPr>
        <w:t xml:space="preserve"> 2016;281(1):203-218.</w:t>
      </w:r>
      <w:bookmarkEnd w:id="63"/>
    </w:p>
    <w:p w:rsidR="001E2DDF" w:rsidRPr="001E2DDF" w:rsidRDefault="001E2DDF" w:rsidP="001E2DDF">
      <w:pPr>
        <w:pStyle w:val="References"/>
        <w:rPr>
          <w:rFonts w:cs="Arial"/>
          <w:noProof/>
        </w:rPr>
      </w:pPr>
      <w:bookmarkStart w:id="64" w:name="_ENREF_52"/>
      <w:r w:rsidRPr="001E2DDF">
        <w:rPr>
          <w:rFonts w:cs="Arial"/>
          <w:noProof/>
        </w:rPr>
        <w:t>52.</w:t>
      </w:r>
      <w:r w:rsidRPr="001E2DDF">
        <w:rPr>
          <w:rFonts w:cs="Arial"/>
          <w:noProof/>
        </w:rPr>
        <w:tab/>
        <w:t xml:space="preserve">van der Linden V PA, Dobyns W, et al. Description of 13 Infants Born During October 2015–January 2016 With Congenital Zika Virus Infection Without Microcephaly at Birth — Brazil. </w:t>
      </w:r>
      <w:r w:rsidRPr="001E2DDF">
        <w:rPr>
          <w:rFonts w:cs="Arial"/>
          <w:i/>
          <w:noProof/>
        </w:rPr>
        <w:t>MMWR Morb Mortal Wkly Rep</w:t>
      </w:r>
      <w:r w:rsidRPr="001E2DDF">
        <w:rPr>
          <w:rFonts w:cs="Arial"/>
          <w:noProof/>
        </w:rPr>
        <w:t xml:space="preserve"> 2016;65:1343-1348.</w:t>
      </w:r>
      <w:bookmarkEnd w:id="64"/>
    </w:p>
    <w:p w:rsidR="001E2DDF" w:rsidRPr="001E2DDF" w:rsidRDefault="001E2DDF" w:rsidP="001E2DDF">
      <w:pPr>
        <w:pStyle w:val="References"/>
        <w:rPr>
          <w:rFonts w:cs="Arial"/>
          <w:noProof/>
        </w:rPr>
      </w:pPr>
      <w:bookmarkStart w:id="65" w:name="_ENREF_53"/>
      <w:r w:rsidRPr="001E2DDF">
        <w:rPr>
          <w:rFonts w:cs="Arial"/>
          <w:noProof/>
        </w:rPr>
        <w:t>53.</w:t>
      </w:r>
      <w:r w:rsidRPr="001E2DDF">
        <w:rPr>
          <w:rFonts w:cs="Arial"/>
          <w:noProof/>
        </w:rPr>
        <w:tab/>
        <w:t xml:space="preserve">Barcellos C XD, Pavão A, Boccolini C, Pina M, Pedroso M, et al. . Increased Hospitalizations for Neuropathies as Indicators of Zika Virus Infection, according to Health Information System Data, Brazil. </w:t>
      </w:r>
      <w:r w:rsidRPr="001E2DDF">
        <w:rPr>
          <w:rFonts w:cs="Arial"/>
          <w:i/>
          <w:noProof/>
        </w:rPr>
        <w:t>Emerg Infect Dis</w:t>
      </w:r>
      <w:r w:rsidRPr="001E2DDF">
        <w:rPr>
          <w:rFonts w:cs="Arial"/>
          <w:noProof/>
        </w:rPr>
        <w:t xml:space="preserve"> 2016;22(11):1894-1899.</w:t>
      </w:r>
      <w:bookmarkEnd w:id="65"/>
    </w:p>
    <w:p w:rsidR="001E2DDF" w:rsidRPr="001E2DDF" w:rsidRDefault="001E2DDF" w:rsidP="001E2DDF">
      <w:pPr>
        <w:pStyle w:val="References"/>
        <w:rPr>
          <w:rFonts w:cs="Arial"/>
          <w:noProof/>
        </w:rPr>
      </w:pPr>
      <w:bookmarkStart w:id="66" w:name="_ENREF_54"/>
      <w:r w:rsidRPr="001E2DDF">
        <w:rPr>
          <w:rFonts w:cs="Arial"/>
          <w:noProof/>
        </w:rPr>
        <w:t>54.</w:t>
      </w:r>
      <w:r w:rsidRPr="001E2DDF">
        <w:rPr>
          <w:rFonts w:cs="Arial"/>
          <w:noProof/>
        </w:rPr>
        <w:tab/>
        <w:t>Pacheco O, Beltran M, Nelson CA, Valencia D, Tolosa N, Farr SL, et al. Zika Virus Disease in Colombia - Preliminary Report</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w:t>
      </w:r>
      <w:bookmarkEnd w:id="66"/>
    </w:p>
    <w:p w:rsidR="001E2DDF" w:rsidRPr="001E2DDF" w:rsidRDefault="001E2DDF" w:rsidP="001E2DDF">
      <w:pPr>
        <w:pStyle w:val="References"/>
        <w:rPr>
          <w:rFonts w:cs="Arial"/>
          <w:noProof/>
        </w:rPr>
      </w:pPr>
      <w:bookmarkStart w:id="67" w:name="_ENREF_55"/>
      <w:r w:rsidRPr="001E2DDF">
        <w:rPr>
          <w:rFonts w:cs="Arial"/>
          <w:noProof/>
        </w:rPr>
        <w:t>55.</w:t>
      </w:r>
      <w:r w:rsidRPr="001E2DDF">
        <w:rPr>
          <w:rFonts w:cs="Arial"/>
          <w:noProof/>
        </w:rPr>
        <w:tab/>
        <w:t>Johansson MA, Mier-y-Teran-Romero L, Reefhuis J, Gilboa SM, Hills SL. Zika and the Risk of Microcephaly</w:t>
      </w:r>
      <w:r w:rsidRPr="001E2DDF">
        <w:rPr>
          <w:rFonts w:cs="Arial"/>
          <w:i/>
          <w:noProof/>
        </w:rPr>
        <w:t>.</w:t>
      </w:r>
      <w:r w:rsidRPr="001E2DDF">
        <w:rPr>
          <w:rFonts w:cs="Arial"/>
          <w:noProof/>
        </w:rPr>
        <w:t xml:space="preserve"> </w:t>
      </w:r>
      <w:r w:rsidRPr="001E2DDF">
        <w:rPr>
          <w:rFonts w:cs="Arial"/>
          <w:i/>
          <w:noProof/>
        </w:rPr>
        <w:t>N Engl J Med</w:t>
      </w:r>
      <w:r w:rsidRPr="001E2DDF">
        <w:rPr>
          <w:rFonts w:cs="Arial"/>
          <w:noProof/>
        </w:rPr>
        <w:t xml:space="preserve"> 2016;375(1):1-4.</w:t>
      </w:r>
      <w:bookmarkEnd w:id="67"/>
    </w:p>
    <w:p w:rsidR="001E2DDF" w:rsidRPr="001E2DDF" w:rsidRDefault="001E2DDF" w:rsidP="001E2DDF">
      <w:pPr>
        <w:pStyle w:val="References"/>
        <w:rPr>
          <w:rFonts w:cs="Arial"/>
          <w:noProof/>
        </w:rPr>
      </w:pPr>
      <w:bookmarkStart w:id="68" w:name="_ENREF_56"/>
      <w:r w:rsidRPr="001E2DDF">
        <w:rPr>
          <w:rFonts w:cs="Arial"/>
          <w:noProof/>
        </w:rPr>
        <w:t>56.</w:t>
      </w:r>
      <w:r w:rsidRPr="001E2DDF">
        <w:rPr>
          <w:rFonts w:cs="Arial"/>
          <w:noProof/>
        </w:rPr>
        <w:tab/>
        <w:t>T J, KD R, C B, O B, P B, E M. Estimating the risk for microcephaly after Zika virus infection in Brazil.</w:t>
      </w:r>
      <w:r w:rsidRPr="001E2DDF">
        <w:rPr>
          <w:rFonts w:cs="Arial"/>
          <w:i/>
          <w:noProof/>
        </w:rPr>
        <w:t xml:space="preserve"> Bull World Health Organ</w:t>
      </w:r>
      <w:r w:rsidRPr="001E2DDF">
        <w:rPr>
          <w:rFonts w:cs="Arial"/>
          <w:noProof/>
        </w:rPr>
        <w:t xml:space="preserve"> 2016.</w:t>
      </w:r>
      <w:bookmarkEnd w:id="68"/>
    </w:p>
    <w:p w:rsidR="001E2DDF" w:rsidRPr="001E2DDF" w:rsidRDefault="001E2DDF" w:rsidP="001E2DDF">
      <w:pPr>
        <w:pStyle w:val="References"/>
        <w:rPr>
          <w:rFonts w:cs="Arial"/>
          <w:noProof/>
        </w:rPr>
      </w:pPr>
      <w:bookmarkStart w:id="69" w:name="_ENREF_57"/>
      <w:r w:rsidRPr="001E2DDF">
        <w:rPr>
          <w:rFonts w:cs="Arial"/>
          <w:noProof/>
        </w:rPr>
        <w:t>57.</w:t>
      </w:r>
      <w:r w:rsidRPr="001E2DDF">
        <w:rPr>
          <w:rFonts w:cs="Arial"/>
          <w:noProof/>
        </w:rPr>
        <w:tab/>
        <w:t>Franca GV, Schuler-Faccini L, Oliveira WK, Henriques CM, Carmo EH, Pedi VD, et al. Congenital Zika virus syndrome in Brazil: a case series of the first 1501 livebirths with complete investigation</w:t>
      </w:r>
      <w:r w:rsidRPr="001E2DDF">
        <w:rPr>
          <w:rFonts w:cs="Arial"/>
          <w:i/>
          <w:noProof/>
        </w:rPr>
        <w:t>.</w:t>
      </w:r>
      <w:r w:rsidRPr="001E2DDF">
        <w:rPr>
          <w:rFonts w:cs="Arial"/>
          <w:noProof/>
        </w:rPr>
        <w:t xml:space="preserve"> </w:t>
      </w:r>
      <w:r w:rsidRPr="001E2DDF">
        <w:rPr>
          <w:rFonts w:cs="Arial"/>
          <w:i/>
          <w:noProof/>
        </w:rPr>
        <w:t>Lancet</w:t>
      </w:r>
      <w:r w:rsidRPr="001E2DDF">
        <w:rPr>
          <w:rFonts w:cs="Arial"/>
          <w:noProof/>
        </w:rPr>
        <w:t xml:space="preserve"> 2016;388(10047):891-897.</w:t>
      </w:r>
      <w:bookmarkEnd w:id="69"/>
    </w:p>
    <w:p w:rsidR="001E2DDF" w:rsidRPr="001E2DDF" w:rsidRDefault="001E2DDF" w:rsidP="001E2DDF">
      <w:pPr>
        <w:pStyle w:val="References"/>
        <w:rPr>
          <w:rFonts w:cs="Arial"/>
          <w:noProof/>
        </w:rPr>
      </w:pPr>
      <w:bookmarkStart w:id="70" w:name="_ENREF_58"/>
      <w:r w:rsidRPr="001E2DDF">
        <w:rPr>
          <w:rFonts w:cs="Arial"/>
          <w:noProof/>
        </w:rPr>
        <w:t>58.</w:t>
      </w:r>
      <w:r w:rsidRPr="001E2DDF">
        <w:rPr>
          <w:rFonts w:cs="Arial"/>
          <w:noProof/>
        </w:rPr>
        <w:tab/>
        <w:t xml:space="preserve">Cao-Lormeau VM, Blake A, Mons S, Lastere S, Roche C, Vanhomwegen J, et al. Guillain-Barre Syndrome outbreak associated with Zika virus infection in French Polynesia: a case-control study. </w:t>
      </w:r>
      <w:r w:rsidRPr="001E2DDF">
        <w:rPr>
          <w:rFonts w:cs="Arial"/>
          <w:i/>
          <w:noProof/>
        </w:rPr>
        <w:t>Lancet</w:t>
      </w:r>
      <w:r w:rsidRPr="001E2DDF">
        <w:rPr>
          <w:rFonts w:cs="Arial"/>
          <w:noProof/>
        </w:rPr>
        <w:t xml:space="preserve"> (1474-547X (Electronic)).</w:t>
      </w:r>
      <w:bookmarkEnd w:id="70"/>
    </w:p>
    <w:p w:rsidR="001E2DDF" w:rsidRPr="001E2DDF" w:rsidRDefault="001E2DDF" w:rsidP="001E2DDF">
      <w:pPr>
        <w:pStyle w:val="References"/>
        <w:rPr>
          <w:rFonts w:cs="Arial"/>
          <w:noProof/>
        </w:rPr>
      </w:pPr>
      <w:bookmarkStart w:id="71" w:name="_ENREF_59"/>
      <w:r w:rsidRPr="001E2DDF">
        <w:rPr>
          <w:rFonts w:cs="Arial"/>
          <w:noProof/>
        </w:rPr>
        <w:t>59.</w:t>
      </w:r>
      <w:r w:rsidRPr="001E2DDF">
        <w:rPr>
          <w:rFonts w:cs="Arial"/>
          <w:noProof/>
        </w:rPr>
        <w:tab/>
        <w:t xml:space="preserve">Roze B, Najioullah F Fau - Ferge J-L, Ferge Jl Fau - Apetse K, Apetse K Fau - Brouste Y, Brouste Y Fau - Cesaire R, Cesaire R Fau - Fagour C, et al. Zika virus detection in urine from patients with Guillain-Barre syndrome on Martinique, January 2016. </w:t>
      </w:r>
      <w:r w:rsidRPr="001E2DDF">
        <w:rPr>
          <w:rFonts w:cs="Arial"/>
          <w:i/>
          <w:noProof/>
        </w:rPr>
        <w:t>Euro surveillance : bulletin Europeen sur les maladies transmissibles = European communicable disease bulletin</w:t>
      </w:r>
      <w:r w:rsidRPr="001E2DDF">
        <w:rPr>
          <w:rFonts w:cs="Arial"/>
          <w:noProof/>
        </w:rPr>
        <w:t xml:space="preserve"> (1560-7917 (Electronic)).</w:t>
      </w:r>
      <w:bookmarkEnd w:id="71"/>
    </w:p>
    <w:p w:rsidR="001E2DDF" w:rsidRPr="001E2DDF" w:rsidRDefault="001E2DDF" w:rsidP="001E2DDF">
      <w:pPr>
        <w:pStyle w:val="References"/>
        <w:rPr>
          <w:rFonts w:cs="Arial"/>
          <w:noProof/>
        </w:rPr>
      </w:pPr>
      <w:bookmarkStart w:id="72" w:name="_ENREF_60"/>
      <w:r w:rsidRPr="001E2DDF">
        <w:rPr>
          <w:rFonts w:cs="Arial"/>
          <w:noProof/>
        </w:rPr>
        <w:t>60.</w:t>
      </w:r>
      <w:r w:rsidRPr="001E2DDF">
        <w:rPr>
          <w:rFonts w:cs="Arial"/>
          <w:noProof/>
        </w:rPr>
        <w:tab/>
        <w:t>World Health Organization (WHO). Zika virus, Microcephaly and Guillain-Barré syndrome - situation report 14 April 2016; 2016.</w:t>
      </w:r>
      <w:bookmarkEnd w:id="72"/>
    </w:p>
    <w:p w:rsidR="001E2DDF" w:rsidRPr="001E2DDF" w:rsidRDefault="001E2DDF" w:rsidP="001E2DDF">
      <w:pPr>
        <w:pStyle w:val="References"/>
        <w:rPr>
          <w:rFonts w:cs="Arial"/>
          <w:noProof/>
        </w:rPr>
      </w:pPr>
      <w:bookmarkStart w:id="73" w:name="_ENREF_61"/>
      <w:r w:rsidRPr="001E2DDF">
        <w:rPr>
          <w:rFonts w:cs="Arial"/>
          <w:noProof/>
        </w:rPr>
        <w:t>61.</w:t>
      </w:r>
      <w:r w:rsidRPr="001E2DDF">
        <w:rPr>
          <w:rFonts w:cs="Arial"/>
          <w:noProof/>
        </w:rPr>
        <w:tab/>
        <w:t>World Health Organization (WHO). Zika virus, Microcephaly and Guillain-Barré syndrome - situation report 10 March 2016; 2016.</w:t>
      </w:r>
      <w:bookmarkEnd w:id="73"/>
    </w:p>
    <w:p w:rsidR="001E2DDF" w:rsidRPr="001E2DDF" w:rsidRDefault="001E2DDF" w:rsidP="001E2DDF">
      <w:pPr>
        <w:pStyle w:val="References"/>
        <w:rPr>
          <w:rFonts w:cs="Arial"/>
          <w:noProof/>
        </w:rPr>
      </w:pPr>
      <w:bookmarkStart w:id="74" w:name="_ENREF_62"/>
      <w:r w:rsidRPr="001E2DDF">
        <w:rPr>
          <w:rFonts w:cs="Arial"/>
          <w:noProof/>
        </w:rPr>
        <w:t>62.</w:t>
      </w:r>
      <w:r w:rsidRPr="001E2DDF">
        <w:rPr>
          <w:rFonts w:cs="Arial"/>
          <w:noProof/>
        </w:rPr>
        <w:tab/>
        <w:t>Dirlikov E, Major CG, Mayshack M, Medina N, Matos D, Ryff KR, et al. Guillain-Barre Syndrome During Ongoing Zika Virus Transmission - Puerto Rico, January 1-July 31, 2016</w:t>
      </w:r>
      <w:r w:rsidRPr="001E2DDF">
        <w:rPr>
          <w:rFonts w:cs="Arial"/>
          <w:i/>
          <w:noProof/>
        </w:rPr>
        <w:t>.</w:t>
      </w:r>
      <w:r w:rsidRPr="001E2DDF">
        <w:rPr>
          <w:rFonts w:cs="Arial"/>
          <w:noProof/>
        </w:rPr>
        <w:t xml:space="preserve"> </w:t>
      </w:r>
      <w:r w:rsidRPr="001E2DDF">
        <w:rPr>
          <w:rFonts w:cs="Arial"/>
          <w:i/>
          <w:noProof/>
        </w:rPr>
        <w:t>MMWR Morb Mortal Wkly Rep</w:t>
      </w:r>
      <w:r w:rsidRPr="001E2DDF">
        <w:rPr>
          <w:rFonts w:cs="Arial"/>
          <w:noProof/>
        </w:rPr>
        <w:t xml:space="preserve"> 2016;65(34):910-914.</w:t>
      </w:r>
      <w:bookmarkEnd w:id="74"/>
    </w:p>
    <w:p w:rsidR="001E2DDF" w:rsidRPr="001E2DDF" w:rsidRDefault="001E2DDF" w:rsidP="001E2DDF">
      <w:pPr>
        <w:pStyle w:val="References"/>
        <w:rPr>
          <w:rFonts w:cs="Arial"/>
          <w:noProof/>
        </w:rPr>
      </w:pPr>
      <w:bookmarkStart w:id="75" w:name="_ENREF_63"/>
      <w:r w:rsidRPr="001E2DDF">
        <w:rPr>
          <w:rFonts w:cs="Arial"/>
          <w:noProof/>
        </w:rPr>
        <w:t>63.</w:t>
      </w:r>
      <w:r w:rsidRPr="001E2DDF">
        <w:rPr>
          <w:rFonts w:cs="Arial"/>
          <w:noProof/>
        </w:rPr>
        <w:tab/>
        <w:t>Medina MT, England JD, Lorenzana I, Medina-Montoya M, Alvarado D, De Bastos M, et al. Zika virus associated with sensory polyneuropathy</w:t>
      </w:r>
      <w:r w:rsidRPr="001E2DDF">
        <w:rPr>
          <w:rFonts w:cs="Arial"/>
          <w:i/>
          <w:noProof/>
        </w:rPr>
        <w:t>.</w:t>
      </w:r>
      <w:r w:rsidRPr="001E2DDF">
        <w:rPr>
          <w:rFonts w:cs="Arial"/>
          <w:noProof/>
        </w:rPr>
        <w:t xml:space="preserve"> </w:t>
      </w:r>
      <w:r w:rsidRPr="001E2DDF">
        <w:rPr>
          <w:rFonts w:cs="Arial"/>
          <w:i/>
          <w:noProof/>
        </w:rPr>
        <w:t>J Neurol Sci</w:t>
      </w:r>
      <w:r w:rsidRPr="001E2DDF">
        <w:rPr>
          <w:rFonts w:cs="Arial"/>
          <w:noProof/>
        </w:rPr>
        <w:t xml:space="preserve"> 2016;369:271-272.</w:t>
      </w:r>
      <w:bookmarkEnd w:id="75"/>
    </w:p>
    <w:p w:rsidR="001E2DDF" w:rsidRPr="001E2DDF" w:rsidRDefault="001E2DDF" w:rsidP="001E2DDF">
      <w:pPr>
        <w:pStyle w:val="References"/>
        <w:rPr>
          <w:rFonts w:cs="Arial"/>
          <w:noProof/>
        </w:rPr>
      </w:pPr>
      <w:bookmarkStart w:id="76" w:name="_ENREF_64"/>
      <w:r w:rsidRPr="001E2DDF">
        <w:rPr>
          <w:rFonts w:cs="Arial"/>
          <w:noProof/>
        </w:rPr>
        <w:t>64.</w:t>
      </w:r>
      <w:r w:rsidRPr="001E2DDF">
        <w:rPr>
          <w:rFonts w:cs="Arial"/>
          <w:noProof/>
        </w:rPr>
        <w:tab/>
      </w:r>
      <w:hyperlink r:id="rId24" w:history="1">
        <w:r w:rsidRPr="00FA030B">
          <w:rPr>
            <w:rStyle w:val="Hyperlink"/>
            <w:rFonts w:cs="Arial"/>
            <w:noProof/>
          </w:rPr>
          <w:t>World Health Organization (WHO). WHO statement on the first meeting of the International Health Regulations (2005) (IHR 2005) Emergency Committee on Zika virus and observed increase in neurological disorders and neonatal malformations</w:t>
        </w:r>
      </w:hyperlink>
      <w:r w:rsidRPr="001E2DDF">
        <w:rPr>
          <w:rFonts w:cs="Arial"/>
          <w:noProof/>
        </w:rPr>
        <w:t xml:space="preserve">. 1 February 2016. Accessed on 17 March 2016. Available from: </w:t>
      </w:r>
      <w:r w:rsidR="00FA030B">
        <w:rPr>
          <w:rFonts w:cs="Arial"/>
          <w:noProof/>
        </w:rPr>
        <w:t>(</w:t>
      </w:r>
      <w:r w:rsidRPr="00FA030B">
        <w:rPr>
          <w:rFonts w:cs="Arial"/>
          <w:noProof/>
        </w:rPr>
        <w:t>www.who.int/mediacentre/news/statements/2016/1st-emergency-committee-zika/en/</w:t>
      </w:r>
      <w:bookmarkEnd w:id="76"/>
      <w:r w:rsidR="00FA030B">
        <w:rPr>
          <w:rFonts w:cs="Arial"/>
          <w:noProof/>
        </w:rPr>
        <w:t>)</w:t>
      </w:r>
    </w:p>
    <w:p w:rsidR="001E2DDF" w:rsidRPr="001E2DDF" w:rsidRDefault="001E2DDF" w:rsidP="001E2DDF">
      <w:pPr>
        <w:pStyle w:val="References"/>
        <w:rPr>
          <w:rFonts w:cs="Arial"/>
          <w:noProof/>
        </w:rPr>
      </w:pPr>
      <w:bookmarkStart w:id="77" w:name="_ENREF_65"/>
      <w:r w:rsidRPr="001E2DDF">
        <w:rPr>
          <w:rFonts w:cs="Arial"/>
          <w:noProof/>
        </w:rPr>
        <w:t>65.</w:t>
      </w:r>
      <w:r w:rsidRPr="001E2DDF">
        <w:rPr>
          <w:rFonts w:cs="Arial"/>
          <w:noProof/>
        </w:rPr>
        <w:tab/>
      </w:r>
      <w:hyperlink r:id="rId25" w:history="1">
        <w:r w:rsidRPr="00FA030B">
          <w:rPr>
            <w:rStyle w:val="Hyperlink"/>
            <w:rFonts w:cs="Arial"/>
            <w:noProof/>
          </w:rPr>
          <w:t>World Health Organization (WHO). Fifth meeting of the Emergency Committee under the International Health Regulations (2005) regarding microcephaly, other neurological disorders and Zika virus. 2016</w:t>
        </w:r>
      </w:hyperlink>
      <w:r w:rsidRPr="001E2DDF">
        <w:rPr>
          <w:rFonts w:cs="Arial"/>
          <w:noProof/>
        </w:rPr>
        <w:t xml:space="preserve">. Accessed on 20 February 2017. Available from: </w:t>
      </w:r>
      <w:r w:rsidR="00FA030B">
        <w:rPr>
          <w:rFonts w:cs="Arial"/>
          <w:noProof/>
        </w:rPr>
        <w:t>(</w:t>
      </w:r>
      <w:r w:rsidRPr="00FA030B">
        <w:rPr>
          <w:rFonts w:cs="Arial"/>
          <w:noProof/>
        </w:rPr>
        <w:t>www.who.int/mediacentre/news/statements/2016/zika-fifth-ec/en/</w:t>
      </w:r>
      <w:bookmarkEnd w:id="77"/>
      <w:r w:rsidR="00FA030B">
        <w:rPr>
          <w:rFonts w:cs="Arial"/>
          <w:noProof/>
        </w:rPr>
        <w:t>)</w:t>
      </w:r>
    </w:p>
    <w:p w:rsidR="001E2DDF" w:rsidRPr="001E2DDF" w:rsidRDefault="001E2DDF" w:rsidP="001E2DDF">
      <w:pPr>
        <w:pStyle w:val="References"/>
        <w:rPr>
          <w:rFonts w:cs="Arial"/>
          <w:noProof/>
        </w:rPr>
      </w:pPr>
      <w:bookmarkStart w:id="78" w:name="_ENREF_66"/>
      <w:r w:rsidRPr="001E2DDF">
        <w:rPr>
          <w:rFonts w:cs="Arial"/>
          <w:noProof/>
        </w:rPr>
        <w:t>66.</w:t>
      </w:r>
      <w:r w:rsidRPr="001E2DDF">
        <w:rPr>
          <w:rFonts w:cs="Arial"/>
          <w:noProof/>
        </w:rPr>
        <w:tab/>
        <w:t>Duong V, Lambrechts L, Paul RE, Ly S, Lay RS, Long KC, et al. Asymptomatic humans transmit dengue virus to mosquitoes</w:t>
      </w:r>
      <w:r w:rsidRPr="001E2DDF">
        <w:rPr>
          <w:rFonts w:cs="Arial"/>
          <w:i/>
          <w:noProof/>
        </w:rPr>
        <w:t>.</w:t>
      </w:r>
      <w:r w:rsidRPr="001E2DDF">
        <w:rPr>
          <w:rFonts w:cs="Arial"/>
          <w:noProof/>
        </w:rPr>
        <w:t xml:space="preserve"> </w:t>
      </w:r>
      <w:r w:rsidRPr="001E2DDF">
        <w:rPr>
          <w:rFonts w:cs="Arial"/>
          <w:i/>
          <w:noProof/>
        </w:rPr>
        <w:t>Proceedings of the National Academy of Sciences</w:t>
      </w:r>
      <w:r w:rsidRPr="001E2DDF">
        <w:rPr>
          <w:rFonts w:cs="Arial"/>
          <w:noProof/>
        </w:rPr>
        <w:t xml:space="preserve"> 2015;112(47):14688-14693.</w:t>
      </w:r>
      <w:bookmarkEnd w:id="78"/>
    </w:p>
    <w:p w:rsidR="001E2DDF" w:rsidRDefault="001E2DDF" w:rsidP="001E2DDF">
      <w:pPr>
        <w:pStyle w:val="References"/>
        <w:rPr>
          <w:rFonts w:cs="Arial"/>
          <w:noProof/>
        </w:rPr>
      </w:pPr>
    </w:p>
    <w:p w:rsidR="00F21039" w:rsidRDefault="00F97D0D" w:rsidP="008370AE">
      <w:pPr>
        <w:pStyle w:val="References"/>
        <w:sectPr w:rsidR="00F21039" w:rsidSect="00F90889">
          <w:footnotePr>
            <w:numFmt w:val="lowerRoman"/>
          </w:footnotePr>
          <w:pgSz w:w="11906" w:h="16838" w:code="9"/>
          <w:pgMar w:top="1440" w:right="1797" w:bottom="1440" w:left="1797" w:header="720" w:footer="720" w:gutter="0"/>
          <w:cols w:space="720"/>
          <w:titlePg/>
          <w:docGrid w:linePitch="326"/>
        </w:sectPr>
      </w:pPr>
      <w:r w:rsidRPr="003339F6">
        <w:fldChar w:fldCharType="end"/>
      </w:r>
    </w:p>
    <w:p w:rsidR="00B25806" w:rsidRPr="002506C7" w:rsidRDefault="00B25806" w:rsidP="00A95AAD">
      <w:pPr>
        <w:pStyle w:val="Heading1"/>
      </w:pPr>
      <w:r w:rsidRPr="002506C7">
        <w:t>Further information and resources</w:t>
      </w:r>
    </w:p>
    <w:p w:rsidR="00B25806" w:rsidRPr="00A95AAD" w:rsidRDefault="00B25806" w:rsidP="00A95AAD">
      <w:pPr>
        <w:pStyle w:val="ListParagraph"/>
      </w:pPr>
      <w:r w:rsidRPr="00A95AAD">
        <w:t xml:space="preserve">Australian Department of Health </w:t>
      </w:r>
      <w:hyperlink r:id="rId26" w:history="1">
        <w:proofErr w:type="spellStart"/>
        <w:r w:rsidRPr="00A95AAD">
          <w:rPr>
            <w:rStyle w:val="Hyperlink"/>
            <w:color w:val="auto"/>
            <w:u w:val="none"/>
          </w:rPr>
          <w:t>Zika</w:t>
        </w:r>
        <w:proofErr w:type="spellEnd"/>
        <w:r w:rsidRPr="00A95AAD">
          <w:rPr>
            <w:rStyle w:val="Hyperlink"/>
            <w:color w:val="auto"/>
            <w:u w:val="none"/>
          </w:rPr>
          <w:t xml:space="preserve"> virus website</w:t>
        </w:r>
      </w:hyperlink>
    </w:p>
    <w:p w:rsidR="00B25806" w:rsidRPr="00A95AAD" w:rsidRDefault="004247DA" w:rsidP="00A95AAD">
      <w:pPr>
        <w:pStyle w:val="ListParagraph"/>
      </w:pPr>
      <w:hyperlink r:id="rId27" w:history="1">
        <w:proofErr w:type="spellStart"/>
        <w:r w:rsidR="00B25806" w:rsidRPr="00A95AAD">
          <w:rPr>
            <w:rStyle w:val="Hyperlink"/>
            <w:color w:val="auto"/>
            <w:u w:val="none"/>
          </w:rPr>
          <w:t>Smartraveller</w:t>
        </w:r>
        <w:proofErr w:type="spellEnd"/>
        <w:r w:rsidR="00B25806" w:rsidRPr="00A95AAD">
          <w:rPr>
            <w:rStyle w:val="Hyperlink"/>
            <w:color w:val="auto"/>
            <w:u w:val="none"/>
          </w:rPr>
          <w:t xml:space="preserve"> website</w:t>
        </w:r>
      </w:hyperlink>
      <w:r w:rsidR="00B25806" w:rsidRPr="00A95AAD">
        <w:t xml:space="preserve"> (Australian Department of Foreign Affairs and Trade)</w:t>
      </w:r>
    </w:p>
    <w:p w:rsidR="00B25806" w:rsidRPr="00A95AAD" w:rsidRDefault="00B25806" w:rsidP="00A95AAD">
      <w:pPr>
        <w:pStyle w:val="ListParagraph"/>
      </w:pPr>
      <w:r w:rsidRPr="00A95AAD">
        <w:t xml:space="preserve">WHO/Pan American Health Organization </w:t>
      </w:r>
      <w:hyperlink r:id="rId28" w:history="1">
        <w:proofErr w:type="spellStart"/>
        <w:r w:rsidRPr="00A95AAD">
          <w:rPr>
            <w:rStyle w:val="Hyperlink"/>
            <w:color w:val="auto"/>
            <w:u w:val="none"/>
          </w:rPr>
          <w:t>Zika</w:t>
        </w:r>
        <w:proofErr w:type="spellEnd"/>
        <w:r w:rsidRPr="00A95AAD">
          <w:rPr>
            <w:rStyle w:val="Hyperlink"/>
            <w:color w:val="auto"/>
            <w:u w:val="none"/>
          </w:rPr>
          <w:t xml:space="preserve"> virus website</w:t>
        </w:r>
      </w:hyperlink>
    </w:p>
    <w:p w:rsidR="00B25806" w:rsidRPr="00A95AAD" w:rsidRDefault="00B25806" w:rsidP="00A95AAD">
      <w:pPr>
        <w:pStyle w:val="ListParagraph"/>
      </w:pPr>
      <w:r w:rsidRPr="00A95AAD">
        <w:t xml:space="preserve">US CDC </w:t>
      </w:r>
      <w:hyperlink r:id="rId29" w:history="1">
        <w:proofErr w:type="spellStart"/>
        <w:r w:rsidRPr="00A95AAD">
          <w:rPr>
            <w:rStyle w:val="Hyperlink"/>
            <w:color w:val="auto"/>
            <w:u w:val="none"/>
          </w:rPr>
          <w:t>Zika</w:t>
        </w:r>
        <w:proofErr w:type="spellEnd"/>
        <w:r w:rsidRPr="00A95AAD">
          <w:rPr>
            <w:rStyle w:val="Hyperlink"/>
            <w:color w:val="auto"/>
            <w:u w:val="none"/>
          </w:rPr>
          <w:t xml:space="preserve"> virus website</w:t>
        </w:r>
      </w:hyperlink>
    </w:p>
    <w:p w:rsidR="00B25806" w:rsidRPr="00A95AAD" w:rsidRDefault="00B25806" w:rsidP="00A95AAD">
      <w:pPr>
        <w:pStyle w:val="ListParagraph"/>
      </w:pPr>
      <w:r w:rsidRPr="00A95AAD">
        <w:t xml:space="preserve">ECDC (Europe) </w:t>
      </w:r>
      <w:hyperlink r:id="rId30" w:history="1">
        <w:proofErr w:type="spellStart"/>
        <w:r w:rsidRPr="00A95AAD">
          <w:rPr>
            <w:rStyle w:val="Hyperlink"/>
            <w:color w:val="auto"/>
            <w:u w:val="none"/>
          </w:rPr>
          <w:t>Zika</w:t>
        </w:r>
        <w:proofErr w:type="spellEnd"/>
        <w:r w:rsidRPr="00A95AAD">
          <w:rPr>
            <w:rStyle w:val="Hyperlink"/>
            <w:color w:val="auto"/>
            <w:u w:val="none"/>
          </w:rPr>
          <w:t xml:space="preserve"> virus infection website</w:t>
        </w:r>
      </w:hyperlink>
      <w:r w:rsidRPr="00A95AAD">
        <w:t>.</w:t>
      </w:r>
    </w:p>
    <w:p w:rsidR="0092728B" w:rsidRPr="001F3FDA" w:rsidRDefault="002A4B69" w:rsidP="00A95AAD">
      <w:pPr>
        <w:pStyle w:val="Heading1"/>
      </w:pPr>
      <w:r w:rsidRPr="001F3FDA">
        <w:t>Appendices</w:t>
      </w:r>
    </w:p>
    <w:p w:rsidR="001871DD" w:rsidRPr="001871DD" w:rsidRDefault="001871DD" w:rsidP="00A95AAD">
      <w:pPr>
        <w:pStyle w:val="ListParagraph"/>
      </w:pPr>
      <w:r w:rsidRPr="001871DD">
        <w:fldChar w:fldCharType="begin"/>
      </w:r>
      <w:r w:rsidRPr="001871DD">
        <w:instrText xml:space="preserve"> REF _Ref454542285 \h </w:instrText>
      </w:r>
      <w:r>
        <w:instrText xml:space="preserve"> \* MERGEFORMAT </w:instrText>
      </w:r>
      <w:r w:rsidRPr="001871DD">
        <w:fldChar w:fldCharType="separate"/>
      </w:r>
      <w:r w:rsidR="00B50769" w:rsidRPr="00A95AAD">
        <w:t xml:space="preserve">Appendix </w:t>
      </w:r>
      <w:r w:rsidR="00B50769">
        <w:rPr>
          <w:noProof/>
        </w:rPr>
        <w:t>1</w:t>
      </w:r>
      <w:r w:rsidR="00B50769" w:rsidRPr="00A95AAD">
        <w:t xml:space="preserve">: Table of recommendations regarding ZIKV </w:t>
      </w:r>
      <w:r w:rsidRPr="001871DD">
        <w:fldChar w:fldCharType="end"/>
      </w:r>
    </w:p>
    <w:p w:rsidR="00783A06" w:rsidRPr="00783A06" w:rsidRDefault="00783A06" w:rsidP="00A95AAD">
      <w:pPr>
        <w:pStyle w:val="ListParagraph"/>
      </w:pPr>
      <w:r w:rsidRPr="00783A06">
        <w:fldChar w:fldCharType="begin"/>
      </w:r>
      <w:r w:rsidRPr="00783A06">
        <w:instrText xml:space="preserve"> REF _Ref446072510 \h </w:instrText>
      </w:r>
      <w:r>
        <w:instrText xml:space="preserve"> \* MERGEFORMAT </w:instrText>
      </w:r>
      <w:r w:rsidRPr="00783A06">
        <w:fldChar w:fldCharType="separate"/>
      </w:r>
      <w:r w:rsidR="00B50769" w:rsidRPr="00B25806">
        <w:t xml:space="preserve">Appendix </w:t>
      </w:r>
      <w:r w:rsidR="00B50769">
        <w:rPr>
          <w:noProof/>
        </w:rPr>
        <w:t>2</w:t>
      </w:r>
      <w:r w:rsidR="00B50769" w:rsidRPr="00B25806">
        <w:t xml:space="preserve">: </w:t>
      </w:r>
      <w:proofErr w:type="spellStart"/>
      <w:r w:rsidR="00B50769" w:rsidRPr="00B25806">
        <w:t>Zika</w:t>
      </w:r>
      <w:proofErr w:type="spellEnd"/>
      <w:r w:rsidR="00B50769" w:rsidRPr="00B25806">
        <w:t xml:space="preserve"> Virus Factsheet</w:t>
      </w:r>
      <w:r w:rsidRPr="00783A06">
        <w:fldChar w:fldCharType="end"/>
      </w:r>
    </w:p>
    <w:p w:rsidR="00783A06" w:rsidRPr="00783A06" w:rsidRDefault="00783A06" w:rsidP="00A95AAD">
      <w:pPr>
        <w:pStyle w:val="ListParagraph"/>
      </w:pPr>
      <w:r w:rsidRPr="00783A06">
        <w:fldChar w:fldCharType="begin"/>
      </w:r>
      <w:r w:rsidRPr="00783A06">
        <w:instrText xml:space="preserve"> REF _Ref446072517 \h </w:instrText>
      </w:r>
      <w:r>
        <w:instrText xml:space="preserve"> \* MERGEFORMAT </w:instrText>
      </w:r>
      <w:r w:rsidRPr="00783A06">
        <w:fldChar w:fldCharType="separate"/>
      </w:r>
      <w:r w:rsidR="00B50769" w:rsidRPr="00DA0903">
        <w:t xml:space="preserve">Appendix </w:t>
      </w:r>
      <w:r w:rsidR="00B50769">
        <w:rPr>
          <w:noProof/>
        </w:rPr>
        <w:t>3</w:t>
      </w:r>
      <w:r w:rsidR="00B50769" w:rsidRPr="00DA0903">
        <w:t>: Public Health Unit checklist</w:t>
      </w:r>
      <w:r w:rsidRPr="00783A06">
        <w:fldChar w:fldCharType="end"/>
      </w:r>
    </w:p>
    <w:p w:rsidR="00783A06" w:rsidRPr="00E77189" w:rsidRDefault="00783A06" w:rsidP="00A95AAD">
      <w:pPr>
        <w:pStyle w:val="ListParagraph"/>
      </w:pPr>
      <w:r w:rsidRPr="00E77189">
        <w:fldChar w:fldCharType="begin"/>
      </w:r>
      <w:r w:rsidRPr="00E77189">
        <w:instrText xml:space="preserve"> REF _Ref446072523 \h  \* MERGEFORMAT </w:instrText>
      </w:r>
      <w:r w:rsidRPr="00E77189">
        <w:fldChar w:fldCharType="separate"/>
      </w:r>
      <w:r w:rsidR="00B50769" w:rsidRPr="00DA0903">
        <w:t xml:space="preserve">Appendix </w:t>
      </w:r>
      <w:r w:rsidR="00B50769">
        <w:rPr>
          <w:noProof/>
        </w:rPr>
        <w:t>4</w:t>
      </w:r>
      <w:r w:rsidR="00B50769" w:rsidRPr="00DA0903">
        <w:t xml:space="preserve">: </w:t>
      </w:r>
      <w:r w:rsidR="00B50769">
        <w:t xml:space="preserve">Example </w:t>
      </w:r>
      <w:proofErr w:type="spellStart"/>
      <w:r w:rsidR="00B50769" w:rsidRPr="00DA0903">
        <w:t>Zika</w:t>
      </w:r>
      <w:proofErr w:type="spellEnd"/>
      <w:r w:rsidR="00B50769" w:rsidRPr="00DA0903">
        <w:t xml:space="preserve"> virus infection case investigation form</w:t>
      </w:r>
      <w:r w:rsidRPr="00E77189">
        <w:fldChar w:fldCharType="end"/>
      </w:r>
    </w:p>
    <w:p w:rsidR="0092728B" w:rsidRPr="001F3FDA" w:rsidRDefault="002A4B69" w:rsidP="00A95AAD">
      <w:pPr>
        <w:pStyle w:val="Heading1"/>
      </w:pPr>
      <w:r w:rsidRPr="001F3FDA">
        <w:t>Jurisdiction specific issues</w:t>
      </w:r>
    </w:p>
    <w:p w:rsidR="00F97D0D" w:rsidRPr="005246FB" w:rsidRDefault="004247DA" w:rsidP="00A95AAD">
      <w:hyperlink r:id="rId31" w:history="1">
        <w:proofErr w:type="gramStart"/>
        <w:r w:rsidR="00E8770D">
          <w:rPr>
            <w:rStyle w:val="Hyperlink"/>
          </w:rPr>
          <w:t>Link</w:t>
        </w:r>
        <w:r w:rsidR="008F6529">
          <w:rPr>
            <w:rStyle w:val="Hyperlink"/>
          </w:rPr>
          <w:t>s</w:t>
        </w:r>
        <w:r w:rsidR="002A4B69" w:rsidRPr="001F3FDA">
          <w:rPr>
            <w:rStyle w:val="Hyperlink"/>
          </w:rPr>
          <w:t xml:space="preserve"> to State and Territory Public Health Legislation, the </w:t>
        </w:r>
        <w:r w:rsidR="00284A9C">
          <w:rPr>
            <w:rStyle w:val="Hyperlink"/>
          </w:rPr>
          <w:t>Biosecurity</w:t>
        </w:r>
        <w:r w:rsidR="002A4B69" w:rsidRPr="001F3FDA">
          <w:rPr>
            <w:rStyle w:val="Hyperlink"/>
          </w:rPr>
          <w:t xml:space="preserve"> Act </w:t>
        </w:r>
        <w:r w:rsidR="00A0511E">
          <w:rPr>
            <w:rStyle w:val="Hyperlink"/>
          </w:rPr>
          <w:t xml:space="preserve">2015 </w:t>
        </w:r>
        <w:r w:rsidR="002A4B69" w:rsidRPr="001F3FDA">
          <w:rPr>
            <w:rStyle w:val="Hyperlink"/>
          </w:rPr>
          <w:t>and the National Health Security Act 2007</w:t>
        </w:r>
        <w:r w:rsidR="002A4B69" w:rsidRPr="005246FB">
          <w:t>.</w:t>
        </w:r>
        <w:proofErr w:type="gramEnd"/>
      </w:hyperlink>
    </w:p>
    <w:p w:rsidR="00B361AE" w:rsidRDefault="00B361AE" w:rsidP="00A63A2A">
      <w:pPr>
        <w:sectPr w:rsidR="00B361AE" w:rsidSect="0099412F">
          <w:pgSz w:w="11906" w:h="16838" w:code="9"/>
          <w:pgMar w:top="1440" w:right="1797" w:bottom="1440" w:left="1797" w:header="720" w:footer="720" w:gutter="0"/>
          <w:cols w:space="720"/>
          <w:titlePg/>
          <w:docGrid w:linePitch="326"/>
        </w:sectPr>
      </w:pPr>
    </w:p>
    <w:p w:rsidR="00365A96" w:rsidRPr="00A95AAD" w:rsidRDefault="00B361AE" w:rsidP="00CE7B8F">
      <w:pPr>
        <w:pStyle w:val="Heading1"/>
        <w:numPr>
          <w:ilvl w:val="0"/>
          <w:numId w:val="0"/>
        </w:numPr>
        <w:ind w:left="709" w:hanging="709"/>
      </w:pPr>
      <w:bookmarkStart w:id="79" w:name="_Ref454542343"/>
      <w:bookmarkStart w:id="80" w:name="_Ref454542285"/>
      <w:r w:rsidRPr="00A95AAD">
        <w:t xml:space="preserve">Appendix </w:t>
      </w:r>
      <w:r w:rsidR="004247DA">
        <w:fldChar w:fldCharType="begin"/>
      </w:r>
      <w:r w:rsidR="004247DA">
        <w:instrText xml:space="preserve"> SEQ Appendix \* ARABIC </w:instrText>
      </w:r>
      <w:r w:rsidR="004247DA">
        <w:fldChar w:fldCharType="separate"/>
      </w:r>
      <w:r w:rsidR="00B50769">
        <w:rPr>
          <w:noProof/>
        </w:rPr>
        <w:t>1</w:t>
      </w:r>
      <w:r w:rsidR="004247DA">
        <w:rPr>
          <w:noProof/>
        </w:rPr>
        <w:fldChar w:fldCharType="end"/>
      </w:r>
      <w:bookmarkEnd w:id="79"/>
      <w:r w:rsidRPr="00A95AAD">
        <w:t xml:space="preserve">: Table of recommendations regarding </w:t>
      </w:r>
      <w:r w:rsidR="00E5470A" w:rsidRPr="00A95AAD">
        <w:t xml:space="preserve">ZIKV </w:t>
      </w:r>
      <w:bookmarkEnd w:id="80"/>
      <w:r w:rsidR="00FB7556">
        <w:t>virus prevention</w:t>
      </w:r>
      <w:r w:rsidR="00726169">
        <w:t xml:space="preserve"> </w:t>
      </w:r>
    </w:p>
    <w:p w:rsidR="004D0055" w:rsidRPr="005246FB" w:rsidRDefault="004D0055" w:rsidP="00A95AAD">
      <w:pPr>
        <w:rPr>
          <w:b/>
          <w:color w:val="222222"/>
          <w:szCs w:val="20"/>
        </w:rPr>
      </w:pPr>
      <w:r w:rsidRPr="005246FB">
        <w:rPr>
          <w:b/>
        </w:rPr>
        <w:t>Travel precautions for ALL TRAVELLERS to</w:t>
      </w:r>
      <w:r w:rsidR="00AF572A" w:rsidRPr="005246FB">
        <w:rPr>
          <w:rStyle w:val="Strong"/>
          <w:b w:val="0"/>
          <w:color w:val="222222"/>
          <w:szCs w:val="20"/>
        </w:rPr>
        <w:t xml:space="preserve"> </w:t>
      </w:r>
      <w:hyperlink r:id="rId32" w:history="1">
        <w:proofErr w:type="spellStart"/>
        <w:r w:rsidRPr="005246FB">
          <w:rPr>
            <w:rStyle w:val="Hyperlink"/>
            <w:b/>
          </w:rPr>
          <w:t>Zika</w:t>
        </w:r>
        <w:proofErr w:type="spellEnd"/>
        <w:r w:rsidRPr="005246FB">
          <w:rPr>
            <w:rStyle w:val="Hyperlink"/>
            <w:b/>
          </w:rPr>
          <w:t xml:space="preserve"> virus</w:t>
        </w:r>
        <w:r w:rsidR="0057006E">
          <w:rPr>
            <w:rStyle w:val="Hyperlink"/>
            <w:b/>
          </w:rPr>
          <w:t>-</w:t>
        </w:r>
        <w:r w:rsidRPr="005246FB">
          <w:rPr>
            <w:rStyle w:val="Hyperlink"/>
            <w:b/>
          </w:rPr>
          <w:t>affected countries</w:t>
        </w:r>
      </w:hyperlink>
    </w:p>
    <w:p w:rsidR="001509BE" w:rsidRDefault="00076B80" w:rsidP="00A95AAD">
      <w:r w:rsidRPr="00076B80">
        <w:t>Strictly follow good mosquito bite precautions, avoid pregnancy and avoid unprotected sex (vaginal, oral and anal)</w:t>
      </w:r>
    </w:p>
    <w:p w:rsidR="004D0055" w:rsidRPr="004D0055" w:rsidRDefault="004D0055" w:rsidP="00A95AAD">
      <w:r w:rsidRPr="004D0055">
        <w:rPr>
          <w:rStyle w:val="Strong"/>
          <w:color w:val="222222"/>
        </w:rPr>
        <w:t>Notes:</w:t>
      </w:r>
    </w:p>
    <w:p w:rsidR="004D0055" w:rsidRPr="00A95AAD" w:rsidRDefault="004D0055" w:rsidP="00A95AAD">
      <w:pPr>
        <w:pStyle w:val="ListParagraph"/>
      </w:pPr>
      <w:r w:rsidRPr="00A95AAD">
        <w:t xml:space="preserve">The goals of this advice are to prevent a pregnant woman from becoming infected with </w:t>
      </w:r>
      <w:proofErr w:type="spellStart"/>
      <w:r w:rsidRPr="00A95AAD">
        <w:t>Zika</w:t>
      </w:r>
      <w:proofErr w:type="spellEnd"/>
      <w:r w:rsidRPr="00A95AAD">
        <w:t xml:space="preserve"> virus, and to prevent sexual transmission of </w:t>
      </w:r>
      <w:proofErr w:type="spellStart"/>
      <w:r w:rsidRPr="00A95AAD">
        <w:t>Zika</w:t>
      </w:r>
      <w:proofErr w:type="spellEnd"/>
      <w:r w:rsidRPr="00A95AAD">
        <w:t xml:space="preserve"> virus to any sexual partners.</w:t>
      </w:r>
    </w:p>
    <w:p w:rsidR="004D0055" w:rsidRPr="00A95AAD" w:rsidRDefault="004D0055" w:rsidP="00A95AAD">
      <w:pPr>
        <w:pStyle w:val="ListParagraph"/>
      </w:pPr>
      <w:r w:rsidRPr="00A95AAD">
        <w:t xml:space="preserve">All people with symptoms consistent with a </w:t>
      </w:r>
      <w:proofErr w:type="spellStart"/>
      <w:r w:rsidRPr="00A95AAD">
        <w:t>Zika</w:t>
      </w:r>
      <w:proofErr w:type="spellEnd"/>
      <w:r w:rsidRPr="00A95AAD">
        <w:t xml:space="preserve"> virus infection should be tested as appropriate. Discussion with a pathologist is advised.</w:t>
      </w:r>
    </w:p>
    <w:p w:rsidR="004D0055" w:rsidRPr="00A95AAD" w:rsidRDefault="004D0055" w:rsidP="00A95AAD">
      <w:pPr>
        <w:pStyle w:val="ListParagraph"/>
      </w:pPr>
      <w:r w:rsidRPr="00A95AAD">
        <w:t>Unless specified, partner refers to male or female partner</w:t>
      </w:r>
      <w:r w:rsidR="0057006E">
        <w:t>.</w:t>
      </w:r>
    </w:p>
    <w:p w:rsidR="004D0055" w:rsidRDefault="004D0055" w:rsidP="00A95AAD">
      <w:pPr>
        <w:pStyle w:val="ListParagraph"/>
      </w:pPr>
      <w:r w:rsidRPr="00A95AAD">
        <w:rPr>
          <w:rStyle w:val="Strong"/>
          <w:b w:val="0"/>
          <w:bCs w:val="0"/>
        </w:rPr>
        <w:t>Low</w:t>
      </w:r>
      <w:r w:rsidR="0057006E">
        <w:rPr>
          <w:rStyle w:val="Strong"/>
          <w:b w:val="0"/>
          <w:bCs w:val="0"/>
        </w:rPr>
        <w:t>-</w:t>
      </w:r>
      <w:r w:rsidRPr="00A95AAD">
        <w:rPr>
          <w:rStyle w:val="Strong"/>
          <w:b w:val="0"/>
          <w:bCs w:val="0"/>
        </w:rPr>
        <w:t>risk countries</w:t>
      </w:r>
      <w:r w:rsidR="00AF572A">
        <w:rPr>
          <w:rStyle w:val="Strong"/>
          <w:b w:val="0"/>
          <w:bCs w:val="0"/>
        </w:rPr>
        <w:t xml:space="preserve"> </w:t>
      </w:r>
      <w:r w:rsidRPr="00A95AAD">
        <w:t>- Advice to travellers to low</w:t>
      </w:r>
      <w:r w:rsidR="0057006E">
        <w:t>-</w:t>
      </w:r>
      <w:r w:rsidRPr="00A95AAD">
        <w:t>risk countries is determined by individual risk assessment. Advice for travellers to moderate and high</w:t>
      </w:r>
      <w:r w:rsidR="0057006E">
        <w:t>-</w:t>
      </w:r>
      <w:r w:rsidRPr="00A95AAD">
        <w:t>risk countries may be tailored based on the outcomes of an individual risk assessment. Please follow advice relevant to risk.</w:t>
      </w:r>
    </w:p>
    <w:tbl>
      <w:tblPr>
        <w:tblW w:w="4877" w:type="pct"/>
        <w:tblInd w:w="135" w:type="dxa"/>
        <w:shd w:val="clear" w:color="auto" w:fill="FFFFFF"/>
        <w:tblCellMar>
          <w:left w:w="0" w:type="dxa"/>
          <w:right w:w="0" w:type="dxa"/>
        </w:tblCellMar>
        <w:tblLook w:val="04A0" w:firstRow="1" w:lastRow="0" w:firstColumn="1" w:lastColumn="0" w:noHBand="0" w:noVBand="1"/>
        <w:tblDescription w:val="Appendix table 1 displays summary recommendations to prevent a pregnant woman from becoming infected with Zika virus, and to prevent sexual transmission of Zika virus to any sexual partners."/>
      </w:tblPr>
      <w:tblGrid>
        <w:gridCol w:w="2205"/>
        <w:gridCol w:w="3886"/>
        <w:gridCol w:w="4695"/>
        <w:gridCol w:w="3121"/>
      </w:tblGrid>
      <w:tr w:rsidR="001949DA" w:rsidTr="00F90889">
        <w:tc>
          <w:tcPr>
            <w:tcW w:w="0" w:type="auto"/>
            <w:shd w:val="clear" w:color="auto" w:fill="E8F3FA"/>
            <w:tcMar>
              <w:top w:w="150" w:type="dxa"/>
              <w:left w:w="150" w:type="dxa"/>
              <w:bottom w:w="150" w:type="dxa"/>
              <w:right w:w="150" w:type="dxa"/>
            </w:tcMar>
            <w:hideMark/>
          </w:tcPr>
          <w:p w:rsidR="001949DA" w:rsidRDefault="001949DA" w:rsidP="00F90889">
            <w:pPr>
              <w:spacing w:after="300" w:line="300" w:lineRule="atLeast"/>
              <w:ind w:right="0"/>
              <w:jc w:val="center"/>
              <w:rPr>
                <w:rFonts w:ascii="Calibri" w:hAnsi="Calibri"/>
                <w:b/>
                <w:bCs/>
                <w:color w:val="222222"/>
                <w:sz w:val="20"/>
                <w:szCs w:val="20"/>
                <w:lang w:val="en-GB"/>
              </w:rPr>
            </w:pPr>
            <w:r>
              <w:rPr>
                <w:b/>
                <w:bCs/>
                <w:color w:val="222222"/>
                <w:sz w:val="20"/>
                <w:szCs w:val="20"/>
                <w:lang w:val="en-GB"/>
              </w:rPr>
              <w:t>Traveller</w:t>
            </w:r>
          </w:p>
        </w:tc>
        <w:tc>
          <w:tcPr>
            <w:tcW w:w="1397" w:type="pct"/>
            <w:shd w:val="clear" w:color="auto" w:fill="E8F3FA"/>
            <w:tcMar>
              <w:top w:w="150" w:type="dxa"/>
              <w:left w:w="150" w:type="dxa"/>
              <w:bottom w:w="150" w:type="dxa"/>
              <w:right w:w="150" w:type="dxa"/>
            </w:tcMar>
            <w:hideMark/>
          </w:tcPr>
          <w:p w:rsidR="001949DA" w:rsidRDefault="001949DA" w:rsidP="00F90889">
            <w:pPr>
              <w:spacing w:after="300" w:line="300" w:lineRule="atLeast"/>
              <w:ind w:right="0"/>
              <w:jc w:val="center"/>
              <w:rPr>
                <w:rFonts w:ascii="Calibri" w:hAnsi="Calibri"/>
                <w:b/>
                <w:bCs/>
                <w:color w:val="222222"/>
                <w:sz w:val="20"/>
                <w:szCs w:val="20"/>
                <w:lang w:val="en-GB"/>
              </w:rPr>
            </w:pPr>
            <w:r>
              <w:rPr>
                <w:b/>
                <w:bCs/>
                <w:color w:val="222222"/>
                <w:sz w:val="20"/>
                <w:szCs w:val="20"/>
                <w:lang w:val="en-GB"/>
              </w:rPr>
              <w:t>Pregnancy advice</w:t>
            </w:r>
          </w:p>
        </w:tc>
        <w:tc>
          <w:tcPr>
            <w:tcW w:w="1688" w:type="pct"/>
            <w:shd w:val="clear" w:color="auto" w:fill="E8F3FA"/>
            <w:tcMar>
              <w:top w:w="150" w:type="dxa"/>
              <w:left w:w="150" w:type="dxa"/>
              <w:bottom w:w="150" w:type="dxa"/>
              <w:right w:w="150" w:type="dxa"/>
            </w:tcMar>
            <w:hideMark/>
          </w:tcPr>
          <w:p w:rsidR="001949DA" w:rsidRDefault="001949DA" w:rsidP="00F90889">
            <w:pPr>
              <w:spacing w:after="300" w:line="300" w:lineRule="atLeast"/>
              <w:ind w:right="0"/>
              <w:jc w:val="center"/>
              <w:rPr>
                <w:rFonts w:ascii="Calibri" w:hAnsi="Calibri"/>
                <w:b/>
                <w:bCs/>
                <w:color w:val="222222"/>
                <w:sz w:val="20"/>
                <w:szCs w:val="20"/>
                <w:lang w:val="en-GB"/>
              </w:rPr>
            </w:pPr>
            <w:r>
              <w:rPr>
                <w:b/>
                <w:bCs/>
                <w:color w:val="222222"/>
                <w:sz w:val="20"/>
                <w:szCs w:val="20"/>
                <w:lang w:val="en-GB"/>
              </w:rPr>
              <w:t>Sexual transmission advice</w:t>
            </w:r>
          </w:p>
        </w:tc>
        <w:tc>
          <w:tcPr>
            <w:tcW w:w="1122" w:type="pct"/>
            <w:shd w:val="clear" w:color="auto" w:fill="E8F3FA"/>
            <w:tcMar>
              <w:top w:w="150" w:type="dxa"/>
              <w:left w:w="150" w:type="dxa"/>
              <w:bottom w:w="150" w:type="dxa"/>
              <w:right w:w="150" w:type="dxa"/>
            </w:tcMar>
            <w:hideMark/>
          </w:tcPr>
          <w:p w:rsidR="001949DA" w:rsidRDefault="001949DA" w:rsidP="00F90889">
            <w:pPr>
              <w:spacing w:after="300" w:line="300" w:lineRule="atLeast"/>
              <w:ind w:right="0"/>
              <w:jc w:val="center"/>
              <w:rPr>
                <w:rFonts w:ascii="Calibri" w:hAnsi="Calibri"/>
                <w:b/>
                <w:bCs/>
                <w:color w:val="222222"/>
                <w:sz w:val="20"/>
                <w:szCs w:val="20"/>
                <w:lang w:val="en-GB"/>
              </w:rPr>
            </w:pPr>
            <w:r>
              <w:rPr>
                <w:b/>
                <w:bCs/>
                <w:color w:val="222222"/>
                <w:sz w:val="20"/>
                <w:szCs w:val="20"/>
                <w:lang w:val="en-GB"/>
              </w:rPr>
              <w:t>Testing</w:t>
            </w:r>
          </w:p>
        </w:tc>
      </w:tr>
      <w:tr w:rsidR="001949DA" w:rsidTr="00F90889">
        <w:tc>
          <w:tcPr>
            <w:tcW w:w="0" w:type="auto"/>
            <w:tcBorders>
              <w:top w:val="single" w:sz="8" w:space="0" w:color="C4DEEE"/>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rStyle w:val="Strong"/>
                <w:color w:val="222222"/>
                <w:sz w:val="20"/>
                <w:szCs w:val="20"/>
                <w:bdr w:val="none" w:sz="0" w:space="0" w:color="auto" w:frame="1"/>
                <w:lang w:val="en-GB"/>
              </w:rPr>
              <w:t>Pregnant female</w:t>
            </w:r>
          </w:p>
        </w:tc>
        <w:tc>
          <w:tcPr>
            <w:tcW w:w="1397" w:type="pct"/>
            <w:tcBorders>
              <w:top w:val="single" w:sz="8" w:space="0" w:color="C4DEEE"/>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ind w:right="0"/>
              <w:rPr>
                <w:rFonts w:ascii="Times New Roman" w:eastAsia="Times New Roman" w:hAnsi="Times New Roman"/>
                <w:sz w:val="20"/>
                <w:szCs w:val="20"/>
                <w:lang w:eastAsia="en-AU"/>
              </w:rPr>
            </w:pPr>
          </w:p>
        </w:tc>
        <w:tc>
          <w:tcPr>
            <w:tcW w:w="1688" w:type="pct"/>
            <w:tcBorders>
              <w:top w:val="single" w:sz="8" w:space="0" w:color="C4DEEE"/>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Avoid unpro</w:t>
            </w:r>
            <w:r w:rsidR="005E16A6">
              <w:rPr>
                <w:color w:val="222222"/>
                <w:sz w:val="20"/>
                <w:szCs w:val="20"/>
                <w:lang w:val="en-GB"/>
              </w:rPr>
              <w:t xml:space="preserve">tected sex while travelling in </w:t>
            </w:r>
            <w:r w:rsidR="005E16A6" w:rsidRPr="00F90889">
              <w:rPr>
                <w:b/>
                <w:color w:val="222222"/>
                <w:sz w:val="20"/>
                <w:szCs w:val="20"/>
                <w:lang w:val="en-GB"/>
              </w:rPr>
              <w:t>high or moderate</w:t>
            </w:r>
            <w:r w:rsidR="0057006E">
              <w:rPr>
                <w:b/>
                <w:color w:val="222222"/>
                <w:sz w:val="20"/>
                <w:szCs w:val="20"/>
                <w:lang w:val="en-GB"/>
              </w:rPr>
              <w:t>-</w:t>
            </w:r>
            <w:r w:rsidR="005E16A6" w:rsidRPr="00F90889">
              <w:rPr>
                <w:b/>
                <w:color w:val="222222"/>
                <w:sz w:val="20"/>
                <w:szCs w:val="20"/>
                <w:lang w:val="en-GB"/>
              </w:rPr>
              <w:t>risk</w:t>
            </w:r>
            <w:r>
              <w:rPr>
                <w:color w:val="222222"/>
                <w:sz w:val="20"/>
                <w:szCs w:val="20"/>
                <w:lang w:val="en-GB"/>
              </w:rPr>
              <w:t xml:space="preserve"> </w:t>
            </w:r>
            <w:r w:rsidR="005E16A6">
              <w:rPr>
                <w:color w:val="222222"/>
                <w:sz w:val="20"/>
                <w:szCs w:val="20"/>
                <w:lang w:val="en-GB"/>
              </w:rPr>
              <w:t>‘</w:t>
            </w:r>
            <w:proofErr w:type="spellStart"/>
            <w:r w:rsidRPr="00F90889">
              <w:rPr>
                <w:i/>
                <w:color w:val="222222"/>
                <w:sz w:val="20"/>
                <w:szCs w:val="20"/>
                <w:lang w:val="en-GB"/>
              </w:rPr>
              <w:t>Zika</w:t>
            </w:r>
            <w:proofErr w:type="spellEnd"/>
            <w:r w:rsidRPr="00F90889">
              <w:rPr>
                <w:i/>
                <w:color w:val="222222"/>
                <w:sz w:val="20"/>
                <w:szCs w:val="20"/>
                <w:lang w:val="en-GB"/>
              </w:rPr>
              <w:t xml:space="preserve"> virus</w:t>
            </w:r>
            <w:r w:rsidR="00580FE6">
              <w:rPr>
                <w:i/>
                <w:color w:val="222222"/>
                <w:sz w:val="20"/>
                <w:szCs w:val="20"/>
                <w:lang w:val="en-GB"/>
              </w:rPr>
              <w:t>-</w:t>
            </w:r>
            <w:r w:rsidRPr="00F90889">
              <w:rPr>
                <w:i/>
                <w:color w:val="222222"/>
                <w:sz w:val="20"/>
                <w:szCs w:val="20"/>
                <w:lang w:val="en-GB"/>
              </w:rPr>
              <w:t>affected</w:t>
            </w:r>
            <w:r w:rsidR="005E16A6">
              <w:rPr>
                <w:i/>
                <w:color w:val="222222"/>
                <w:sz w:val="20"/>
                <w:szCs w:val="20"/>
                <w:lang w:val="en-GB"/>
              </w:rPr>
              <w:t>’</w:t>
            </w:r>
            <w:r>
              <w:rPr>
                <w:color w:val="222222"/>
                <w:sz w:val="20"/>
                <w:szCs w:val="20"/>
                <w:lang w:val="en-GB"/>
              </w:rPr>
              <w:t xml:space="preserve"> country. Avoid unprotected sex for the duration of pregnancy or for 6 months (whichever is longer) with a male partner who has travelled to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 Avoid unprotected sex for 8 weeks with a female partner who has travelled to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80FE6">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 xml:space="preserve">country.  </w:t>
            </w:r>
          </w:p>
        </w:tc>
        <w:tc>
          <w:tcPr>
            <w:tcW w:w="1122" w:type="pct"/>
            <w:tcBorders>
              <w:top w:val="single" w:sz="8" w:space="0" w:color="C4DEEE"/>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 xml:space="preserve">Testing should be offered to all pregnant women who have potentially been exposed to </w:t>
            </w:r>
            <w:proofErr w:type="spellStart"/>
            <w:r>
              <w:rPr>
                <w:color w:val="222222"/>
                <w:sz w:val="20"/>
                <w:szCs w:val="20"/>
                <w:lang w:val="en-GB"/>
              </w:rPr>
              <w:t>Zika</w:t>
            </w:r>
            <w:proofErr w:type="spellEnd"/>
            <w:r>
              <w:rPr>
                <w:color w:val="222222"/>
                <w:sz w:val="20"/>
                <w:szCs w:val="20"/>
                <w:lang w:val="en-GB"/>
              </w:rPr>
              <w:t xml:space="preserve"> virus, either through travel or sex.</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tcPr>
          <w:p w:rsidR="001949DA" w:rsidRDefault="001949DA" w:rsidP="00F90889">
            <w:pPr>
              <w:spacing w:after="300" w:line="300" w:lineRule="atLeast"/>
              <w:ind w:right="0"/>
              <w:rPr>
                <w:rStyle w:val="Strong"/>
                <w:rFonts w:ascii="Calibri" w:hAnsi="Calibri"/>
                <w:color w:val="222222"/>
                <w:bdr w:val="none" w:sz="0" w:space="0" w:color="auto" w:frame="1"/>
                <w:lang w:val="en-GB"/>
              </w:rPr>
            </w:pPr>
            <w:r>
              <w:rPr>
                <w:rStyle w:val="Strong"/>
                <w:color w:val="222222"/>
                <w:sz w:val="20"/>
                <w:szCs w:val="20"/>
                <w:bdr w:val="none" w:sz="0" w:space="0" w:color="auto" w:frame="1"/>
                <w:lang w:val="en-GB"/>
              </w:rPr>
              <w:t>Female planning</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 xml:space="preserve"> or at risk of pregnancy (of childbearing age and not using reliable contraception)</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 xml:space="preserve">Avoid pregnancy while travelling in </w:t>
            </w:r>
            <w:r w:rsidRPr="00F90889">
              <w:rPr>
                <w:b/>
                <w:color w:val="222222"/>
                <w:sz w:val="20"/>
                <w:szCs w:val="20"/>
                <w:lang w:val="en-GB"/>
              </w:rPr>
              <w:t>high or moderate</w:t>
            </w:r>
            <w:r w:rsidR="0057006E">
              <w:rPr>
                <w:b/>
                <w:color w:val="222222"/>
                <w:sz w:val="20"/>
                <w:szCs w:val="20"/>
                <w:lang w:val="en-GB"/>
              </w:rPr>
              <w:t>-</w:t>
            </w:r>
            <w:r w:rsidRPr="00F90889">
              <w:rPr>
                <w:b/>
                <w:color w:val="222222"/>
                <w:sz w:val="20"/>
                <w:szCs w:val="20"/>
                <w:lang w:val="en-GB"/>
              </w:rPr>
              <w:t>risk</w:t>
            </w:r>
            <w:r>
              <w:rPr>
                <w:color w:val="222222"/>
                <w:sz w:val="20"/>
                <w:szCs w:val="20"/>
                <w:lang w:val="en-GB"/>
              </w:rPr>
              <w:t xml:space="preserve"> </w:t>
            </w:r>
            <w:r w:rsidR="005E16A6">
              <w:rPr>
                <w:color w:val="222222"/>
                <w:sz w:val="20"/>
                <w:szCs w:val="20"/>
                <w:lang w:val="en-GB"/>
              </w:rPr>
              <w:t>‘</w:t>
            </w:r>
            <w:proofErr w:type="spellStart"/>
            <w:r w:rsidR="005E16A6" w:rsidRPr="00F90889">
              <w:rPr>
                <w:i/>
                <w:color w:val="222222"/>
                <w:sz w:val="20"/>
                <w:szCs w:val="20"/>
                <w:lang w:val="en-GB"/>
              </w:rPr>
              <w:t>Zika</w:t>
            </w:r>
            <w:proofErr w:type="spellEnd"/>
            <w:r w:rsidR="005E16A6" w:rsidRPr="00F90889">
              <w:rPr>
                <w:i/>
                <w:color w:val="222222"/>
                <w:sz w:val="20"/>
                <w:szCs w:val="20"/>
                <w:lang w:val="en-GB"/>
              </w:rPr>
              <w:t xml:space="preserve"> virus</w:t>
            </w:r>
            <w:r w:rsidR="00CD161A">
              <w:rPr>
                <w:i/>
                <w:color w:val="222222"/>
                <w:sz w:val="20"/>
                <w:szCs w:val="20"/>
                <w:lang w:val="en-GB"/>
              </w:rPr>
              <w:t>-</w:t>
            </w:r>
            <w:r w:rsidR="005E16A6" w:rsidRPr="00F90889">
              <w:rPr>
                <w:i/>
                <w:color w:val="222222"/>
                <w:sz w:val="20"/>
                <w:szCs w:val="20"/>
                <w:lang w:val="en-GB"/>
              </w:rPr>
              <w:t>affected</w:t>
            </w:r>
            <w:r w:rsidR="005E16A6">
              <w:rPr>
                <w:color w:val="222222"/>
                <w:sz w:val="20"/>
                <w:szCs w:val="20"/>
                <w:lang w:val="en-GB"/>
              </w:rPr>
              <w:t xml:space="preserve">’ </w:t>
            </w:r>
            <w:r>
              <w:rPr>
                <w:color w:val="222222"/>
                <w:sz w:val="20"/>
                <w:szCs w:val="20"/>
                <w:lang w:val="en-GB"/>
              </w:rPr>
              <w:t xml:space="preserve">countries. Avoid pregnancy for at least 8 weeks after the last day in a </w:t>
            </w:r>
            <w:r w:rsidRPr="00F90889">
              <w:rPr>
                <w:b/>
                <w:color w:val="222222"/>
                <w:sz w:val="20"/>
                <w:szCs w:val="20"/>
                <w:lang w:val="en-GB"/>
              </w:rPr>
              <w:t>high or moderate</w:t>
            </w:r>
            <w:r w:rsidR="00CD161A">
              <w:rPr>
                <w:b/>
                <w:color w:val="222222"/>
                <w:sz w:val="20"/>
                <w:szCs w:val="20"/>
                <w:lang w:val="en-GB"/>
              </w:rPr>
              <w:t>-</w:t>
            </w:r>
            <w:r w:rsidRPr="00F90889">
              <w:rPr>
                <w:b/>
                <w:color w:val="222222"/>
                <w:sz w:val="20"/>
                <w:szCs w:val="20"/>
                <w:lang w:val="en-GB"/>
              </w:rPr>
              <w:t>risk</w:t>
            </w:r>
            <w:r>
              <w:rPr>
                <w:color w:val="222222"/>
                <w:sz w:val="20"/>
                <w:szCs w:val="20"/>
                <w:lang w:val="en-GB"/>
              </w:rPr>
              <w:t xml:space="preserve"> ‘</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 or for 8 weeks after diagnosis.  Advice relating to a partner who has travelled also applies.</w:t>
            </w: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line="300" w:lineRule="atLeast"/>
              <w:ind w:right="0"/>
              <w:rPr>
                <w:rFonts w:ascii="Calibri" w:hAnsi="Calibri"/>
                <w:color w:val="222222"/>
                <w:sz w:val="20"/>
                <w:szCs w:val="20"/>
                <w:lang w:val="en-GB"/>
              </w:rPr>
            </w:pPr>
            <w:r>
              <w:rPr>
                <w:color w:val="222222"/>
                <w:sz w:val="20"/>
                <w:szCs w:val="20"/>
                <w:lang w:val="en-GB"/>
              </w:rPr>
              <w:t>Avoid unprotected sex for at least 8 weeks after the last day in a</w:t>
            </w:r>
            <w:r>
              <w:rPr>
                <w:rStyle w:val="apple-converted-space"/>
                <w:color w:val="222222"/>
                <w:sz w:val="20"/>
                <w:szCs w:val="20"/>
                <w:lang w:val="en-GB"/>
              </w:rPr>
              <w:t> </w:t>
            </w:r>
            <w:r>
              <w:rPr>
                <w:rStyle w:val="Strong"/>
                <w:color w:val="222222"/>
                <w:sz w:val="20"/>
                <w:szCs w:val="20"/>
                <w:bdr w:val="none" w:sz="0" w:space="0" w:color="auto" w:frame="1"/>
                <w:lang w:val="en-GB"/>
              </w:rPr>
              <w:t>high or moderate</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risk</w:t>
            </w:r>
            <w:r>
              <w:rPr>
                <w:rStyle w:val="Emphasis"/>
                <w:color w:val="222222"/>
                <w:sz w:val="20"/>
                <w:szCs w:val="20"/>
                <w:bdr w:val="none" w:sz="0" w:space="0" w:color="auto" w:frame="1"/>
                <w:lang w:val="en-GB"/>
              </w:rPr>
              <w:t xml:space="preserve"> ‘</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affected’</w:t>
            </w:r>
            <w:r>
              <w:rPr>
                <w:rStyle w:val="apple-converted-space"/>
                <w:color w:val="222222"/>
                <w:sz w:val="20"/>
                <w:szCs w:val="20"/>
                <w:lang w:val="en-GB"/>
              </w:rPr>
              <w:t> </w:t>
            </w:r>
            <w:r>
              <w:rPr>
                <w:color w:val="222222"/>
                <w:sz w:val="20"/>
                <w:szCs w:val="20"/>
                <w:lang w:val="en-GB"/>
              </w:rPr>
              <w:t>country or for 8 weeks after diagnosis. Advice relating to a partner who has travelled also applies.</w:t>
            </w:r>
          </w:p>
        </w:tc>
        <w:tc>
          <w:tcPr>
            <w:tcW w:w="1122"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esting of asymptomatic females planning pregnancy can be considered at least 4 weeks after the last day in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Style w:val="Strong"/>
                <w:rFonts w:ascii="Calibri" w:hAnsi="Calibri"/>
                <w:color w:val="222222"/>
                <w:bdr w:val="none" w:sz="0" w:space="0" w:color="auto" w:frame="1"/>
                <w:lang w:val="en-GB"/>
              </w:rPr>
            </w:pPr>
            <w:r>
              <w:rPr>
                <w:rStyle w:val="Strong"/>
                <w:color w:val="222222"/>
                <w:sz w:val="20"/>
                <w:szCs w:val="20"/>
                <w:bdr w:val="none" w:sz="0" w:space="0" w:color="auto" w:frame="1"/>
                <w:lang w:val="en-GB"/>
              </w:rPr>
              <w:t>Females not at risk of pregnancy</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tcPr>
          <w:p w:rsidR="001949DA" w:rsidRDefault="001949DA" w:rsidP="00F90889">
            <w:pPr>
              <w:spacing w:after="300" w:line="300" w:lineRule="atLeast"/>
              <w:ind w:right="0"/>
              <w:rPr>
                <w:rFonts w:ascii="Calibri" w:hAnsi="Calibri"/>
                <w:color w:val="222222"/>
                <w:sz w:val="20"/>
                <w:szCs w:val="20"/>
                <w:lang w:val="en-GB"/>
              </w:rPr>
            </w:pP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o minimise the risk of sexual transmission, avoid unprotected sex for at least 8 weeks after the last day in a</w:t>
            </w:r>
            <w:r>
              <w:rPr>
                <w:rStyle w:val="apple-converted-space"/>
                <w:color w:val="222222"/>
                <w:sz w:val="20"/>
                <w:szCs w:val="20"/>
                <w:lang w:val="en-GB"/>
              </w:rPr>
              <w:t> </w:t>
            </w:r>
            <w:r>
              <w:rPr>
                <w:rStyle w:val="Strong"/>
                <w:color w:val="222222"/>
                <w:sz w:val="20"/>
                <w:szCs w:val="20"/>
                <w:bdr w:val="none" w:sz="0" w:space="0" w:color="auto" w:frame="1"/>
                <w:lang w:val="en-GB"/>
              </w:rPr>
              <w:t>high or moderate</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risk</w:t>
            </w:r>
            <w:r>
              <w:rPr>
                <w:rStyle w:val="Emphasis"/>
                <w:color w:val="222222"/>
                <w:sz w:val="20"/>
                <w:szCs w:val="20"/>
                <w:bdr w:val="none" w:sz="0" w:space="0" w:color="auto" w:frame="1"/>
                <w:lang w:val="en-GB"/>
              </w:rPr>
              <w:t xml:space="preserve"> ‘</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affected’</w:t>
            </w:r>
            <w:r>
              <w:rPr>
                <w:rStyle w:val="apple-converted-space"/>
                <w:color w:val="222222"/>
                <w:sz w:val="20"/>
                <w:szCs w:val="20"/>
                <w:lang w:val="en-GB"/>
              </w:rPr>
              <w:t> </w:t>
            </w:r>
            <w:r>
              <w:rPr>
                <w:color w:val="222222"/>
                <w:sz w:val="20"/>
                <w:szCs w:val="20"/>
                <w:lang w:val="en-GB"/>
              </w:rPr>
              <w:t>country or for 8 weeks after diagnosis.</w:t>
            </w:r>
          </w:p>
        </w:tc>
        <w:tc>
          <w:tcPr>
            <w:tcW w:w="1122"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est  if symptoms develop</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rStyle w:val="Strong"/>
                <w:color w:val="222222"/>
                <w:sz w:val="20"/>
                <w:szCs w:val="20"/>
                <w:bdr w:val="none" w:sz="0" w:space="0" w:color="auto" w:frame="1"/>
                <w:lang w:val="en-GB"/>
              </w:rPr>
              <w:t>Male with a pregnant partner</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ind w:right="0"/>
              <w:rPr>
                <w:rFonts w:ascii="Times New Roman" w:eastAsia="Times New Roman" w:hAnsi="Times New Roman"/>
                <w:sz w:val="20"/>
                <w:szCs w:val="20"/>
                <w:lang w:eastAsia="en-AU"/>
              </w:rPr>
            </w:pP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 xml:space="preserve">Avoid unprotected sex for the duration of the pregnancy or for 6 months after the last day in a </w:t>
            </w:r>
            <w:r>
              <w:rPr>
                <w:rStyle w:val="Strong"/>
                <w:color w:val="222222"/>
                <w:sz w:val="20"/>
                <w:szCs w:val="20"/>
                <w:bdr w:val="none" w:sz="0" w:space="0" w:color="auto" w:frame="1"/>
                <w:lang w:val="en-GB"/>
              </w:rPr>
              <w:t>high or moderate</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risk</w:t>
            </w:r>
            <w:r>
              <w:rPr>
                <w:rStyle w:val="Emphasis"/>
                <w:color w:val="222222"/>
                <w:sz w:val="20"/>
                <w:szCs w:val="20"/>
                <w:bdr w:val="none" w:sz="0" w:space="0" w:color="auto" w:frame="1"/>
                <w:lang w:val="en-GB"/>
              </w:rPr>
              <w:t xml:space="preserve"> ‘</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affected’</w:t>
            </w:r>
            <w:r>
              <w:rPr>
                <w:rStyle w:val="apple-converted-space"/>
                <w:color w:val="222222"/>
                <w:sz w:val="20"/>
                <w:szCs w:val="20"/>
                <w:lang w:val="en-GB"/>
              </w:rPr>
              <w:t> </w:t>
            </w:r>
            <w:r>
              <w:rPr>
                <w:color w:val="222222"/>
                <w:sz w:val="20"/>
                <w:szCs w:val="20"/>
                <w:lang w:val="en-GB"/>
              </w:rPr>
              <w:t>country or 6 months after diagnosis, whichever is longer.</w:t>
            </w:r>
          </w:p>
        </w:tc>
        <w:tc>
          <w:tcPr>
            <w:tcW w:w="1122"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esting of asymptomatic men can be considered at least 4 weeks after the last day in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rStyle w:val="Strong"/>
                <w:color w:val="222222"/>
                <w:sz w:val="20"/>
                <w:szCs w:val="20"/>
                <w:bdr w:val="none" w:sz="0" w:space="0" w:color="auto" w:frame="1"/>
                <w:lang w:val="en-GB"/>
              </w:rPr>
              <w:t>Male with a partner planning</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 xml:space="preserve"> or at risk of pregnancy </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Avoid pregnancy for at least 6 months after the date of return from a</w:t>
            </w:r>
            <w:r>
              <w:rPr>
                <w:rStyle w:val="apple-converted-space"/>
                <w:color w:val="222222"/>
                <w:sz w:val="20"/>
                <w:szCs w:val="20"/>
                <w:lang w:val="en-GB"/>
              </w:rPr>
              <w:t> </w:t>
            </w:r>
            <w:r>
              <w:rPr>
                <w:rStyle w:val="Strong"/>
                <w:color w:val="222222"/>
                <w:sz w:val="20"/>
                <w:szCs w:val="20"/>
                <w:bdr w:val="none" w:sz="0" w:space="0" w:color="auto" w:frame="1"/>
                <w:lang w:val="en-GB"/>
              </w:rPr>
              <w:t>high or moderate</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 xml:space="preserve">risk </w:t>
            </w:r>
            <w:r w:rsidR="005E16A6" w:rsidRPr="00F90889">
              <w:rPr>
                <w:rStyle w:val="Strong"/>
                <w:b w:val="0"/>
                <w:color w:val="222222"/>
                <w:sz w:val="20"/>
                <w:szCs w:val="20"/>
                <w:bdr w:val="none" w:sz="0" w:space="0" w:color="auto" w:frame="1"/>
                <w:lang w:val="en-GB"/>
              </w:rPr>
              <w:t>‘</w:t>
            </w:r>
            <w:proofErr w:type="spellStart"/>
            <w:r w:rsidR="005E16A6" w:rsidRPr="00F90889">
              <w:rPr>
                <w:rStyle w:val="Strong"/>
                <w:b w:val="0"/>
                <w:i/>
                <w:color w:val="222222"/>
                <w:sz w:val="20"/>
                <w:szCs w:val="20"/>
                <w:bdr w:val="none" w:sz="0" w:space="0" w:color="auto" w:frame="1"/>
                <w:lang w:val="en-GB"/>
              </w:rPr>
              <w:t>Zika</w:t>
            </w:r>
            <w:proofErr w:type="spellEnd"/>
            <w:r w:rsidR="005E16A6" w:rsidRPr="00F90889">
              <w:rPr>
                <w:rStyle w:val="Strong"/>
                <w:b w:val="0"/>
                <w:i/>
                <w:color w:val="222222"/>
                <w:sz w:val="20"/>
                <w:szCs w:val="20"/>
                <w:bdr w:val="none" w:sz="0" w:space="0" w:color="auto" w:frame="1"/>
                <w:lang w:val="en-GB"/>
              </w:rPr>
              <w:t xml:space="preserve"> virus</w:t>
            </w:r>
            <w:r w:rsidR="0057006E">
              <w:rPr>
                <w:rStyle w:val="Strong"/>
                <w:b w:val="0"/>
                <w:i/>
                <w:color w:val="222222"/>
                <w:sz w:val="20"/>
                <w:szCs w:val="20"/>
                <w:bdr w:val="none" w:sz="0" w:space="0" w:color="auto" w:frame="1"/>
                <w:lang w:val="en-GB"/>
              </w:rPr>
              <w:t>-</w:t>
            </w:r>
            <w:r w:rsidR="005E16A6" w:rsidRPr="00F90889">
              <w:rPr>
                <w:rStyle w:val="Strong"/>
                <w:b w:val="0"/>
                <w:i/>
                <w:color w:val="222222"/>
                <w:sz w:val="20"/>
                <w:szCs w:val="20"/>
                <w:bdr w:val="none" w:sz="0" w:space="0" w:color="auto" w:frame="1"/>
                <w:lang w:val="en-GB"/>
              </w:rPr>
              <w:t>affected</w:t>
            </w:r>
            <w:r w:rsidR="005E16A6" w:rsidRPr="00F90889">
              <w:rPr>
                <w:rStyle w:val="Strong"/>
                <w:b w:val="0"/>
                <w:color w:val="222222"/>
                <w:sz w:val="20"/>
                <w:szCs w:val="20"/>
                <w:bdr w:val="none" w:sz="0" w:space="0" w:color="auto" w:frame="1"/>
                <w:lang w:val="en-GB"/>
              </w:rPr>
              <w:t>’</w:t>
            </w:r>
            <w:r w:rsidR="005E16A6">
              <w:rPr>
                <w:rStyle w:val="Strong"/>
                <w:color w:val="222222"/>
                <w:sz w:val="20"/>
                <w:szCs w:val="20"/>
                <w:bdr w:val="none" w:sz="0" w:space="0" w:color="auto" w:frame="1"/>
                <w:lang w:val="en-GB"/>
              </w:rPr>
              <w:t xml:space="preserve"> </w:t>
            </w:r>
            <w:r>
              <w:rPr>
                <w:color w:val="222222"/>
                <w:sz w:val="20"/>
                <w:szCs w:val="20"/>
                <w:lang w:val="en-GB"/>
              </w:rPr>
              <w:t xml:space="preserve">country or 6 months from time of diagnosis of infection. </w:t>
            </w: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Avoid unprotected sex for at least 6 months after the last day in a</w:t>
            </w:r>
            <w:r>
              <w:rPr>
                <w:rStyle w:val="apple-converted-space"/>
                <w:color w:val="222222"/>
                <w:sz w:val="20"/>
                <w:szCs w:val="20"/>
                <w:lang w:val="en-GB"/>
              </w:rPr>
              <w:t> </w:t>
            </w:r>
            <w:r>
              <w:rPr>
                <w:rStyle w:val="Strong"/>
                <w:color w:val="222222"/>
                <w:sz w:val="20"/>
                <w:szCs w:val="20"/>
                <w:bdr w:val="none" w:sz="0" w:space="0" w:color="auto" w:frame="1"/>
                <w:lang w:val="en-GB"/>
              </w:rPr>
              <w:t>high or moderate</w:t>
            </w:r>
            <w:r w:rsidR="0057006E">
              <w:rPr>
                <w:rStyle w:val="Strong"/>
                <w:color w:val="222222"/>
                <w:sz w:val="20"/>
                <w:szCs w:val="20"/>
                <w:bdr w:val="none" w:sz="0" w:space="0" w:color="auto" w:frame="1"/>
                <w:lang w:val="en-GB"/>
              </w:rPr>
              <w:t>-</w:t>
            </w:r>
            <w:r>
              <w:rPr>
                <w:rStyle w:val="Strong"/>
                <w:color w:val="222222"/>
                <w:sz w:val="20"/>
                <w:szCs w:val="20"/>
                <w:bdr w:val="none" w:sz="0" w:space="0" w:color="auto" w:frame="1"/>
                <w:lang w:val="en-GB"/>
              </w:rPr>
              <w:t xml:space="preserve">risk </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affected’</w:t>
            </w:r>
            <w:r>
              <w:rPr>
                <w:rStyle w:val="apple-converted-space"/>
                <w:color w:val="222222"/>
                <w:sz w:val="20"/>
                <w:szCs w:val="20"/>
                <w:lang w:val="en-GB"/>
              </w:rPr>
              <w:t> </w:t>
            </w:r>
            <w:r>
              <w:rPr>
                <w:color w:val="222222"/>
                <w:sz w:val="20"/>
                <w:szCs w:val="20"/>
                <w:lang w:val="en-GB"/>
              </w:rPr>
              <w:t>country if no symptoms appear, or at least 6 months from time of diagnosis of infection.</w:t>
            </w:r>
          </w:p>
        </w:tc>
        <w:tc>
          <w:tcPr>
            <w:tcW w:w="1122"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esting of asymptomatic men can be considered at least 4 weeks after the last day in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57006E">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 if pregnancy is planned.</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rStyle w:val="Strong"/>
                <w:color w:val="222222"/>
                <w:sz w:val="20"/>
                <w:szCs w:val="20"/>
                <w:bdr w:val="none" w:sz="0" w:space="0" w:color="auto" w:frame="1"/>
                <w:lang w:val="en-GB"/>
              </w:rPr>
              <w:t>Male with a  partner not at risk of pregnancy</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w:t>
            </w: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o minimise the risk of sexual transmission, avoid unprotected sex for at least 6 months after the last day in a</w:t>
            </w:r>
            <w:r>
              <w:rPr>
                <w:rStyle w:val="apple-converted-space"/>
                <w:color w:val="222222"/>
                <w:sz w:val="20"/>
                <w:szCs w:val="20"/>
                <w:lang w:val="en-GB"/>
              </w:rPr>
              <w:t> </w:t>
            </w:r>
            <w:r>
              <w:rPr>
                <w:rStyle w:val="Strong"/>
                <w:color w:val="222222"/>
                <w:sz w:val="20"/>
                <w:szCs w:val="20"/>
                <w:bdr w:val="none" w:sz="0" w:space="0" w:color="auto" w:frame="1"/>
                <w:lang w:val="en-GB"/>
              </w:rPr>
              <w:t>high or moderate</w:t>
            </w:r>
            <w:r w:rsidR="00BB5369">
              <w:rPr>
                <w:rStyle w:val="Strong"/>
                <w:color w:val="222222"/>
                <w:sz w:val="20"/>
                <w:szCs w:val="20"/>
                <w:bdr w:val="none" w:sz="0" w:space="0" w:color="auto" w:frame="1"/>
                <w:lang w:val="en-GB"/>
              </w:rPr>
              <w:t>-</w:t>
            </w:r>
            <w:r>
              <w:rPr>
                <w:rStyle w:val="Strong"/>
                <w:color w:val="222222"/>
                <w:sz w:val="20"/>
                <w:szCs w:val="20"/>
                <w:bdr w:val="none" w:sz="0" w:space="0" w:color="auto" w:frame="1"/>
                <w:lang w:val="en-GB"/>
              </w:rPr>
              <w:t xml:space="preserve">risk </w:t>
            </w:r>
            <w:proofErr w:type="spellStart"/>
            <w:r>
              <w:rPr>
                <w:rStyle w:val="Emphasis"/>
                <w:color w:val="222222"/>
                <w:sz w:val="20"/>
                <w:szCs w:val="20"/>
                <w:bdr w:val="none" w:sz="0" w:space="0" w:color="auto" w:frame="1"/>
                <w:lang w:val="en-GB"/>
              </w:rPr>
              <w:t>Zika</w:t>
            </w:r>
            <w:proofErr w:type="spellEnd"/>
            <w:r w:rsidR="00753A5F">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 virus affected’</w:t>
            </w:r>
            <w:r>
              <w:rPr>
                <w:rStyle w:val="apple-converted-space"/>
                <w:color w:val="222222"/>
                <w:sz w:val="20"/>
                <w:szCs w:val="20"/>
                <w:lang w:val="en-GB"/>
              </w:rPr>
              <w:t> </w:t>
            </w:r>
            <w:r>
              <w:rPr>
                <w:color w:val="222222"/>
                <w:sz w:val="20"/>
                <w:szCs w:val="20"/>
                <w:lang w:val="en-GB"/>
              </w:rPr>
              <w:t xml:space="preserve"> country, or at least 6 months from time of diagnosis of infection.</w:t>
            </w:r>
          </w:p>
        </w:tc>
        <w:tc>
          <w:tcPr>
            <w:tcW w:w="1122"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Test if symptoms develop.</w:t>
            </w:r>
          </w:p>
        </w:tc>
      </w:tr>
      <w:tr w:rsidR="001949DA" w:rsidTr="00F90889">
        <w:tc>
          <w:tcPr>
            <w:tcW w:w="0" w:type="auto"/>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rStyle w:val="Strong"/>
                <w:color w:val="222222"/>
                <w:sz w:val="20"/>
                <w:szCs w:val="20"/>
                <w:bdr w:val="none" w:sz="0" w:space="0" w:color="auto" w:frame="1"/>
                <w:lang w:val="en-GB"/>
              </w:rPr>
              <w:t>Sperm Donor</w:t>
            </w:r>
          </w:p>
        </w:tc>
        <w:tc>
          <w:tcPr>
            <w:tcW w:w="1397"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 xml:space="preserve">Do not donate sperm for at least 6 months from the time of last exposure or from time of diagnosis. </w:t>
            </w:r>
          </w:p>
        </w:tc>
        <w:tc>
          <w:tcPr>
            <w:tcW w:w="1688" w:type="pct"/>
            <w:tcBorders>
              <w:top w:val="nil"/>
              <w:left w:val="nil"/>
              <w:bottom w:val="single" w:sz="8" w:space="0" w:color="C4DEEE"/>
              <w:right w:val="nil"/>
            </w:tcBorders>
            <w:shd w:val="clear" w:color="auto" w:fill="FFFFFF"/>
            <w:tcMar>
              <w:top w:w="150" w:type="dxa"/>
              <w:left w:w="150" w:type="dxa"/>
              <w:bottom w:w="150" w:type="dxa"/>
              <w:right w:w="150" w:type="dxa"/>
            </w:tcMar>
            <w:hideMark/>
          </w:tcPr>
          <w:p w:rsidR="001949DA" w:rsidRDefault="001949DA" w:rsidP="00F90889">
            <w:pPr>
              <w:spacing w:after="300" w:line="300" w:lineRule="atLeast"/>
              <w:ind w:right="0"/>
              <w:rPr>
                <w:rFonts w:ascii="Calibri" w:hAnsi="Calibri"/>
                <w:color w:val="222222"/>
                <w:sz w:val="20"/>
                <w:szCs w:val="20"/>
                <w:lang w:val="en-GB"/>
              </w:rPr>
            </w:pPr>
            <w:r>
              <w:rPr>
                <w:color w:val="222222"/>
                <w:sz w:val="20"/>
                <w:szCs w:val="20"/>
                <w:lang w:val="en-GB"/>
              </w:rPr>
              <w:t xml:space="preserve">Do not donate sperm for at least 6 months from the time of last exposure or time of diagnosis. </w:t>
            </w:r>
          </w:p>
        </w:tc>
        <w:tc>
          <w:tcPr>
            <w:tcW w:w="1122" w:type="pct"/>
            <w:shd w:val="clear" w:color="auto" w:fill="FFFFFF"/>
            <w:tcMar>
              <w:top w:w="15" w:type="dxa"/>
              <w:left w:w="15" w:type="dxa"/>
              <w:bottom w:w="15" w:type="dxa"/>
              <w:right w:w="15" w:type="dxa"/>
            </w:tcMar>
            <w:hideMark/>
          </w:tcPr>
          <w:p w:rsidR="001949DA" w:rsidRDefault="001949DA" w:rsidP="00F90889">
            <w:pPr>
              <w:ind w:right="0"/>
              <w:rPr>
                <w:rFonts w:ascii="Calibri" w:hAnsi="Calibri"/>
                <w:sz w:val="20"/>
                <w:szCs w:val="20"/>
                <w:lang w:val="en-GB"/>
              </w:rPr>
            </w:pPr>
            <w:r>
              <w:rPr>
                <w:color w:val="222222"/>
                <w:sz w:val="20"/>
                <w:szCs w:val="20"/>
                <w:lang w:val="en-GB"/>
              </w:rPr>
              <w:t>Testing could be considered at least 4 weeks after the last day in a</w:t>
            </w:r>
            <w:r>
              <w:rPr>
                <w:rStyle w:val="apple-converted-space"/>
                <w:color w:val="222222"/>
                <w:sz w:val="20"/>
                <w:szCs w:val="20"/>
                <w:lang w:val="en-GB"/>
              </w:rPr>
              <w:t> </w:t>
            </w:r>
            <w:r>
              <w:rPr>
                <w:rStyle w:val="Emphasis"/>
                <w:color w:val="222222"/>
                <w:sz w:val="20"/>
                <w:szCs w:val="20"/>
                <w:bdr w:val="none" w:sz="0" w:space="0" w:color="auto" w:frame="1"/>
                <w:lang w:val="en-GB"/>
              </w:rPr>
              <w:t>‘</w:t>
            </w:r>
            <w:proofErr w:type="spellStart"/>
            <w:r>
              <w:rPr>
                <w:rStyle w:val="Emphasis"/>
                <w:color w:val="222222"/>
                <w:sz w:val="20"/>
                <w:szCs w:val="20"/>
                <w:bdr w:val="none" w:sz="0" w:space="0" w:color="auto" w:frame="1"/>
                <w:lang w:val="en-GB"/>
              </w:rPr>
              <w:t>Zika</w:t>
            </w:r>
            <w:proofErr w:type="spellEnd"/>
            <w:r>
              <w:rPr>
                <w:rStyle w:val="Emphasis"/>
                <w:color w:val="222222"/>
                <w:sz w:val="20"/>
                <w:szCs w:val="20"/>
                <w:bdr w:val="none" w:sz="0" w:space="0" w:color="auto" w:frame="1"/>
                <w:lang w:val="en-GB"/>
              </w:rPr>
              <w:t xml:space="preserve"> virus</w:t>
            </w:r>
            <w:r w:rsidR="00BB5369">
              <w:rPr>
                <w:rStyle w:val="Emphasis"/>
                <w:color w:val="222222"/>
                <w:sz w:val="20"/>
                <w:szCs w:val="20"/>
                <w:bdr w:val="none" w:sz="0" w:space="0" w:color="auto" w:frame="1"/>
                <w:lang w:val="en-GB"/>
              </w:rPr>
              <w:t>-</w:t>
            </w:r>
            <w:r>
              <w:rPr>
                <w:rStyle w:val="Emphasis"/>
                <w:color w:val="222222"/>
                <w:sz w:val="20"/>
                <w:szCs w:val="20"/>
                <w:bdr w:val="none" w:sz="0" w:space="0" w:color="auto" w:frame="1"/>
                <w:lang w:val="en-GB"/>
              </w:rPr>
              <w:t xml:space="preserve">affected’ </w:t>
            </w:r>
            <w:r>
              <w:rPr>
                <w:color w:val="222222"/>
                <w:sz w:val="20"/>
                <w:szCs w:val="20"/>
                <w:lang w:val="en-GB"/>
              </w:rPr>
              <w:t>country if pregnancy is planned.</w:t>
            </w:r>
          </w:p>
        </w:tc>
      </w:tr>
    </w:tbl>
    <w:p w:rsidR="001949DA" w:rsidRPr="00A95AAD" w:rsidRDefault="001949DA" w:rsidP="001949DA"/>
    <w:p w:rsidR="004D0055" w:rsidRDefault="004D0055" w:rsidP="00A63A2A"/>
    <w:p w:rsidR="004D0055" w:rsidRDefault="004D0055" w:rsidP="00A63A2A">
      <w:pPr>
        <w:sectPr w:rsidR="004D0055" w:rsidSect="00B23C5A">
          <w:headerReference w:type="first" r:id="rId33"/>
          <w:pgSz w:w="16838" w:h="11906" w:orient="landscape" w:code="9"/>
          <w:pgMar w:top="1560" w:right="1440" w:bottom="1797" w:left="1440" w:header="720" w:footer="720" w:gutter="0"/>
          <w:cols w:space="720"/>
          <w:titlePg/>
          <w:docGrid w:linePitch="326"/>
        </w:sectPr>
      </w:pPr>
    </w:p>
    <w:p w:rsidR="0092728B" w:rsidRDefault="00B25806" w:rsidP="00CE7B8F">
      <w:pPr>
        <w:pStyle w:val="Heading1"/>
        <w:numPr>
          <w:ilvl w:val="0"/>
          <w:numId w:val="0"/>
        </w:numPr>
        <w:ind w:left="709" w:hanging="709"/>
      </w:pPr>
      <w:bookmarkStart w:id="81" w:name="_Ref454198939"/>
      <w:bookmarkStart w:id="82" w:name="_Ref446072510"/>
      <w:r w:rsidRPr="00B25806">
        <w:t xml:space="preserve">Appendix </w:t>
      </w:r>
      <w:r w:rsidR="004247DA">
        <w:fldChar w:fldCharType="begin"/>
      </w:r>
      <w:r w:rsidR="004247DA">
        <w:instrText xml:space="preserve"> SEQ Appendix \* ARABIC </w:instrText>
      </w:r>
      <w:r w:rsidR="004247DA">
        <w:fldChar w:fldCharType="separate"/>
      </w:r>
      <w:r w:rsidR="00B50769">
        <w:rPr>
          <w:noProof/>
        </w:rPr>
        <w:t>2</w:t>
      </w:r>
      <w:r w:rsidR="004247DA">
        <w:rPr>
          <w:noProof/>
        </w:rPr>
        <w:fldChar w:fldCharType="end"/>
      </w:r>
      <w:bookmarkEnd w:id="81"/>
      <w:r w:rsidRPr="00B25806">
        <w:t xml:space="preserve">: </w:t>
      </w:r>
      <w:bookmarkStart w:id="83" w:name="_Ref446072582"/>
      <w:proofErr w:type="spellStart"/>
      <w:r w:rsidRPr="00B25806">
        <w:t>Zika</w:t>
      </w:r>
      <w:proofErr w:type="spellEnd"/>
      <w:r w:rsidRPr="00B25806">
        <w:t xml:space="preserve"> Virus Factsheet</w:t>
      </w:r>
      <w:bookmarkEnd w:id="82"/>
      <w:bookmarkEnd w:id="83"/>
    </w:p>
    <w:p w:rsidR="00B25806" w:rsidRPr="00B25806" w:rsidRDefault="00B25806" w:rsidP="00A63A2A">
      <w:proofErr w:type="spellStart"/>
      <w:r w:rsidRPr="00B25806">
        <w:t>Zika</w:t>
      </w:r>
      <w:proofErr w:type="spellEnd"/>
      <w:r w:rsidRPr="00B25806">
        <w:t xml:space="preserve"> </w:t>
      </w:r>
      <w:r w:rsidR="00017E9D">
        <w:t xml:space="preserve">virus </w:t>
      </w:r>
      <w:r w:rsidRPr="00B25806">
        <w:t>is a mosquito</w:t>
      </w:r>
      <w:r w:rsidR="004045AD">
        <w:t>-</w:t>
      </w:r>
      <w:r w:rsidRPr="00B25806">
        <w:t xml:space="preserve">borne virus related to </w:t>
      </w:r>
      <w:r w:rsidR="00A23912">
        <w:t xml:space="preserve">the viruses that cause </w:t>
      </w:r>
      <w:r w:rsidRPr="00B25806">
        <w:t>dengue</w:t>
      </w:r>
      <w:r w:rsidR="00A23912">
        <w:t xml:space="preserve"> and other diseases of </w:t>
      </w:r>
      <w:r w:rsidR="00017E9D">
        <w:t xml:space="preserve">mostly </w:t>
      </w:r>
      <w:r w:rsidR="00A23912">
        <w:t>tropical areas</w:t>
      </w:r>
      <w:r w:rsidRPr="00B25806">
        <w:t>.</w:t>
      </w:r>
    </w:p>
    <w:p w:rsidR="00B25806" w:rsidRPr="00B25806" w:rsidRDefault="00187F59" w:rsidP="00A63A2A">
      <w:r>
        <w:t>T</w:t>
      </w:r>
      <w:r w:rsidR="00B25806" w:rsidRPr="00B25806">
        <w:t xml:space="preserve">here were large outbreaks of </w:t>
      </w:r>
      <w:proofErr w:type="spellStart"/>
      <w:r w:rsidR="00B25806" w:rsidRPr="00B25806">
        <w:t>Zika</w:t>
      </w:r>
      <w:proofErr w:type="spellEnd"/>
      <w:r w:rsidR="00B25806" w:rsidRPr="00B25806">
        <w:t xml:space="preserve"> virus in a number of Pacific countries</w:t>
      </w:r>
      <w:r>
        <w:t xml:space="preserve"> between 2013 and 2015</w:t>
      </w:r>
      <w:r w:rsidR="00B25806" w:rsidRPr="00B25806">
        <w:t xml:space="preserve">, and </w:t>
      </w:r>
      <w:r>
        <w:t>ongoing outbreaks in the Americas</w:t>
      </w:r>
      <w:r w:rsidR="00B25806" w:rsidRPr="00B25806">
        <w:t>.</w:t>
      </w:r>
    </w:p>
    <w:p w:rsidR="00B25806" w:rsidRPr="00B25806" w:rsidRDefault="00B25806" w:rsidP="00E3792D">
      <w:pPr>
        <w:pStyle w:val="Heading2"/>
      </w:pPr>
      <w:r w:rsidRPr="00B25806">
        <w:t>Symptoms</w:t>
      </w:r>
    </w:p>
    <w:p w:rsidR="00187F59" w:rsidRDefault="00B25806" w:rsidP="00A63A2A">
      <w:r w:rsidRPr="00B25806">
        <w:t xml:space="preserve">Approximately </w:t>
      </w:r>
      <w:r w:rsidR="00187F59">
        <w:t xml:space="preserve">only </w:t>
      </w:r>
      <w:r w:rsidRPr="00B25806">
        <w:t xml:space="preserve">one person in five who catches </w:t>
      </w:r>
      <w:proofErr w:type="spellStart"/>
      <w:r w:rsidRPr="00B25806">
        <w:t>Zika</w:t>
      </w:r>
      <w:proofErr w:type="spellEnd"/>
      <w:r w:rsidRPr="00B25806">
        <w:t xml:space="preserve"> virus is likely to feel </w:t>
      </w:r>
      <w:r w:rsidR="00187F59" w:rsidRPr="00B25806">
        <w:t>sick</w:t>
      </w:r>
      <w:r w:rsidR="00187F59">
        <w:t>. If</w:t>
      </w:r>
      <w:r w:rsidRPr="00B25806">
        <w:t xml:space="preserve"> they do, the disease is </w:t>
      </w:r>
      <w:r w:rsidR="00187F59">
        <w:t>usually mild</w:t>
      </w:r>
      <w:r w:rsidR="001F724C">
        <w:t xml:space="preserve"> and lasts only a few days</w:t>
      </w:r>
      <w:r w:rsidR="00187F59">
        <w:t>.</w:t>
      </w:r>
    </w:p>
    <w:p w:rsidR="00B25806" w:rsidRPr="00B25806" w:rsidRDefault="00B25806" w:rsidP="00A63A2A">
      <w:r w:rsidRPr="00B25806">
        <w:t>People who do get sick may have:</w:t>
      </w:r>
    </w:p>
    <w:p w:rsidR="005D0F15" w:rsidRPr="005246FB" w:rsidRDefault="005D0F15" w:rsidP="005D0F15">
      <w:pPr>
        <w:pStyle w:val="ListParagraph"/>
      </w:pPr>
      <w:r w:rsidRPr="005246FB">
        <w:t>Skin rash that may be flat in some areas and bumpy in others</w:t>
      </w:r>
    </w:p>
    <w:p w:rsidR="00B25806" w:rsidRPr="005246FB" w:rsidRDefault="00187F59" w:rsidP="005246FB">
      <w:pPr>
        <w:pStyle w:val="ListParagraph"/>
      </w:pPr>
      <w:r w:rsidRPr="005246FB">
        <w:t>F</w:t>
      </w:r>
      <w:r w:rsidR="00B25806" w:rsidRPr="005246FB">
        <w:t>ever</w:t>
      </w:r>
    </w:p>
    <w:p w:rsidR="00B25806" w:rsidRPr="005246FB" w:rsidRDefault="00B25806" w:rsidP="005246FB">
      <w:pPr>
        <w:pStyle w:val="ListParagraph"/>
      </w:pPr>
      <w:r w:rsidRPr="005246FB">
        <w:t>Pain in the joints, especially in the hands and feet</w:t>
      </w:r>
      <w:r w:rsidR="00A06139">
        <w:t>,</w:t>
      </w:r>
      <w:r w:rsidRPr="005246FB">
        <w:t xml:space="preserve"> possibly with swelling</w:t>
      </w:r>
    </w:p>
    <w:p w:rsidR="00B25806" w:rsidRPr="005246FB" w:rsidRDefault="00B25806" w:rsidP="005246FB">
      <w:pPr>
        <w:pStyle w:val="ListParagraph"/>
      </w:pPr>
      <w:r w:rsidRPr="005246FB">
        <w:t>Muscle pain</w:t>
      </w:r>
    </w:p>
    <w:p w:rsidR="00B25806" w:rsidRPr="005246FB" w:rsidRDefault="00B25806" w:rsidP="005246FB">
      <w:pPr>
        <w:pStyle w:val="ListParagraph"/>
      </w:pPr>
      <w:r w:rsidRPr="005246FB">
        <w:t>Headache, especially with pain behind the eyes</w:t>
      </w:r>
    </w:p>
    <w:p w:rsidR="00B25806" w:rsidRPr="005246FB" w:rsidRDefault="00B25806" w:rsidP="005246FB">
      <w:pPr>
        <w:pStyle w:val="ListParagraph"/>
      </w:pPr>
      <w:r w:rsidRPr="005246FB">
        <w:t>Conjunctivitis</w:t>
      </w:r>
      <w:r w:rsidR="004045AD" w:rsidRPr="005246FB">
        <w:t xml:space="preserve"> (inflamed eyes)</w:t>
      </w:r>
    </w:p>
    <w:p w:rsidR="00B25806" w:rsidRPr="005246FB" w:rsidRDefault="00B25806" w:rsidP="005246FB">
      <w:pPr>
        <w:pStyle w:val="ListParagraph"/>
      </w:pPr>
      <w:r w:rsidRPr="005246FB">
        <w:t>Weakness or lack of energy.</w:t>
      </w:r>
    </w:p>
    <w:p w:rsidR="00B25806" w:rsidRPr="00B25806" w:rsidRDefault="00017E9D" w:rsidP="00A63A2A">
      <w:r>
        <w:t>During</w:t>
      </w:r>
      <w:r w:rsidR="00A23912">
        <w:t xml:space="preserve"> recent</w:t>
      </w:r>
      <w:r w:rsidR="00A23912" w:rsidRPr="00B25806">
        <w:t xml:space="preserve"> </w:t>
      </w:r>
      <w:r w:rsidR="00B25806" w:rsidRPr="00B25806">
        <w:t xml:space="preserve">outbreaks of </w:t>
      </w:r>
      <w:proofErr w:type="spellStart"/>
      <w:r w:rsidR="00B25806" w:rsidRPr="00B25806">
        <w:t>Zika</w:t>
      </w:r>
      <w:proofErr w:type="spellEnd"/>
      <w:r w:rsidR="00B25806" w:rsidRPr="00B25806">
        <w:t xml:space="preserve"> virus i</w:t>
      </w:r>
      <w:r w:rsidR="00953394">
        <w:t>n the Pacific</w:t>
      </w:r>
      <w:r>
        <w:t xml:space="preserve"> region</w:t>
      </w:r>
      <w:r w:rsidR="00953394">
        <w:t xml:space="preserve"> and the Americas</w:t>
      </w:r>
      <w:r>
        <w:t>,</w:t>
      </w:r>
      <w:r w:rsidR="00953394">
        <w:t xml:space="preserve"> </w:t>
      </w:r>
      <w:r w:rsidR="00B25806" w:rsidRPr="00B25806">
        <w:t>studies show</w:t>
      </w:r>
      <w:r w:rsidR="00A06139">
        <w:t>ed</w:t>
      </w:r>
      <w:r w:rsidR="00B25806" w:rsidRPr="00B25806">
        <w:t xml:space="preserve"> that the virus </w:t>
      </w:r>
      <w:r w:rsidR="00645220">
        <w:t>can</w:t>
      </w:r>
      <w:r w:rsidR="00645220" w:rsidRPr="00B25806">
        <w:t xml:space="preserve"> </w:t>
      </w:r>
      <w:r w:rsidR="00B25806" w:rsidRPr="00B25806">
        <w:t xml:space="preserve">cause certain birth defects if the </w:t>
      </w:r>
      <w:r w:rsidR="004045AD">
        <w:t>mother</w:t>
      </w:r>
      <w:r w:rsidR="004045AD" w:rsidRPr="00B25806">
        <w:t xml:space="preserve"> </w:t>
      </w:r>
      <w:r w:rsidR="00B25806" w:rsidRPr="00B25806">
        <w:t xml:space="preserve">is infected </w:t>
      </w:r>
      <w:r w:rsidR="003A3C96">
        <w:t>during pregnancy</w:t>
      </w:r>
      <w:r w:rsidR="00B25806" w:rsidRPr="00B25806">
        <w:t xml:space="preserve">. </w:t>
      </w:r>
      <w:r w:rsidR="00A06139">
        <w:t>S</w:t>
      </w:r>
      <w:r w:rsidR="00B25806" w:rsidRPr="00B25806">
        <w:t xml:space="preserve">tudies are ongoing to understand how and when </w:t>
      </w:r>
      <w:r w:rsidR="00645220">
        <w:t>the virus</w:t>
      </w:r>
      <w:r w:rsidR="00B25806" w:rsidRPr="00B25806">
        <w:t xml:space="preserve"> may be passed on to the baby.</w:t>
      </w:r>
    </w:p>
    <w:p w:rsidR="00B25806" w:rsidRPr="00B25806" w:rsidRDefault="00B25806" w:rsidP="00A63A2A">
      <w:r w:rsidRPr="00B25806">
        <w:t xml:space="preserve">There are also reports </w:t>
      </w:r>
      <w:r w:rsidR="00A23912">
        <w:t xml:space="preserve">that infection </w:t>
      </w:r>
      <w:r w:rsidR="00017E9D">
        <w:t>is associated with</w:t>
      </w:r>
      <w:r w:rsidR="00A23912">
        <w:t xml:space="preserve"> </w:t>
      </w:r>
      <w:r w:rsidRPr="00B25806">
        <w:t xml:space="preserve">increased </w:t>
      </w:r>
      <w:r w:rsidR="00A23912">
        <w:t xml:space="preserve">risk </w:t>
      </w:r>
      <w:r w:rsidRPr="00B25806">
        <w:t xml:space="preserve">of a rare condition </w:t>
      </w:r>
      <w:r w:rsidR="004045AD" w:rsidRPr="00B25806">
        <w:t xml:space="preserve">called </w:t>
      </w:r>
      <w:proofErr w:type="spellStart"/>
      <w:r w:rsidR="004045AD" w:rsidRPr="00B25806">
        <w:t>Guillain-Barré</w:t>
      </w:r>
      <w:proofErr w:type="spellEnd"/>
      <w:r w:rsidR="004045AD" w:rsidRPr="00B25806">
        <w:t xml:space="preserve"> Syndrome </w:t>
      </w:r>
      <w:r w:rsidRPr="00B25806">
        <w:t xml:space="preserve">that causes </w:t>
      </w:r>
      <w:r w:rsidR="004045AD">
        <w:t>muscle weakness</w:t>
      </w:r>
      <w:r w:rsidRPr="00B25806">
        <w:t xml:space="preserve">. This has been found in areas where </w:t>
      </w:r>
      <w:proofErr w:type="spellStart"/>
      <w:r w:rsidRPr="00B25806">
        <w:t>Zika</w:t>
      </w:r>
      <w:proofErr w:type="spellEnd"/>
      <w:r w:rsidRPr="00B25806">
        <w:t xml:space="preserve"> virus outbreaks are occurring and in cases of individual travellers returning from affected areas.</w:t>
      </w:r>
    </w:p>
    <w:p w:rsidR="00B25806" w:rsidRPr="00B25806" w:rsidRDefault="00B25806" w:rsidP="00E3792D">
      <w:pPr>
        <w:pStyle w:val="Heading2"/>
      </w:pPr>
      <w:r w:rsidRPr="00B25806">
        <w:t>How it spreads</w:t>
      </w:r>
    </w:p>
    <w:p w:rsidR="001B0241" w:rsidRDefault="001B0241" w:rsidP="00A63A2A">
      <w:proofErr w:type="spellStart"/>
      <w:r w:rsidRPr="00315C7E">
        <w:t>Zika</w:t>
      </w:r>
      <w:proofErr w:type="spellEnd"/>
      <w:r w:rsidRPr="00315C7E">
        <w:t xml:space="preserve"> virus is spread </w:t>
      </w:r>
      <w:r w:rsidR="00953394">
        <w:t xml:space="preserve">by </w:t>
      </w:r>
      <w:r w:rsidRPr="00315C7E">
        <w:t xml:space="preserve">a </w:t>
      </w:r>
      <w:r>
        <w:t xml:space="preserve">particular </w:t>
      </w:r>
      <w:r w:rsidRPr="00315C7E">
        <w:t xml:space="preserve">species of mosquito called </w:t>
      </w:r>
      <w:proofErr w:type="spellStart"/>
      <w:r w:rsidRPr="008370AE">
        <w:rPr>
          <w:rStyle w:val="Organismnames"/>
        </w:rPr>
        <w:t>Aedes</w:t>
      </w:r>
      <w:proofErr w:type="spellEnd"/>
      <w:r w:rsidRPr="008370AE">
        <w:rPr>
          <w:rStyle w:val="Organismnames"/>
        </w:rPr>
        <w:t xml:space="preserve"> </w:t>
      </w:r>
      <w:proofErr w:type="spellStart"/>
      <w:r w:rsidRPr="008370AE">
        <w:rPr>
          <w:rStyle w:val="Organismnames"/>
        </w:rPr>
        <w:t>aegypti</w:t>
      </w:r>
      <w:proofErr w:type="spellEnd"/>
      <w:r w:rsidRPr="006B0D5A">
        <w:t>,</w:t>
      </w:r>
      <w:r>
        <w:t xml:space="preserve"> which is found in </w:t>
      </w:r>
      <w:r w:rsidR="00017E9D">
        <w:t xml:space="preserve">many </w:t>
      </w:r>
      <w:r>
        <w:t>tropical countries and parts of Queensland</w:t>
      </w:r>
      <w:r w:rsidR="00017E9D">
        <w:t>, but not elsewhere in Australia</w:t>
      </w:r>
      <w:r>
        <w:t xml:space="preserve">. The mosquito can spread the disease about a week after biting someone else with </w:t>
      </w:r>
      <w:proofErr w:type="spellStart"/>
      <w:r>
        <w:t>Zika</w:t>
      </w:r>
      <w:proofErr w:type="spellEnd"/>
      <w:r>
        <w:t xml:space="preserve"> virus. This </w:t>
      </w:r>
      <w:r w:rsidR="00135494">
        <w:t xml:space="preserve">mosquito </w:t>
      </w:r>
      <w:r>
        <w:t xml:space="preserve">species can also spread </w:t>
      </w:r>
      <w:r w:rsidR="007F4A6C">
        <w:t>d</w:t>
      </w:r>
      <w:r>
        <w:t xml:space="preserve">engue and </w:t>
      </w:r>
      <w:proofErr w:type="spellStart"/>
      <w:r w:rsidR="007F4A6C">
        <w:t>c</w:t>
      </w:r>
      <w:r>
        <w:t>hikungunya</w:t>
      </w:r>
      <w:proofErr w:type="spellEnd"/>
      <w:r>
        <w:t xml:space="preserve"> viruses.</w:t>
      </w:r>
    </w:p>
    <w:p w:rsidR="001B0241" w:rsidRPr="00B25806" w:rsidRDefault="001B0241" w:rsidP="00A63A2A">
      <w:proofErr w:type="spellStart"/>
      <w:r w:rsidRPr="008370AE">
        <w:rPr>
          <w:rStyle w:val="Organismnames"/>
        </w:rPr>
        <w:t>Aedes</w:t>
      </w:r>
      <w:proofErr w:type="spellEnd"/>
      <w:r w:rsidRPr="008370AE">
        <w:rPr>
          <w:rStyle w:val="Organismnames"/>
        </w:rPr>
        <w:t xml:space="preserve"> </w:t>
      </w:r>
      <w:proofErr w:type="spellStart"/>
      <w:r w:rsidRPr="008370AE">
        <w:rPr>
          <w:rStyle w:val="Organismnames"/>
        </w:rPr>
        <w:t>aegypti</w:t>
      </w:r>
      <w:proofErr w:type="spellEnd"/>
      <w:r>
        <w:t xml:space="preserve"> </w:t>
      </w:r>
      <w:proofErr w:type="gramStart"/>
      <w:r>
        <w:t>lay</w:t>
      </w:r>
      <w:proofErr w:type="gramEnd"/>
      <w:r>
        <w:t xml:space="preserve"> eggs in any containers holding fresh water around people’s homes. The wrigglers develop into </w:t>
      </w:r>
      <w:r w:rsidRPr="00B25806">
        <w:t>mosquitoes</w:t>
      </w:r>
      <w:r>
        <w:t xml:space="preserve"> that</w:t>
      </w:r>
      <w:r w:rsidRPr="00B25806">
        <w:t xml:space="preserve"> live around buildings in urban areas</w:t>
      </w:r>
      <w:r>
        <w:t xml:space="preserve"> and</w:t>
      </w:r>
      <w:r w:rsidRPr="00B25806">
        <w:t xml:space="preserve"> </w:t>
      </w:r>
      <w:r>
        <w:t>bite during the day</w:t>
      </w:r>
      <w:r w:rsidRPr="00B25806">
        <w:t>, including the hours around dawn and dusk.</w:t>
      </w:r>
      <w:r w:rsidR="00584048">
        <w:t xml:space="preserve"> </w:t>
      </w:r>
    </w:p>
    <w:p w:rsidR="001B0241" w:rsidRDefault="001B0241" w:rsidP="00A63A2A">
      <w:r>
        <w:t xml:space="preserve">Another mosquito that can carry </w:t>
      </w:r>
      <w:proofErr w:type="spellStart"/>
      <w:r>
        <w:t>Zika</w:t>
      </w:r>
      <w:proofErr w:type="spellEnd"/>
      <w:r>
        <w:t xml:space="preserve">, </w:t>
      </w:r>
      <w:proofErr w:type="spellStart"/>
      <w:r w:rsidRPr="008370AE">
        <w:rPr>
          <w:rStyle w:val="Organismnames"/>
        </w:rPr>
        <w:t>Aedes</w:t>
      </w:r>
      <w:proofErr w:type="spellEnd"/>
      <w:r w:rsidRPr="008370AE">
        <w:rPr>
          <w:rStyle w:val="Organismnames"/>
        </w:rPr>
        <w:t xml:space="preserve"> </w:t>
      </w:r>
      <w:proofErr w:type="spellStart"/>
      <w:r w:rsidRPr="008370AE">
        <w:rPr>
          <w:rStyle w:val="Organismnames"/>
        </w:rPr>
        <w:t>albopictus</w:t>
      </w:r>
      <w:proofErr w:type="spellEnd"/>
      <w:r w:rsidR="00A06139">
        <w:t xml:space="preserve">, </w:t>
      </w:r>
      <w:r>
        <w:t>is found in the Torres Strait and other countries.</w:t>
      </w:r>
    </w:p>
    <w:p w:rsidR="001B0241" w:rsidRPr="00315C7E" w:rsidRDefault="001B0241" w:rsidP="00A63A2A">
      <w:proofErr w:type="spellStart"/>
      <w:r>
        <w:t>Zika</w:t>
      </w:r>
      <w:proofErr w:type="spellEnd"/>
      <w:r>
        <w:t xml:space="preserve"> outbreaks have not </w:t>
      </w:r>
      <w:r w:rsidR="00A06139">
        <w:t xml:space="preserve">occurred </w:t>
      </w:r>
      <w:r>
        <w:t>in Australia so far</w:t>
      </w:r>
      <w:r w:rsidR="00A06139">
        <w:t>. T</w:t>
      </w:r>
      <w:r w:rsidR="00135494">
        <w:t>he only cases reported here have been in people who were infected overseas</w:t>
      </w:r>
      <w:r>
        <w:t xml:space="preserve">. </w:t>
      </w:r>
    </w:p>
    <w:p w:rsidR="00B25806" w:rsidRPr="00B25806" w:rsidRDefault="00B25806" w:rsidP="00A63A2A">
      <w:r w:rsidRPr="00B25806">
        <w:t xml:space="preserve">There </w:t>
      </w:r>
      <w:r w:rsidR="00A06139">
        <w:t>are</w:t>
      </w:r>
      <w:r w:rsidRPr="00B25806">
        <w:t xml:space="preserve"> reports of sexual transmission of </w:t>
      </w:r>
      <w:proofErr w:type="spellStart"/>
      <w:r w:rsidRPr="00B25806">
        <w:t>Zika</w:t>
      </w:r>
      <w:proofErr w:type="spellEnd"/>
      <w:r w:rsidRPr="00B25806">
        <w:t xml:space="preserve"> virus</w:t>
      </w:r>
      <w:r w:rsidR="00A06139">
        <w:t>.</w:t>
      </w:r>
      <w:r w:rsidRPr="00B25806">
        <w:t xml:space="preserve"> </w:t>
      </w:r>
      <w:proofErr w:type="spellStart"/>
      <w:r w:rsidRPr="00B25806">
        <w:t>Zika</w:t>
      </w:r>
      <w:proofErr w:type="spellEnd"/>
      <w:r w:rsidRPr="00B25806">
        <w:t xml:space="preserve"> virus has been found in the semen of men </w:t>
      </w:r>
      <w:r w:rsidR="00A06139">
        <w:t xml:space="preserve">from </w:t>
      </w:r>
      <w:r w:rsidR="00135494">
        <w:t>weeks to months after infection</w:t>
      </w:r>
      <w:r w:rsidRPr="00B25806">
        <w:t xml:space="preserve">. However, the risk </w:t>
      </w:r>
      <w:r w:rsidR="00135494">
        <w:t xml:space="preserve">of sexual transmission </w:t>
      </w:r>
      <w:r w:rsidRPr="00B25806">
        <w:t xml:space="preserve">is considered to be low compared to </w:t>
      </w:r>
      <w:r w:rsidR="00114016">
        <w:t xml:space="preserve">transmission </w:t>
      </w:r>
      <w:r w:rsidRPr="00B25806">
        <w:t xml:space="preserve">risk from </w:t>
      </w:r>
      <w:r w:rsidR="00AC4FB9">
        <w:t>infective</w:t>
      </w:r>
      <w:r w:rsidRPr="00B25806">
        <w:t xml:space="preserve"> mosquitoes.</w:t>
      </w:r>
    </w:p>
    <w:p w:rsidR="00B25806" w:rsidRPr="00B25806" w:rsidRDefault="00B25806" w:rsidP="00E3792D">
      <w:pPr>
        <w:pStyle w:val="Heading2"/>
      </w:pPr>
      <w:r w:rsidRPr="00B25806">
        <w:t>People at risk</w:t>
      </w:r>
    </w:p>
    <w:p w:rsidR="00B25806" w:rsidRPr="00B25806" w:rsidRDefault="00B25806" w:rsidP="00A63A2A">
      <w:r w:rsidRPr="00B25806">
        <w:t>People living in or visiting areas w</w:t>
      </w:r>
      <w:r w:rsidR="00114016">
        <w:t xml:space="preserve">ith </w:t>
      </w:r>
      <w:r w:rsidRPr="00B25806">
        <w:t xml:space="preserve">current active outbreaks of </w:t>
      </w:r>
      <w:proofErr w:type="spellStart"/>
      <w:r w:rsidRPr="00B25806">
        <w:t>Zika</w:t>
      </w:r>
      <w:proofErr w:type="spellEnd"/>
      <w:r w:rsidRPr="00B25806">
        <w:t xml:space="preserve"> virus</w:t>
      </w:r>
      <w:r w:rsidR="003D7CE6">
        <w:t>,</w:t>
      </w:r>
      <w:r w:rsidR="002D572C">
        <w:t xml:space="preserve"> </w:t>
      </w:r>
      <w:r w:rsidRPr="00B25806">
        <w:t>may be at increased risk of infection.</w:t>
      </w:r>
    </w:p>
    <w:p w:rsidR="00B25806" w:rsidRPr="00B25806" w:rsidRDefault="00B25806" w:rsidP="00A63A2A">
      <w:r w:rsidRPr="00B25806">
        <w:t xml:space="preserve">For a list of </w:t>
      </w:r>
      <w:proofErr w:type="spellStart"/>
      <w:r w:rsidR="007F4A6C">
        <w:t>Zika</w:t>
      </w:r>
      <w:proofErr w:type="spellEnd"/>
      <w:r w:rsidR="007F4A6C">
        <w:t xml:space="preserve">-affected </w:t>
      </w:r>
      <w:r w:rsidR="00AA3372">
        <w:t>countries</w:t>
      </w:r>
      <w:r w:rsidR="007F4A6C">
        <w:t xml:space="preserve"> </w:t>
      </w:r>
      <w:r w:rsidRPr="00B25806">
        <w:t xml:space="preserve">refer to the </w:t>
      </w:r>
      <w:hyperlink r:id="rId34" w:history="1">
        <w:r w:rsidRPr="005246FB">
          <w:rPr>
            <w:rStyle w:val="Hyperlink"/>
          </w:rPr>
          <w:t>Department of Health webpage</w:t>
        </w:r>
      </w:hyperlink>
      <w:r w:rsidRPr="00B25806">
        <w:t>.</w:t>
      </w:r>
      <w:r w:rsidR="00114016">
        <w:t xml:space="preserve"> </w:t>
      </w:r>
    </w:p>
    <w:p w:rsidR="00B25806" w:rsidRPr="00B25806" w:rsidRDefault="00B25806" w:rsidP="00E3792D">
      <w:pPr>
        <w:pStyle w:val="Heading2"/>
      </w:pPr>
      <w:r w:rsidRPr="00B25806">
        <w:t>Preventing infection</w:t>
      </w:r>
    </w:p>
    <w:p w:rsidR="00C10EC4" w:rsidRDefault="00C10EC4" w:rsidP="00A63A2A">
      <w:r>
        <w:t>N</w:t>
      </w:r>
      <w:r w:rsidR="00B25806" w:rsidRPr="00B25806">
        <w:t xml:space="preserve">o vaccine </w:t>
      </w:r>
      <w:r>
        <w:t xml:space="preserve">is available </w:t>
      </w:r>
      <w:r w:rsidR="00B25806" w:rsidRPr="00B25806">
        <w:t xml:space="preserve">for </w:t>
      </w:r>
      <w:proofErr w:type="spellStart"/>
      <w:r w:rsidR="00B25806" w:rsidRPr="00B25806">
        <w:t>Zika</w:t>
      </w:r>
      <w:proofErr w:type="spellEnd"/>
      <w:r w:rsidR="00B25806" w:rsidRPr="00B25806">
        <w:t xml:space="preserve"> virus infection. Prevention relies on avoiding mosquito bites in areas where </w:t>
      </w:r>
      <w:proofErr w:type="spellStart"/>
      <w:r w:rsidR="00B25806" w:rsidRPr="00B25806">
        <w:t>Zika</w:t>
      </w:r>
      <w:proofErr w:type="spellEnd"/>
      <w:r w:rsidR="00B25806" w:rsidRPr="00B25806">
        <w:t xml:space="preserve"> virus occurs.</w:t>
      </w:r>
    </w:p>
    <w:p w:rsidR="00B25806" w:rsidRPr="00B25806" w:rsidRDefault="00A23912" w:rsidP="00A63A2A">
      <w:r>
        <w:t>Safe</w:t>
      </w:r>
      <w:r w:rsidR="007E001D">
        <w:t>-</w:t>
      </w:r>
      <w:r>
        <w:t>sex practices are important in preventing sexual transmission.</w:t>
      </w:r>
    </w:p>
    <w:p w:rsidR="00982802" w:rsidRDefault="00C10EC4" w:rsidP="00A63A2A">
      <w:r>
        <w:t>Because of</w:t>
      </w:r>
      <w:r w:rsidR="00B25806" w:rsidRPr="00B25806">
        <w:t xml:space="preserve"> concerns about severe outcomes for unborn babies, women who are pregnant or </w:t>
      </w:r>
      <w:r w:rsidR="007E001D">
        <w:t xml:space="preserve">those </w:t>
      </w:r>
      <w:r w:rsidR="00B25806" w:rsidRPr="00B25806">
        <w:t>seeking to become pregnant</w:t>
      </w:r>
      <w:r>
        <w:t>,</w:t>
      </w:r>
      <w:r w:rsidR="00B25806" w:rsidRPr="00B25806">
        <w:t xml:space="preserve"> should </w:t>
      </w:r>
      <w:r w:rsidR="00982802">
        <w:t>defer</w:t>
      </w:r>
      <w:r w:rsidR="00B25806" w:rsidRPr="00B25806">
        <w:t xml:space="preserve"> their travel to areas with current </w:t>
      </w:r>
      <w:r w:rsidR="00AC4FB9">
        <w:t xml:space="preserve">or recent local </w:t>
      </w:r>
      <w:proofErr w:type="spellStart"/>
      <w:r w:rsidR="00B25806" w:rsidRPr="00B25806">
        <w:t>Zika</w:t>
      </w:r>
      <w:proofErr w:type="spellEnd"/>
      <w:r w:rsidR="00B25806" w:rsidRPr="00B25806">
        <w:t xml:space="preserve"> virus</w:t>
      </w:r>
      <w:r w:rsidR="00AC4FB9">
        <w:t xml:space="preserve"> transmission</w:t>
      </w:r>
      <w:r w:rsidR="00B25806" w:rsidRPr="00B25806">
        <w:t>.</w:t>
      </w:r>
    </w:p>
    <w:p w:rsidR="00B25806" w:rsidRDefault="00B25806" w:rsidP="00A63A2A">
      <w:r w:rsidRPr="00B25806">
        <w:t>If they do travel</w:t>
      </w:r>
      <w:r w:rsidR="005A752C">
        <w:t xml:space="preserve"> to</w:t>
      </w:r>
      <w:r w:rsidRPr="00B25806">
        <w:t xml:space="preserve"> or reside in </w:t>
      </w:r>
      <w:proofErr w:type="spellStart"/>
      <w:r w:rsidR="005A752C">
        <w:t>Zika</w:t>
      </w:r>
      <w:proofErr w:type="spellEnd"/>
      <w:r w:rsidR="005A752C">
        <w:t>-affected</w:t>
      </w:r>
      <w:r w:rsidRPr="00B25806">
        <w:t xml:space="preserve"> area</w:t>
      </w:r>
      <w:r>
        <w:t xml:space="preserve">s, they should strictly follow </w:t>
      </w:r>
      <w:r w:rsidR="00EA2925">
        <w:t xml:space="preserve">advice to avoid </w:t>
      </w:r>
      <w:r w:rsidRPr="00B25806">
        <w:t>mosquito bite</w:t>
      </w:r>
      <w:r w:rsidR="00EA2925">
        <w:t>s</w:t>
      </w:r>
      <w:r w:rsidRPr="00B25806">
        <w:t>, and discuss their travel plans</w:t>
      </w:r>
      <w:r w:rsidR="00D135BD">
        <w:t>,</w:t>
      </w:r>
      <w:r w:rsidRPr="00B25806">
        <w:t xml:space="preserve"> and </w:t>
      </w:r>
      <w:r w:rsidR="00EA2925">
        <w:t xml:space="preserve">how to avoid </w:t>
      </w:r>
      <w:r w:rsidRPr="00B25806">
        <w:t>mosquito bite</w:t>
      </w:r>
      <w:r w:rsidR="00EA2925">
        <w:t>s</w:t>
      </w:r>
      <w:r w:rsidR="00D135BD">
        <w:t>,</w:t>
      </w:r>
      <w:r w:rsidRPr="00B25806">
        <w:t xml:space="preserve"> with their doctor.</w:t>
      </w:r>
    </w:p>
    <w:p w:rsidR="003A3C96" w:rsidRPr="00670519" w:rsidRDefault="003A3C96" w:rsidP="00E3792D">
      <w:pPr>
        <w:pStyle w:val="Heading2"/>
      </w:pPr>
      <w:r w:rsidRPr="00670519">
        <w:t>To avoid mosquito bites</w:t>
      </w:r>
      <w:r w:rsidR="001B0241">
        <w:t xml:space="preserve"> (overseas and in Queensland where </w:t>
      </w:r>
      <w:proofErr w:type="spellStart"/>
      <w:r w:rsidR="001B0241">
        <w:t>Zika</w:t>
      </w:r>
      <w:proofErr w:type="spellEnd"/>
      <w:r w:rsidR="001B0241">
        <w:t xml:space="preserve"> could occur)</w:t>
      </w:r>
    </w:p>
    <w:p w:rsidR="00B25806" w:rsidRPr="00B25806" w:rsidRDefault="003A3C96" w:rsidP="00A63A2A">
      <w:r>
        <w:t>Y</w:t>
      </w:r>
      <w:r w:rsidR="00B25806" w:rsidRPr="00B25806">
        <w:t>ou should:</w:t>
      </w:r>
    </w:p>
    <w:p w:rsidR="001B0241" w:rsidRPr="00904D04" w:rsidRDefault="001B0241" w:rsidP="00E3792D">
      <w:pPr>
        <w:pStyle w:val="ListParagraph"/>
      </w:pPr>
      <w:r>
        <w:t>Cover as much exposed skin as possible, including</w:t>
      </w:r>
      <w:r w:rsidR="000C1C6F">
        <w:t xml:space="preserve"> by</w:t>
      </w:r>
      <w:r>
        <w:t xml:space="preserve"> wearing</w:t>
      </w:r>
      <w:r w:rsidRPr="00904D04">
        <w:t xml:space="preserve"> </w:t>
      </w:r>
      <w:r>
        <w:t>light</w:t>
      </w:r>
      <w:r w:rsidR="006025E5">
        <w:t>-</w:t>
      </w:r>
      <w:r>
        <w:t xml:space="preserve">coloured </w:t>
      </w:r>
      <w:r w:rsidRPr="00904D04">
        <w:t>long-sleeved shirts and long pants</w:t>
      </w:r>
    </w:p>
    <w:p w:rsidR="001B0241" w:rsidRDefault="001B0241" w:rsidP="00E3792D">
      <w:pPr>
        <w:pStyle w:val="ListParagraph"/>
      </w:pPr>
      <w:r w:rsidRPr="00904D04">
        <w:t>Use insect repellents</w:t>
      </w:r>
      <w:r>
        <w:t>, per manufacturers</w:t>
      </w:r>
      <w:r w:rsidR="006025E5">
        <w:t>’</w:t>
      </w:r>
      <w:r>
        <w:t xml:space="preserve"> instructions</w:t>
      </w:r>
    </w:p>
    <w:p w:rsidR="001B0241" w:rsidRPr="00904D04" w:rsidRDefault="001B0241" w:rsidP="00E3792D">
      <w:pPr>
        <w:pStyle w:val="ListParagraph"/>
      </w:pPr>
      <w:r w:rsidRPr="00036EDC">
        <w:t xml:space="preserve">The most effective mosquito repellents contain Diethyl </w:t>
      </w:r>
      <w:proofErr w:type="spellStart"/>
      <w:r w:rsidRPr="00036EDC">
        <w:t>Toluamide</w:t>
      </w:r>
      <w:proofErr w:type="spellEnd"/>
      <w:r w:rsidRPr="00036EDC">
        <w:t xml:space="preserve"> (DEET) or </w:t>
      </w:r>
      <w:proofErr w:type="spellStart"/>
      <w:r w:rsidRPr="00036EDC">
        <w:t>Picaridin</w:t>
      </w:r>
      <w:proofErr w:type="spellEnd"/>
      <w:r w:rsidRPr="00036EDC">
        <w:t>. Repellents containing oil of lemon eucalyptus (OLE) (also known as Extract of Lemon Eucalyptus) or para</w:t>
      </w:r>
      <w:r w:rsidR="00356F70">
        <w:t>-</w:t>
      </w:r>
      <w:r w:rsidRPr="00036EDC">
        <w:t>menthane</w:t>
      </w:r>
      <w:r w:rsidR="00356F70">
        <w:t>-3,8-</w:t>
      </w:r>
      <w:r w:rsidRPr="00036EDC">
        <w:t>diol (PMD) also provide adequate protection</w:t>
      </w:r>
    </w:p>
    <w:p w:rsidR="001B0241" w:rsidRPr="00904D04" w:rsidRDefault="001B0241" w:rsidP="00E3792D">
      <w:pPr>
        <w:pStyle w:val="ListParagraph"/>
      </w:pPr>
      <w:r>
        <w:t>Note that i</w:t>
      </w:r>
      <w:r w:rsidRPr="00904D04">
        <w:t xml:space="preserve">nsect repellents containing DEET or </w:t>
      </w:r>
      <w:proofErr w:type="spellStart"/>
      <w:r w:rsidRPr="00904D04">
        <w:t>picaridin</w:t>
      </w:r>
      <w:proofErr w:type="spellEnd"/>
      <w:r w:rsidRPr="00904D04">
        <w:t>, are safe for pregnant and breastfeeding women and children older than 2 months when used according to the product label</w:t>
      </w:r>
    </w:p>
    <w:p w:rsidR="001B0241" w:rsidRPr="00904D04" w:rsidRDefault="001B0241" w:rsidP="00E3792D">
      <w:pPr>
        <w:pStyle w:val="ListParagraph"/>
      </w:pPr>
      <w:r w:rsidRPr="00904D04">
        <w:t>If you use both sunscreen and insect repellent, apply the sunscreen first and then the repellent</w:t>
      </w:r>
    </w:p>
    <w:p w:rsidR="001B0241" w:rsidRPr="00904D04" w:rsidRDefault="001B0241" w:rsidP="00E3792D">
      <w:pPr>
        <w:pStyle w:val="ListParagraph"/>
      </w:pPr>
      <w:r w:rsidRPr="00904D04">
        <w:t xml:space="preserve">Use </w:t>
      </w:r>
      <w:r>
        <w:t>insecticide</w:t>
      </w:r>
      <w:r w:rsidRPr="00904D04">
        <w:t>-treated</w:t>
      </w:r>
      <w:r>
        <w:t xml:space="preserve"> (</w:t>
      </w:r>
      <w:r w:rsidR="00135494">
        <w:t>e.g.</w:t>
      </w:r>
      <w:r>
        <w:t xml:space="preserve"> </w:t>
      </w:r>
      <w:proofErr w:type="spellStart"/>
      <w:r>
        <w:t>permethrin</w:t>
      </w:r>
      <w:proofErr w:type="spellEnd"/>
      <w:r>
        <w:t>)</w:t>
      </w:r>
      <w:r w:rsidRPr="00904D04">
        <w:t xml:space="preserve"> clothing boots, pants, socks</w:t>
      </w:r>
      <w:r w:rsidR="00D87F5A">
        <w:t xml:space="preserve">, </w:t>
      </w:r>
      <w:r w:rsidR="00DB3B36">
        <w:t>etc.</w:t>
      </w:r>
      <w:r w:rsidRPr="00904D04">
        <w:t xml:space="preserve"> and </w:t>
      </w:r>
      <w:r w:rsidR="00D87F5A">
        <w:t xml:space="preserve">gear such as </w:t>
      </w:r>
      <w:r w:rsidRPr="00904D04">
        <w:t>tents</w:t>
      </w:r>
    </w:p>
    <w:p w:rsidR="001B0241" w:rsidRPr="00904D04" w:rsidRDefault="001B0241" w:rsidP="00E3792D">
      <w:pPr>
        <w:pStyle w:val="ListParagraph"/>
      </w:pPr>
      <w:r w:rsidRPr="00904D04">
        <w:t xml:space="preserve">Use bed </w:t>
      </w:r>
      <w:r w:rsidR="00172DBA">
        <w:t xml:space="preserve">or mosquito </w:t>
      </w:r>
      <w:r w:rsidRPr="00904D04">
        <w:t>nets as necessary</w:t>
      </w:r>
    </w:p>
    <w:p w:rsidR="001B0241" w:rsidRDefault="001B0241" w:rsidP="00E3792D">
      <w:pPr>
        <w:pStyle w:val="ListParagraph"/>
      </w:pPr>
      <w:r w:rsidRPr="00904D04">
        <w:t xml:space="preserve">Stay and sleep in </w:t>
      </w:r>
      <w:r w:rsidR="00356F70">
        <w:t>insect-</w:t>
      </w:r>
      <w:r w:rsidRPr="00904D04">
        <w:t>screened or air-conditioned rooms</w:t>
      </w:r>
    </w:p>
    <w:p w:rsidR="001B0241" w:rsidRPr="001B0241" w:rsidRDefault="001B0241" w:rsidP="00E3792D">
      <w:pPr>
        <w:pStyle w:val="ListParagraph"/>
      </w:pPr>
      <w:r>
        <w:t>S</w:t>
      </w:r>
      <w:r w:rsidRPr="00904D04">
        <w:t>eek medical advice, as soon as practicable, if unwell with a high fever during or soon after travel</w:t>
      </w:r>
      <w:r>
        <w:t>.</w:t>
      </w:r>
    </w:p>
    <w:p w:rsidR="003A3C96" w:rsidRPr="00670519" w:rsidRDefault="003A3C96" w:rsidP="00E3792D">
      <w:pPr>
        <w:pStyle w:val="Heading2"/>
      </w:pPr>
      <w:r w:rsidRPr="00670519">
        <w:t xml:space="preserve">To avoid sexual </w:t>
      </w:r>
      <w:r w:rsidRPr="003A3C96">
        <w:t>transmission</w:t>
      </w:r>
    </w:p>
    <w:p w:rsidR="0011583F" w:rsidRDefault="0011583F" w:rsidP="00A63A2A">
      <w:r w:rsidRPr="0011583F">
        <w:t xml:space="preserve">Pregnant women should avoid unprotected sex with a male partner who has been to a </w:t>
      </w:r>
      <w:r w:rsidR="00723F20">
        <w:t>h</w:t>
      </w:r>
      <w:r w:rsidRPr="0011583F">
        <w:t xml:space="preserve">igh or </w:t>
      </w:r>
      <w:r w:rsidR="00723F20">
        <w:t>m</w:t>
      </w:r>
      <w:r w:rsidRPr="0011583F">
        <w:t>oderate</w:t>
      </w:r>
      <w:r w:rsidR="006025E5">
        <w:t>-</w:t>
      </w:r>
      <w:r w:rsidRPr="0011583F">
        <w:t xml:space="preserve">risk </w:t>
      </w:r>
      <w:proofErr w:type="spellStart"/>
      <w:r w:rsidRPr="0011583F">
        <w:t>Zika</w:t>
      </w:r>
      <w:proofErr w:type="spellEnd"/>
      <w:r w:rsidR="00AB3AD1">
        <w:t>-</w:t>
      </w:r>
      <w:r w:rsidRPr="0011583F">
        <w:t>affected country for the duration of the pregnancy, or for 6 months</w:t>
      </w:r>
      <w:r w:rsidR="005D0F15">
        <w:t xml:space="preserve"> his return</w:t>
      </w:r>
      <w:r w:rsidR="00AB3AD1">
        <w:t xml:space="preserve"> – whichever</w:t>
      </w:r>
      <w:r w:rsidR="00E569BA">
        <w:t xml:space="preserve"> </w:t>
      </w:r>
      <w:r w:rsidRPr="0011583F">
        <w:t xml:space="preserve">is longer. Pregnant women should avoid unprotected sex with a female partner who has been to a </w:t>
      </w:r>
      <w:r w:rsidR="00723F20">
        <w:t>h</w:t>
      </w:r>
      <w:r w:rsidRPr="0011583F">
        <w:t xml:space="preserve">igh or </w:t>
      </w:r>
      <w:r w:rsidR="00723F20">
        <w:t>m</w:t>
      </w:r>
      <w:r w:rsidRPr="0011583F">
        <w:t>oderate</w:t>
      </w:r>
      <w:r w:rsidR="006025E5">
        <w:t>-</w:t>
      </w:r>
      <w:r w:rsidRPr="0011583F">
        <w:t xml:space="preserve">risk </w:t>
      </w:r>
      <w:proofErr w:type="spellStart"/>
      <w:r w:rsidRPr="0011583F">
        <w:t>Zika</w:t>
      </w:r>
      <w:proofErr w:type="spellEnd"/>
      <w:r w:rsidR="00AB3AD1">
        <w:t>-</w:t>
      </w:r>
      <w:r w:rsidRPr="0011583F">
        <w:t xml:space="preserve">affected country for the duration of the pregnancy, or </w:t>
      </w:r>
      <w:r w:rsidR="00175B87">
        <w:t>at least</w:t>
      </w:r>
      <w:r w:rsidRPr="0011583F">
        <w:t xml:space="preserve"> 8</w:t>
      </w:r>
      <w:r w:rsidR="00F25008">
        <w:t xml:space="preserve"> </w:t>
      </w:r>
      <w:r w:rsidRPr="0011583F">
        <w:t>weeks</w:t>
      </w:r>
      <w:r w:rsidR="005D0F15">
        <w:t xml:space="preserve"> after her return</w:t>
      </w:r>
      <w:r w:rsidR="00AB3AD1">
        <w:t xml:space="preserve"> – whichever</w:t>
      </w:r>
      <w:r w:rsidRPr="0011583F">
        <w:t xml:space="preserve"> is longer.</w:t>
      </w:r>
    </w:p>
    <w:p w:rsidR="00180C8C" w:rsidRDefault="00180C8C" w:rsidP="00A63A2A">
      <w:r w:rsidRPr="00180C8C">
        <w:t>For men with a partner who is planning</w:t>
      </w:r>
      <w:r w:rsidR="00263F11">
        <w:t>,</w:t>
      </w:r>
      <w:r w:rsidRPr="00180C8C">
        <w:t xml:space="preserve"> or at risk of pregnancy</w:t>
      </w:r>
      <w:r w:rsidR="006025E5">
        <w:t>,</w:t>
      </w:r>
      <w:r w:rsidRPr="00180C8C">
        <w:t xml:space="preserve"> and the man has travel</w:t>
      </w:r>
      <w:r>
        <w:t>led to a high or moderate</w:t>
      </w:r>
      <w:r w:rsidR="006025E5">
        <w:t>-</w:t>
      </w:r>
      <w:r>
        <w:t xml:space="preserve">risk </w:t>
      </w:r>
      <w:proofErr w:type="spellStart"/>
      <w:r w:rsidRPr="00180C8C">
        <w:t>Zika</w:t>
      </w:r>
      <w:proofErr w:type="spellEnd"/>
      <w:r w:rsidR="00847A67">
        <w:t>-</w:t>
      </w:r>
      <w:r>
        <w:t>affected</w:t>
      </w:r>
      <w:r w:rsidRPr="00180C8C">
        <w:t xml:space="preserve"> country or has a diagnosed </w:t>
      </w:r>
      <w:proofErr w:type="spellStart"/>
      <w:r w:rsidRPr="00180C8C">
        <w:t>Zika</w:t>
      </w:r>
      <w:proofErr w:type="spellEnd"/>
      <w:r w:rsidRPr="00180C8C">
        <w:t xml:space="preserve"> infection, pregnancy should be deferred for </w:t>
      </w:r>
      <w:r w:rsidR="00263F11">
        <w:t xml:space="preserve">until </w:t>
      </w:r>
      <w:r w:rsidRPr="00180C8C">
        <w:t>least 6 months after return, or</w:t>
      </w:r>
      <w:r w:rsidR="00263F11">
        <w:t xml:space="preserve"> </w:t>
      </w:r>
      <w:r w:rsidRPr="00180C8C">
        <w:t xml:space="preserve">6 months after the date that </w:t>
      </w:r>
      <w:proofErr w:type="spellStart"/>
      <w:r w:rsidRPr="00180C8C">
        <w:t>Zika</w:t>
      </w:r>
      <w:proofErr w:type="spellEnd"/>
      <w:r w:rsidRPr="00180C8C">
        <w:t xml:space="preserve"> virus infection was diagnosed.</w:t>
      </w:r>
    </w:p>
    <w:p w:rsidR="00180C8C" w:rsidRDefault="00180C8C" w:rsidP="00180C8C">
      <w:r>
        <w:t xml:space="preserve">Female partners </w:t>
      </w:r>
      <w:r w:rsidR="00302AB6">
        <w:t>who</w:t>
      </w:r>
      <w:r>
        <w:t xml:space="preserve"> have travelled or been potentially exposed, should avoid unprotected sex for at least 8</w:t>
      </w:r>
      <w:r w:rsidR="00F25008">
        <w:t xml:space="preserve"> </w:t>
      </w:r>
      <w:r>
        <w:t>weeks after the</w:t>
      </w:r>
      <w:r w:rsidR="004025D3">
        <w:t>ir</w:t>
      </w:r>
      <w:r>
        <w:t xml:space="preserve"> last day in a high or moderate</w:t>
      </w:r>
      <w:r w:rsidR="00302AB6">
        <w:t>-</w:t>
      </w:r>
      <w:r>
        <w:t xml:space="preserve">risk </w:t>
      </w:r>
      <w:proofErr w:type="spellStart"/>
      <w:r>
        <w:t>Zika</w:t>
      </w:r>
      <w:proofErr w:type="spellEnd"/>
      <w:r w:rsidR="00847A67">
        <w:t>-</w:t>
      </w:r>
      <w:r>
        <w:t>affected country</w:t>
      </w:r>
      <w:r w:rsidR="00D73BB5">
        <w:t>,</w:t>
      </w:r>
      <w:r>
        <w:t xml:space="preserve"> or</w:t>
      </w:r>
      <w:r w:rsidR="00D73BB5">
        <w:t>,</w:t>
      </w:r>
      <w:r>
        <w:t xml:space="preserve"> for 8</w:t>
      </w:r>
      <w:r w:rsidR="00F25008">
        <w:t xml:space="preserve"> </w:t>
      </w:r>
      <w:r>
        <w:t xml:space="preserve">weeks after </w:t>
      </w:r>
      <w:r w:rsidR="00D73BB5">
        <w:t xml:space="preserve">a </w:t>
      </w:r>
      <w:r>
        <w:t>diagnosis</w:t>
      </w:r>
      <w:r w:rsidR="00D73BB5">
        <w:t xml:space="preserve"> of infection</w:t>
      </w:r>
      <w:r>
        <w:t>.</w:t>
      </w:r>
    </w:p>
    <w:p w:rsidR="00180C8C" w:rsidRDefault="00180C8C" w:rsidP="00180C8C">
      <w:r>
        <w:t xml:space="preserve">Male partners </w:t>
      </w:r>
      <w:r w:rsidR="00302AB6">
        <w:t>who</w:t>
      </w:r>
      <w:r>
        <w:t xml:space="preserve"> have travelled or been potentially exposed, should avoid unprotected sex for at least </w:t>
      </w:r>
      <w:r w:rsidR="00F25008">
        <w:t xml:space="preserve">6 </w:t>
      </w:r>
      <w:r>
        <w:t>months after the last day in a high or moderate</w:t>
      </w:r>
      <w:r w:rsidR="00302AB6">
        <w:t>-</w:t>
      </w:r>
      <w:r>
        <w:t xml:space="preserve">risk </w:t>
      </w:r>
      <w:proofErr w:type="spellStart"/>
      <w:r>
        <w:t>Zika</w:t>
      </w:r>
      <w:proofErr w:type="spellEnd"/>
      <w:r w:rsidR="00847A67">
        <w:t>-</w:t>
      </w:r>
      <w:r>
        <w:t>affected country if no symptoms appear, or</w:t>
      </w:r>
      <w:r w:rsidR="00D73BB5">
        <w:t>,</w:t>
      </w:r>
      <w:r>
        <w:t xml:space="preserve"> at least 6</w:t>
      </w:r>
      <w:r w:rsidR="00F25008">
        <w:t xml:space="preserve"> </w:t>
      </w:r>
      <w:r>
        <w:t>months from time of diagnosis of infection.</w:t>
      </w:r>
    </w:p>
    <w:p w:rsidR="00AA3372" w:rsidRPr="00B25806" w:rsidRDefault="00AA3372" w:rsidP="00A63A2A">
      <w:r w:rsidRPr="00B25806">
        <w:t>Please see your doctor for further advice</w:t>
      </w:r>
      <w:r>
        <w:t xml:space="preserve"> </w:t>
      </w:r>
      <w:r w:rsidRPr="00B25806">
        <w:t xml:space="preserve">or refer to </w:t>
      </w:r>
      <w:hyperlink r:id="rId35" w:history="1">
        <w:proofErr w:type="spellStart"/>
        <w:r w:rsidRPr="005246FB">
          <w:rPr>
            <w:rStyle w:val="Hyperlink"/>
          </w:rPr>
          <w:t>Zika</w:t>
        </w:r>
        <w:proofErr w:type="spellEnd"/>
        <w:r w:rsidRPr="005246FB">
          <w:rPr>
            <w:rStyle w:val="Hyperlink"/>
          </w:rPr>
          <w:t xml:space="preserve"> Virus Factsheet - The Basics</w:t>
        </w:r>
      </w:hyperlink>
      <w:r w:rsidRPr="00B25806">
        <w:t>.</w:t>
      </w:r>
    </w:p>
    <w:p w:rsidR="00B25806" w:rsidRPr="00B25806" w:rsidRDefault="00B25806" w:rsidP="00E3792D">
      <w:pPr>
        <w:pStyle w:val="Heading2"/>
      </w:pPr>
      <w:r w:rsidRPr="00B25806">
        <w:t xml:space="preserve">How </w:t>
      </w:r>
      <w:proofErr w:type="spellStart"/>
      <w:r w:rsidRPr="00B25806">
        <w:t>Zika</w:t>
      </w:r>
      <w:proofErr w:type="spellEnd"/>
      <w:r w:rsidRPr="00B25806">
        <w:t xml:space="preserve"> virus infection is diagnosed</w:t>
      </w:r>
    </w:p>
    <w:p w:rsidR="00187F59" w:rsidRDefault="00187F59" w:rsidP="00A63A2A">
      <w:proofErr w:type="spellStart"/>
      <w:r w:rsidRPr="00187F59">
        <w:t>Zika</w:t>
      </w:r>
      <w:proofErr w:type="spellEnd"/>
      <w:r w:rsidRPr="00187F59">
        <w:t xml:space="preserve"> virus infection is diagnosed by blood </w:t>
      </w:r>
      <w:r w:rsidR="00135494">
        <w:t xml:space="preserve">or urine </w:t>
      </w:r>
      <w:r w:rsidRPr="00187F59">
        <w:t xml:space="preserve">tests that </w:t>
      </w:r>
      <w:r w:rsidR="00356F70">
        <w:t>detect</w:t>
      </w:r>
      <w:r w:rsidR="00356F70" w:rsidRPr="00187F59">
        <w:t xml:space="preserve"> </w:t>
      </w:r>
      <w:r w:rsidRPr="00187F59">
        <w:t>the virus or antibodies to the</w:t>
      </w:r>
      <w:r>
        <w:t xml:space="preserve"> virus</w:t>
      </w:r>
      <w:r w:rsidRPr="00187F59">
        <w:t>.</w:t>
      </w:r>
    </w:p>
    <w:p w:rsidR="00B25806" w:rsidRPr="00B25806" w:rsidRDefault="00187F59" w:rsidP="00A63A2A">
      <w:r w:rsidRPr="00187F59">
        <w:t>For</w:t>
      </w:r>
      <w:r w:rsidR="00B25806" w:rsidRPr="00B25806">
        <w:t xml:space="preserve"> further information on testing, please refer to</w:t>
      </w:r>
      <w:r w:rsidR="008F6529" w:rsidRPr="008F6529">
        <w:t xml:space="preserve"> </w:t>
      </w:r>
      <w:hyperlink r:id="rId36" w:history="1">
        <w:r w:rsidR="008F6529" w:rsidRPr="005246FB">
          <w:rPr>
            <w:rStyle w:val="Hyperlink"/>
          </w:rPr>
          <w:t xml:space="preserve">Information about </w:t>
        </w:r>
        <w:proofErr w:type="spellStart"/>
        <w:r w:rsidR="008F6529" w:rsidRPr="005246FB">
          <w:rPr>
            <w:rStyle w:val="Hyperlink"/>
          </w:rPr>
          <w:t>Zika</w:t>
        </w:r>
        <w:proofErr w:type="spellEnd"/>
        <w:r w:rsidR="008F6529" w:rsidRPr="005246FB">
          <w:rPr>
            <w:rStyle w:val="Hyperlink"/>
          </w:rPr>
          <w:t xml:space="preserve"> virus testing</w:t>
        </w:r>
      </w:hyperlink>
      <w:r w:rsidR="00B25806" w:rsidRPr="00B25806">
        <w:t>.</w:t>
      </w:r>
    </w:p>
    <w:p w:rsidR="00B25806" w:rsidRPr="00B25806" w:rsidRDefault="00B25806" w:rsidP="00E3792D">
      <w:pPr>
        <w:pStyle w:val="Heading2"/>
      </w:pPr>
      <w:r w:rsidRPr="00B25806">
        <w:t xml:space="preserve">How </w:t>
      </w:r>
      <w:proofErr w:type="spellStart"/>
      <w:r w:rsidRPr="00B25806">
        <w:t>Zika</w:t>
      </w:r>
      <w:proofErr w:type="spellEnd"/>
      <w:r w:rsidRPr="00B25806">
        <w:t xml:space="preserve"> virus infection is treated</w:t>
      </w:r>
    </w:p>
    <w:p w:rsidR="00B25806" w:rsidRPr="00B25806" w:rsidRDefault="00352443" w:rsidP="00A63A2A">
      <w:r>
        <w:t>N</w:t>
      </w:r>
      <w:r w:rsidR="00B25806" w:rsidRPr="00B25806">
        <w:t xml:space="preserve">o specific treatment </w:t>
      </w:r>
      <w:r>
        <w:t xml:space="preserve">is available </w:t>
      </w:r>
      <w:r w:rsidR="00B25806" w:rsidRPr="00B25806">
        <w:t xml:space="preserve">for </w:t>
      </w:r>
      <w:proofErr w:type="spellStart"/>
      <w:r w:rsidR="00B25806" w:rsidRPr="00B25806">
        <w:t>Zika</w:t>
      </w:r>
      <w:proofErr w:type="spellEnd"/>
      <w:r w:rsidR="00B25806" w:rsidRPr="00B25806">
        <w:t xml:space="preserve"> virus infection</w:t>
      </w:r>
      <w:r w:rsidR="003A3C96">
        <w:t>. S</w:t>
      </w:r>
      <w:r w:rsidR="00B25806" w:rsidRPr="00B25806">
        <w:t xml:space="preserve">upportive medical care can be provided </w:t>
      </w:r>
      <w:r w:rsidR="00EA2925">
        <w:t>as</w:t>
      </w:r>
      <w:r w:rsidR="00B25806" w:rsidRPr="00B25806">
        <w:t xml:space="preserve"> required (e.g. rest, fluids).</w:t>
      </w:r>
      <w:r w:rsidR="003A3C96">
        <w:t xml:space="preserve"> </w:t>
      </w:r>
      <w:r w:rsidR="003A3C96" w:rsidRPr="003A3C96">
        <w:t>Aspirin and other non-steroidal anti-inflammatory drugs (NSAIDs) should be avoided until dengue can be ruled out</w:t>
      </w:r>
      <w:r>
        <w:t>,</w:t>
      </w:r>
      <w:r w:rsidR="003A3C96" w:rsidRPr="003A3C96">
        <w:t xml:space="preserve"> to reduce the risk of haemorrhage.</w:t>
      </w:r>
    </w:p>
    <w:p w:rsidR="00B25806" w:rsidRPr="00B25806" w:rsidRDefault="00B25806" w:rsidP="00E3792D">
      <w:pPr>
        <w:pStyle w:val="Heading2"/>
      </w:pPr>
      <w:r w:rsidRPr="00B25806">
        <w:t xml:space="preserve">How health authorities will prevent </w:t>
      </w:r>
      <w:proofErr w:type="spellStart"/>
      <w:r w:rsidR="00135494">
        <w:t>Zika</w:t>
      </w:r>
      <w:proofErr w:type="spellEnd"/>
      <w:r w:rsidR="00135494">
        <w:t xml:space="preserve"> virus</w:t>
      </w:r>
      <w:r w:rsidRPr="00B25806">
        <w:t xml:space="preserve"> spread in Australia</w:t>
      </w:r>
    </w:p>
    <w:p w:rsidR="00B25806" w:rsidRPr="00E3792D" w:rsidRDefault="00135494" w:rsidP="00E3792D">
      <w:pPr>
        <w:pStyle w:val="ListParagraph"/>
      </w:pPr>
      <w:r w:rsidRPr="00E3792D">
        <w:t>c</w:t>
      </w:r>
      <w:r w:rsidR="003A3C96" w:rsidRPr="00E3792D">
        <w:t xml:space="preserve">ontinue </w:t>
      </w:r>
      <w:r w:rsidR="00B25806" w:rsidRPr="00E3792D">
        <w:t xml:space="preserve">to monitor international ports of entry to prevent the mosquitoes that can transmit </w:t>
      </w:r>
      <w:proofErr w:type="spellStart"/>
      <w:r w:rsidR="00B25806" w:rsidRPr="00E3792D">
        <w:t>Zika</w:t>
      </w:r>
      <w:proofErr w:type="spellEnd"/>
      <w:r w:rsidR="00B25806" w:rsidRPr="00E3792D">
        <w:t xml:space="preserve"> virus from entering or spreading to new areas;</w:t>
      </w:r>
    </w:p>
    <w:p w:rsidR="00A23912" w:rsidRPr="00E3792D" w:rsidRDefault="00A23912" w:rsidP="00E3792D">
      <w:pPr>
        <w:pStyle w:val="ListParagraph"/>
      </w:pPr>
      <w:r w:rsidRPr="00E3792D">
        <w:t>interview all cases to determine where and how they were infected in order to decide what further public</w:t>
      </w:r>
      <w:r w:rsidR="00352443">
        <w:t>-</w:t>
      </w:r>
      <w:r w:rsidRPr="00E3792D">
        <w:t>health measurers may be necessary;</w:t>
      </w:r>
    </w:p>
    <w:p w:rsidR="00B25806" w:rsidRPr="00E3792D" w:rsidRDefault="003A3C96" w:rsidP="00E3792D">
      <w:pPr>
        <w:pStyle w:val="ListParagraph"/>
      </w:pPr>
      <w:r w:rsidRPr="00E3792D">
        <w:t>ensure blood supply</w:t>
      </w:r>
      <w:r w:rsidR="00B25806" w:rsidRPr="00E3792D">
        <w:t xml:space="preserve"> safety through restrictions on blood donation for travellers coming to Australia from areas where mosquito-borne diseases are occurring;</w:t>
      </w:r>
      <w:r w:rsidR="003540C3" w:rsidRPr="00E3792D">
        <w:t xml:space="preserve"> and</w:t>
      </w:r>
    </w:p>
    <w:p w:rsidR="00B25806" w:rsidRPr="00E3792D" w:rsidRDefault="003540C3" w:rsidP="00E3792D">
      <w:pPr>
        <w:pStyle w:val="ListParagraph"/>
      </w:pPr>
      <w:proofErr w:type="gramStart"/>
      <w:r w:rsidRPr="00E3792D">
        <w:t>in</w:t>
      </w:r>
      <w:proofErr w:type="gramEnd"/>
      <w:r w:rsidRPr="00E3792D">
        <w:t xml:space="preserve"> </w:t>
      </w:r>
      <w:r w:rsidR="00B25806" w:rsidRPr="00E3792D">
        <w:t xml:space="preserve">areas where the mosquitoes </w:t>
      </w:r>
      <w:proofErr w:type="spellStart"/>
      <w:r w:rsidR="00B25806" w:rsidRPr="00F90889">
        <w:rPr>
          <w:i/>
        </w:rPr>
        <w:t>Aedes</w:t>
      </w:r>
      <w:proofErr w:type="spellEnd"/>
      <w:r w:rsidR="00B25806" w:rsidRPr="00F90889">
        <w:rPr>
          <w:i/>
        </w:rPr>
        <w:t xml:space="preserve"> </w:t>
      </w:r>
      <w:proofErr w:type="spellStart"/>
      <w:r w:rsidR="00DB3B36" w:rsidRPr="00F90889">
        <w:rPr>
          <w:i/>
        </w:rPr>
        <w:t>aegypti</w:t>
      </w:r>
      <w:proofErr w:type="spellEnd"/>
      <w:r w:rsidR="00B25806" w:rsidRPr="00E3792D">
        <w:t xml:space="preserve"> and/or </w:t>
      </w:r>
      <w:proofErr w:type="spellStart"/>
      <w:r w:rsidR="00B25806" w:rsidRPr="00F90889">
        <w:rPr>
          <w:i/>
        </w:rPr>
        <w:t>Aedes</w:t>
      </w:r>
      <w:proofErr w:type="spellEnd"/>
      <w:r w:rsidR="00B25806" w:rsidRPr="00F90889">
        <w:rPr>
          <w:i/>
        </w:rPr>
        <w:t xml:space="preserve"> </w:t>
      </w:r>
      <w:proofErr w:type="spellStart"/>
      <w:r w:rsidR="00B25806" w:rsidRPr="00F90889">
        <w:rPr>
          <w:i/>
        </w:rPr>
        <w:t>albopictus</w:t>
      </w:r>
      <w:proofErr w:type="spellEnd"/>
      <w:r w:rsidR="00B25806" w:rsidRPr="00E3792D">
        <w:t xml:space="preserve"> are present, health authorities will respond urgently to cases to prevent </w:t>
      </w:r>
      <w:proofErr w:type="spellStart"/>
      <w:r w:rsidR="00135494" w:rsidRPr="00E3792D">
        <w:t>Zika</w:t>
      </w:r>
      <w:proofErr w:type="spellEnd"/>
      <w:r w:rsidR="00135494" w:rsidRPr="00E3792D">
        <w:t xml:space="preserve"> virus</w:t>
      </w:r>
      <w:r w:rsidR="00B25806" w:rsidRPr="00E3792D">
        <w:t xml:space="preserve"> spread, as they do for dengue cases. This may include controlling mosquitoes around the person’s home.</w:t>
      </w:r>
    </w:p>
    <w:p w:rsidR="00B25806" w:rsidRPr="00B25806" w:rsidRDefault="00B25806" w:rsidP="00E3792D">
      <w:pPr>
        <w:pStyle w:val="Heading2"/>
      </w:pPr>
      <w:r w:rsidRPr="00B25806">
        <w:t xml:space="preserve">What should I do if I think I may have been exposed to </w:t>
      </w:r>
      <w:proofErr w:type="spellStart"/>
      <w:r w:rsidRPr="00B25806">
        <w:t>Zika</w:t>
      </w:r>
      <w:proofErr w:type="spellEnd"/>
      <w:r w:rsidRPr="00B25806">
        <w:t xml:space="preserve"> virus?</w:t>
      </w:r>
    </w:p>
    <w:p w:rsidR="00B25806" w:rsidRPr="00B25806" w:rsidRDefault="00B25806" w:rsidP="00A63A2A">
      <w:r w:rsidRPr="00B25806">
        <w:t xml:space="preserve">If you have recently travelled to an area with </w:t>
      </w:r>
      <w:r w:rsidR="001F724C">
        <w:t>current or recent local</w:t>
      </w:r>
      <w:r w:rsidRPr="00B25806">
        <w:t xml:space="preserve"> </w:t>
      </w:r>
      <w:proofErr w:type="spellStart"/>
      <w:r w:rsidRPr="00B25806">
        <w:t>Zika</w:t>
      </w:r>
      <w:proofErr w:type="spellEnd"/>
      <w:r w:rsidRPr="00B25806">
        <w:t xml:space="preserve"> virus transmission, please see your doctor for further advice.</w:t>
      </w:r>
    </w:p>
    <w:p w:rsidR="00B25806" w:rsidRPr="00B25806" w:rsidRDefault="00B25806" w:rsidP="00A63A2A">
      <w:r w:rsidRPr="00B25806">
        <w:t xml:space="preserve">If you are pregnant and have recently travelled to </w:t>
      </w:r>
      <w:r w:rsidR="00352443">
        <w:t xml:space="preserve">a </w:t>
      </w:r>
      <w:proofErr w:type="spellStart"/>
      <w:r w:rsidR="00E5470A">
        <w:t>Zika</w:t>
      </w:r>
      <w:proofErr w:type="spellEnd"/>
      <w:r w:rsidR="00352443">
        <w:t>-</w:t>
      </w:r>
      <w:r w:rsidR="00E5470A">
        <w:t>affected country</w:t>
      </w:r>
      <w:r w:rsidRPr="00B25806">
        <w:t xml:space="preserve">, or where </w:t>
      </w:r>
      <w:proofErr w:type="spellStart"/>
      <w:r w:rsidRPr="00B25806">
        <w:t>Zika</w:t>
      </w:r>
      <w:proofErr w:type="spellEnd"/>
      <w:r w:rsidRPr="00B25806">
        <w:t xml:space="preserve"> virus transmission occurred at the time of your travel, you should discuss this with your doctor. Refer to the </w:t>
      </w:r>
      <w:hyperlink r:id="rId37" w:history="1">
        <w:r w:rsidRPr="005246FB">
          <w:rPr>
            <w:rStyle w:val="Hyperlink"/>
          </w:rPr>
          <w:t>Department of Health website</w:t>
        </w:r>
      </w:hyperlink>
      <w:r w:rsidRPr="00B25806">
        <w:t xml:space="preserve"> for the list of </w:t>
      </w:r>
      <w:proofErr w:type="spellStart"/>
      <w:r w:rsidR="007F4A6C">
        <w:t>Zika</w:t>
      </w:r>
      <w:proofErr w:type="spellEnd"/>
      <w:r w:rsidR="00352443">
        <w:t>-</w:t>
      </w:r>
      <w:r w:rsidR="007F4A6C">
        <w:t xml:space="preserve">affected </w:t>
      </w:r>
      <w:r w:rsidR="00E5470A">
        <w:t>countries</w:t>
      </w:r>
      <w:r w:rsidR="00E77189">
        <w:t>.</w:t>
      </w:r>
    </w:p>
    <w:p w:rsidR="00B25806" w:rsidRPr="00B25806" w:rsidRDefault="00B25806" w:rsidP="00A63A2A">
      <w:r w:rsidRPr="00B25806">
        <w:t xml:space="preserve">Women who have travelled to a </w:t>
      </w:r>
      <w:proofErr w:type="spellStart"/>
      <w:r w:rsidR="00E5470A">
        <w:t>Zika</w:t>
      </w:r>
      <w:proofErr w:type="spellEnd"/>
      <w:r w:rsidR="00352443">
        <w:t>-</w:t>
      </w:r>
      <w:r w:rsidR="00E5470A">
        <w:t>affected country</w:t>
      </w:r>
      <w:r w:rsidR="001F724C">
        <w:t xml:space="preserve"> </w:t>
      </w:r>
      <w:r w:rsidRPr="00B25806">
        <w:t xml:space="preserve">should defer pregnancy until </w:t>
      </w:r>
      <w:r w:rsidR="00F25008">
        <w:t>eight</w:t>
      </w:r>
      <w:r w:rsidRPr="00B25806">
        <w:t xml:space="preserve"> weeks </w:t>
      </w:r>
      <w:r w:rsidR="00352443">
        <w:t>after</w:t>
      </w:r>
      <w:r w:rsidRPr="00B25806">
        <w:t xml:space="preserve"> the last day </w:t>
      </w:r>
      <w:r w:rsidR="00352443">
        <w:t xml:space="preserve">that </w:t>
      </w:r>
      <w:r w:rsidRPr="00B25806">
        <w:t xml:space="preserve">they were in </w:t>
      </w:r>
      <w:r w:rsidR="00686045">
        <w:t>that</w:t>
      </w:r>
      <w:r w:rsidR="00686045" w:rsidRPr="00B25806">
        <w:t xml:space="preserve"> </w:t>
      </w:r>
      <w:r w:rsidRPr="00B25806">
        <w:t xml:space="preserve">country. If any symptoms occur, please see your </w:t>
      </w:r>
      <w:r w:rsidR="00187F59">
        <w:t>doctor</w:t>
      </w:r>
      <w:r w:rsidRPr="00B25806">
        <w:t xml:space="preserve"> for advice.</w:t>
      </w:r>
    </w:p>
    <w:p w:rsidR="00B25806" w:rsidRPr="00B25806" w:rsidRDefault="00B25806" w:rsidP="00A63A2A">
      <w:r w:rsidRPr="00B25806">
        <w:t xml:space="preserve">Men who have travelled to </w:t>
      </w:r>
      <w:r w:rsidR="00771237">
        <w:t xml:space="preserve">a </w:t>
      </w:r>
      <w:r w:rsidR="00E5470A">
        <w:t xml:space="preserve">transmission </w:t>
      </w:r>
      <w:proofErr w:type="spellStart"/>
      <w:r w:rsidR="00E5470A">
        <w:t>Zika</w:t>
      </w:r>
      <w:proofErr w:type="spellEnd"/>
      <w:r w:rsidR="00352443">
        <w:t>-</w:t>
      </w:r>
      <w:r w:rsidR="00E5470A">
        <w:t>affected country</w:t>
      </w:r>
      <w:r w:rsidRPr="00B25806">
        <w:t xml:space="preserve"> who have a pregnant </w:t>
      </w:r>
      <w:proofErr w:type="gramStart"/>
      <w:r w:rsidRPr="00B25806">
        <w:t>partner</w:t>
      </w:r>
      <w:r w:rsidR="00771237">
        <w:t>,</w:t>
      </w:r>
      <w:proofErr w:type="gramEnd"/>
      <w:r w:rsidRPr="00B25806">
        <w:t xml:space="preserve"> should </w:t>
      </w:r>
      <w:r w:rsidR="00E5470A">
        <w:t>avoid unprotected sex</w:t>
      </w:r>
      <w:r w:rsidRPr="00B25806">
        <w:t xml:space="preserve"> </w:t>
      </w:r>
      <w:r w:rsidR="00686045">
        <w:t xml:space="preserve">for the duration </w:t>
      </w:r>
      <w:r w:rsidRPr="00B25806">
        <w:t>of the pregnancy.</w:t>
      </w:r>
    </w:p>
    <w:p w:rsidR="00B25806" w:rsidRPr="00B25806" w:rsidRDefault="00B25806" w:rsidP="00A63A2A">
      <w:r w:rsidRPr="00B25806">
        <w:t>Please see your doctor for further advice</w:t>
      </w:r>
      <w:r w:rsidR="003540C3">
        <w:t xml:space="preserve"> </w:t>
      </w:r>
      <w:r w:rsidRPr="00B25806">
        <w:t xml:space="preserve">or refer to </w:t>
      </w:r>
      <w:hyperlink r:id="rId38" w:history="1">
        <w:proofErr w:type="spellStart"/>
        <w:r w:rsidR="00AA3372" w:rsidRPr="005246FB">
          <w:rPr>
            <w:rStyle w:val="Hyperlink"/>
          </w:rPr>
          <w:t>Zika</w:t>
        </w:r>
        <w:proofErr w:type="spellEnd"/>
        <w:r w:rsidR="00AA3372" w:rsidRPr="005246FB">
          <w:rPr>
            <w:rStyle w:val="Hyperlink"/>
          </w:rPr>
          <w:t xml:space="preserve"> Virus Factsheet - The Basics</w:t>
        </w:r>
      </w:hyperlink>
      <w:r w:rsidRPr="00B25806">
        <w:t>.</w:t>
      </w:r>
    </w:p>
    <w:p w:rsidR="00B25806" w:rsidRPr="00DA0903" w:rsidRDefault="00B25806" w:rsidP="00E3792D">
      <w:pPr>
        <w:pStyle w:val="Heading2"/>
      </w:pPr>
      <w:r w:rsidRPr="00DA0903">
        <w:t>Can I still donate blood?</w:t>
      </w:r>
    </w:p>
    <w:p w:rsidR="00B25806" w:rsidRPr="00B25806" w:rsidRDefault="00B25806" w:rsidP="00A63A2A">
      <w:r w:rsidRPr="00B25806">
        <w:t xml:space="preserve">People who have been to an area </w:t>
      </w:r>
      <w:r w:rsidR="001F724C">
        <w:t>with current or recent local</w:t>
      </w:r>
      <w:r w:rsidR="001F724C" w:rsidRPr="00B25806">
        <w:t xml:space="preserve"> </w:t>
      </w:r>
      <w:proofErr w:type="spellStart"/>
      <w:r w:rsidRPr="00B25806">
        <w:t>Zika</w:t>
      </w:r>
      <w:proofErr w:type="spellEnd"/>
      <w:r w:rsidRPr="00B25806">
        <w:t xml:space="preserve"> virus transmission should defer donation of blood </w:t>
      </w:r>
      <w:r w:rsidR="00CA788F">
        <w:t>until</w:t>
      </w:r>
      <w:r w:rsidRPr="00B25806">
        <w:t xml:space="preserve"> 4 weeks after they have returned</w:t>
      </w:r>
      <w:r w:rsidR="00F25008">
        <w:t xml:space="preserve"> home</w:t>
      </w:r>
      <w:r w:rsidRPr="00B25806">
        <w:t xml:space="preserve">. If someone is confirmed to have </w:t>
      </w:r>
      <w:proofErr w:type="spellStart"/>
      <w:r w:rsidRPr="00B25806">
        <w:t>Zika</w:t>
      </w:r>
      <w:proofErr w:type="spellEnd"/>
      <w:r w:rsidRPr="00B25806">
        <w:t xml:space="preserve"> virus infection, they should defer donation for 4 </w:t>
      </w:r>
      <w:r w:rsidR="00CC562A">
        <w:t>m</w:t>
      </w:r>
      <w:r w:rsidR="00E77189">
        <w:t>onths</w:t>
      </w:r>
      <w:r w:rsidRPr="00B25806">
        <w:t xml:space="preserve"> after symptoms have disappeared. A person who is a sexual contact of someone who has been diagnosed with </w:t>
      </w:r>
      <w:proofErr w:type="spellStart"/>
      <w:r w:rsidRPr="00B25806">
        <w:t>Zika</w:t>
      </w:r>
      <w:proofErr w:type="spellEnd"/>
      <w:r w:rsidRPr="00B25806">
        <w:t xml:space="preserve"> virus </w:t>
      </w:r>
      <w:proofErr w:type="gramStart"/>
      <w:r w:rsidRPr="00B25806">
        <w:t>infection</w:t>
      </w:r>
      <w:r w:rsidR="00F25008">
        <w:t>,</w:t>
      </w:r>
      <w:proofErr w:type="gramEnd"/>
      <w:r w:rsidRPr="00B25806">
        <w:t xml:space="preserve"> should defer donations for 4 </w:t>
      </w:r>
      <w:r w:rsidR="00F0627A">
        <w:t>weeks</w:t>
      </w:r>
      <w:r w:rsidR="00F0627A" w:rsidRPr="00B25806">
        <w:t xml:space="preserve"> </w:t>
      </w:r>
      <w:r w:rsidR="00135494">
        <w:t>after</w:t>
      </w:r>
      <w:r w:rsidRPr="00B25806">
        <w:t xml:space="preserve"> the time of the last sexual contact with the person who had a </w:t>
      </w:r>
      <w:proofErr w:type="spellStart"/>
      <w:r w:rsidRPr="00B25806">
        <w:t>Zika</w:t>
      </w:r>
      <w:proofErr w:type="spellEnd"/>
      <w:r w:rsidRPr="00B25806">
        <w:t xml:space="preserve"> virus infection.</w:t>
      </w:r>
    </w:p>
    <w:p w:rsidR="0011583F" w:rsidRDefault="0011583F" w:rsidP="00E3792D">
      <w:pPr>
        <w:pStyle w:val="Heading2"/>
      </w:pPr>
      <w:r w:rsidRPr="0011583F">
        <w:t xml:space="preserve">Can I still donate </w:t>
      </w:r>
      <w:r>
        <w:t>sperm</w:t>
      </w:r>
      <w:r w:rsidRPr="0011583F">
        <w:t>?</w:t>
      </w:r>
    </w:p>
    <w:p w:rsidR="0011583F" w:rsidRDefault="0011583F" w:rsidP="0011583F">
      <w:r>
        <w:t xml:space="preserve">Men returning from </w:t>
      </w:r>
      <w:proofErr w:type="spellStart"/>
      <w:r>
        <w:t>Zika</w:t>
      </w:r>
      <w:proofErr w:type="spellEnd"/>
      <w:r w:rsidR="00771237">
        <w:t>-</w:t>
      </w:r>
      <w:r>
        <w:t xml:space="preserve">affected countries should wait </w:t>
      </w:r>
      <w:r w:rsidR="00CA788F">
        <w:t xml:space="preserve">for </w:t>
      </w:r>
      <w:r>
        <w:t xml:space="preserve">at least 6 months </w:t>
      </w:r>
      <w:r w:rsidR="00CA788F">
        <w:t>after</w:t>
      </w:r>
      <w:r>
        <w:t xml:space="preserve"> </w:t>
      </w:r>
      <w:r w:rsidR="00CA788F">
        <w:t xml:space="preserve">their </w:t>
      </w:r>
      <w:r>
        <w:t>return</w:t>
      </w:r>
      <w:r w:rsidR="00CA788F">
        <w:t>,</w:t>
      </w:r>
      <w:r>
        <w:t xml:space="preserve"> before donating sperm.</w:t>
      </w:r>
    </w:p>
    <w:p w:rsidR="0011583F" w:rsidRPr="0011583F" w:rsidRDefault="0011583F" w:rsidP="00F90889">
      <w:proofErr w:type="gramStart"/>
      <w:r>
        <w:t>Men</w:t>
      </w:r>
      <w:proofErr w:type="gramEnd"/>
      <w:r>
        <w:t xml:space="preserve"> who have had a confirmed </w:t>
      </w:r>
      <w:proofErr w:type="spellStart"/>
      <w:r>
        <w:t>Zika</w:t>
      </w:r>
      <w:proofErr w:type="spellEnd"/>
      <w:r>
        <w:t xml:space="preserve"> infection</w:t>
      </w:r>
      <w:r w:rsidR="00F25008">
        <w:t>,</w:t>
      </w:r>
      <w:r>
        <w:t xml:space="preserve"> should wait</w:t>
      </w:r>
      <w:r w:rsidR="00482CD8">
        <w:t xml:space="preserve"> until</w:t>
      </w:r>
      <w:r>
        <w:t xml:space="preserve"> 6 months </w:t>
      </w:r>
      <w:r w:rsidR="00482CD8">
        <w:t>a</w:t>
      </w:r>
      <w:r>
        <w:t>f</w:t>
      </w:r>
      <w:r w:rsidR="00482CD8">
        <w:t>ter</w:t>
      </w:r>
      <w:r>
        <w:t xml:space="preserve"> diagnosis</w:t>
      </w:r>
      <w:r w:rsidR="00CA788F">
        <w:t xml:space="preserve">, </w:t>
      </w:r>
      <w:r>
        <w:t>before donating sperm.</w:t>
      </w:r>
    </w:p>
    <w:p w:rsidR="00B25806" w:rsidRPr="00DA0903" w:rsidRDefault="00B25806" w:rsidP="00E3792D">
      <w:pPr>
        <w:pStyle w:val="Heading2"/>
      </w:pPr>
      <w:r w:rsidRPr="00DA0903">
        <w:t>Further information</w:t>
      </w:r>
    </w:p>
    <w:p w:rsidR="00B25806" w:rsidRPr="00B25806" w:rsidRDefault="00B25806" w:rsidP="00A63A2A">
      <w:r w:rsidRPr="00B25806">
        <w:t>For more information, refer to:</w:t>
      </w:r>
    </w:p>
    <w:p w:rsidR="00135494" w:rsidRPr="00DB3B36" w:rsidRDefault="00135494" w:rsidP="00E3792D">
      <w:pPr>
        <w:pStyle w:val="ListParagraph"/>
        <w:rPr>
          <w:rStyle w:val="Hyperlink"/>
        </w:rPr>
      </w:pPr>
      <w:r w:rsidRPr="00DB3B36">
        <w:rPr>
          <w:rStyle w:val="Hyperlink"/>
        </w:rPr>
        <w:t xml:space="preserve">The Australian Government Department of Health’s </w:t>
      </w:r>
      <w:hyperlink r:id="rId39" w:history="1">
        <w:proofErr w:type="spellStart"/>
        <w:r w:rsidRPr="00DB3B36">
          <w:rPr>
            <w:rStyle w:val="Hyperlink"/>
          </w:rPr>
          <w:t>Zika</w:t>
        </w:r>
        <w:proofErr w:type="spellEnd"/>
        <w:r w:rsidRPr="00DB3B36">
          <w:rPr>
            <w:rStyle w:val="Hyperlink"/>
          </w:rPr>
          <w:t xml:space="preserve"> website</w:t>
        </w:r>
      </w:hyperlink>
    </w:p>
    <w:p w:rsidR="00B25806" w:rsidRPr="00DB3B36" w:rsidRDefault="007F4A6C" w:rsidP="00E3792D">
      <w:pPr>
        <w:pStyle w:val="ListParagraph"/>
        <w:rPr>
          <w:rStyle w:val="Hyperlink"/>
        </w:rPr>
      </w:pPr>
      <w:proofErr w:type="spellStart"/>
      <w:r w:rsidRPr="00DB3B36">
        <w:rPr>
          <w:rStyle w:val="Hyperlink"/>
        </w:rPr>
        <w:t>Zika</w:t>
      </w:r>
      <w:proofErr w:type="spellEnd"/>
      <w:r w:rsidRPr="00DB3B36">
        <w:rPr>
          <w:rStyle w:val="Hyperlink"/>
        </w:rPr>
        <w:t xml:space="preserve">-affected </w:t>
      </w:r>
      <w:r w:rsidR="00AA3372" w:rsidRPr="00DB3B36">
        <w:rPr>
          <w:rStyle w:val="Hyperlink"/>
        </w:rPr>
        <w:t>countries</w:t>
      </w:r>
      <w:r w:rsidR="00B25806" w:rsidRPr="00DB3B36">
        <w:rPr>
          <w:rStyle w:val="Hyperlink"/>
        </w:rPr>
        <w:t xml:space="preserve"> list on the </w:t>
      </w:r>
      <w:hyperlink r:id="rId40" w:history="1">
        <w:r w:rsidR="00B25806" w:rsidRPr="00DB3B36">
          <w:rPr>
            <w:rStyle w:val="Hyperlink"/>
          </w:rPr>
          <w:t>Department of Health webpage</w:t>
        </w:r>
      </w:hyperlink>
    </w:p>
    <w:p w:rsidR="003C6B5A" w:rsidRPr="00DB3B36" w:rsidRDefault="00B25806" w:rsidP="00E3792D">
      <w:pPr>
        <w:pStyle w:val="ListParagraph"/>
        <w:rPr>
          <w:rStyle w:val="Hyperlink"/>
        </w:rPr>
      </w:pPr>
      <w:r w:rsidRPr="00DB3B36">
        <w:rPr>
          <w:rStyle w:val="Hyperlink"/>
        </w:rPr>
        <w:t xml:space="preserve">The United States </w:t>
      </w:r>
      <w:hyperlink r:id="rId41" w:history="1">
        <w:r w:rsidRPr="00DB3B36">
          <w:rPr>
            <w:rStyle w:val="Hyperlink"/>
          </w:rPr>
          <w:t xml:space="preserve">CDC </w:t>
        </w:r>
        <w:proofErr w:type="spellStart"/>
        <w:r w:rsidRPr="00DB3B36">
          <w:rPr>
            <w:rStyle w:val="Hyperlink"/>
          </w:rPr>
          <w:t>Zika</w:t>
        </w:r>
        <w:proofErr w:type="spellEnd"/>
        <w:r w:rsidRPr="00DB3B36">
          <w:rPr>
            <w:rStyle w:val="Hyperlink"/>
          </w:rPr>
          <w:t xml:space="preserve"> pages</w:t>
        </w:r>
      </w:hyperlink>
    </w:p>
    <w:p w:rsidR="003C6B5A" w:rsidRPr="009132AA" w:rsidRDefault="003C6B5A" w:rsidP="009132AA">
      <w:pPr>
        <w:pStyle w:val="Caption"/>
        <w:rPr>
          <w:sz w:val="28"/>
        </w:rPr>
      </w:pPr>
      <w:r>
        <w:br w:type="page"/>
      </w:r>
    </w:p>
    <w:p w:rsidR="00B25806" w:rsidRDefault="00DA0903" w:rsidP="00867B5E">
      <w:pPr>
        <w:pStyle w:val="Heading1"/>
        <w:numPr>
          <w:ilvl w:val="0"/>
          <w:numId w:val="0"/>
        </w:numPr>
        <w:ind w:left="709" w:hanging="709"/>
      </w:pPr>
      <w:bookmarkStart w:id="84" w:name="_Ref449537404"/>
      <w:bookmarkStart w:id="85" w:name="_Ref446072517"/>
      <w:r w:rsidRPr="00DA0903">
        <w:t xml:space="preserve">Appendix </w:t>
      </w:r>
      <w:r w:rsidR="004247DA">
        <w:fldChar w:fldCharType="begin"/>
      </w:r>
      <w:r w:rsidR="004247DA">
        <w:instrText xml:space="preserve"> SEQ Appendix \* ARABIC </w:instrText>
      </w:r>
      <w:r w:rsidR="004247DA">
        <w:fldChar w:fldCharType="separate"/>
      </w:r>
      <w:r w:rsidR="00B50769">
        <w:rPr>
          <w:noProof/>
        </w:rPr>
        <w:t>3</w:t>
      </w:r>
      <w:r w:rsidR="004247DA">
        <w:rPr>
          <w:noProof/>
        </w:rPr>
        <w:fldChar w:fldCharType="end"/>
      </w:r>
      <w:bookmarkEnd w:id="84"/>
      <w:r w:rsidRPr="00DA0903">
        <w:t xml:space="preserve">: </w:t>
      </w:r>
      <w:bookmarkStart w:id="86" w:name="_Ref449537398"/>
      <w:r w:rsidRPr="00DA0903">
        <w:t>Public Health Unit checklist</w:t>
      </w:r>
      <w:bookmarkEnd w:id="85"/>
      <w:bookmarkEnd w:id="86"/>
    </w:p>
    <w:p w:rsidR="00F523D5" w:rsidRPr="00F523D5" w:rsidRDefault="00F523D5" w:rsidP="00A63A2A">
      <w:r w:rsidRPr="00F523D5">
        <w:t>Patient ID number: _______________</w:t>
      </w:r>
    </w:p>
    <w:p w:rsidR="00C17A58" w:rsidRPr="00C17A58" w:rsidRDefault="00C17A58" w:rsidP="00A63A2A">
      <w:r w:rsidRPr="00C17A58">
        <w:t>Contact the patient’s doctor to:</w:t>
      </w:r>
    </w:p>
    <w:p w:rsidR="00C17A58" w:rsidRPr="00C17A58" w:rsidRDefault="00C17A58" w:rsidP="00676BCF">
      <w:pPr>
        <w:pStyle w:val="ListParagraph"/>
        <w:numPr>
          <w:ilvl w:val="0"/>
          <w:numId w:val="31"/>
        </w:numPr>
      </w:pPr>
      <w:r w:rsidRPr="00C17A58">
        <w:t>Obtain patient’s history</w:t>
      </w:r>
    </w:p>
    <w:p w:rsidR="00C17A58" w:rsidRPr="00C17A58" w:rsidRDefault="00C17A58" w:rsidP="00676BCF">
      <w:pPr>
        <w:pStyle w:val="ListParagraph"/>
        <w:numPr>
          <w:ilvl w:val="0"/>
          <w:numId w:val="31"/>
        </w:numPr>
      </w:pPr>
      <w:r w:rsidRPr="00C17A58">
        <w:t>Confirm results of relevant pathology tests or recommend that the tests be done</w:t>
      </w:r>
    </w:p>
    <w:p w:rsidR="00C17A58" w:rsidRPr="00C17A58" w:rsidRDefault="00C17A58" w:rsidP="00676BCF">
      <w:pPr>
        <w:pStyle w:val="ListParagraph"/>
        <w:numPr>
          <w:ilvl w:val="0"/>
          <w:numId w:val="31"/>
        </w:numPr>
      </w:pPr>
      <w:r w:rsidRPr="00C17A58">
        <w:t xml:space="preserve">Inform the doctor </w:t>
      </w:r>
      <w:r w:rsidR="00323DF2">
        <w:t xml:space="preserve">that </w:t>
      </w:r>
      <w:r w:rsidRPr="00C17A58">
        <w:t>you will have to contact patient or care</w:t>
      </w:r>
      <w:r w:rsidR="009D1A8F">
        <w:t>-</w:t>
      </w:r>
      <w:r w:rsidRPr="00C17A58">
        <w:t>giver</w:t>
      </w:r>
    </w:p>
    <w:p w:rsidR="00C17A58" w:rsidRPr="00C17A58" w:rsidRDefault="00C17A58" w:rsidP="00A63A2A">
      <w:r w:rsidRPr="00C17A58">
        <w:t>Contact the patient (or caregiver) to:</w:t>
      </w:r>
    </w:p>
    <w:p w:rsidR="00C17A58" w:rsidRPr="00C17A58" w:rsidRDefault="00C17A58" w:rsidP="00676BCF">
      <w:pPr>
        <w:pStyle w:val="ListParagraph"/>
        <w:numPr>
          <w:ilvl w:val="0"/>
          <w:numId w:val="32"/>
        </w:numPr>
      </w:pPr>
      <w:r w:rsidRPr="00C17A58">
        <w:t>Confirm onset date and symptoms of the illness</w:t>
      </w:r>
    </w:p>
    <w:p w:rsidR="00C17A58" w:rsidRPr="00C17A58" w:rsidRDefault="00C17A58" w:rsidP="00676BCF">
      <w:pPr>
        <w:pStyle w:val="ListParagraph"/>
        <w:numPr>
          <w:ilvl w:val="0"/>
          <w:numId w:val="32"/>
        </w:numPr>
      </w:pPr>
      <w:r w:rsidRPr="00C17A58">
        <w:t>Confirm travel history or other potential exposure details</w:t>
      </w:r>
    </w:p>
    <w:p w:rsidR="00C17A58" w:rsidRPr="00C17A58" w:rsidRDefault="00C17A58" w:rsidP="00676BCF">
      <w:pPr>
        <w:pStyle w:val="ListParagraph"/>
        <w:numPr>
          <w:ilvl w:val="0"/>
          <w:numId w:val="32"/>
        </w:numPr>
      </w:pPr>
      <w:r w:rsidRPr="00C17A58">
        <w:t xml:space="preserve">Complete </w:t>
      </w:r>
      <w:proofErr w:type="spellStart"/>
      <w:r w:rsidRPr="00C17A58">
        <w:t>Zika</w:t>
      </w:r>
      <w:proofErr w:type="spellEnd"/>
      <w:r w:rsidRPr="00C17A58">
        <w:t xml:space="preserve"> virus infection case investigation form</w:t>
      </w:r>
    </w:p>
    <w:p w:rsidR="00C17A58" w:rsidRPr="00C17A58" w:rsidRDefault="00C17A58" w:rsidP="00676BCF">
      <w:pPr>
        <w:pStyle w:val="ListParagraph"/>
        <w:numPr>
          <w:ilvl w:val="0"/>
          <w:numId w:val="32"/>
        </w:numPr>
      </w:pPr>
      <w:r w:rsidRPr="00C17A58">
        <w:t xml:space="preserve">Provide with </w:t>
      </w:r>
      <w:proofErr w:type="spellStart"/>
      <w:r w:rsidRPr="00C17A58">
        <w:t>Zika</w:t>
      </w:r>
      <w:proofErr w:type="spellEnd"/>
      <w:r w:rsidRPr="00C17A58">
        <w:t xml:space="preserve"> virus Factsheet</w:t>
      </w:r>
    </w:p>
    <w:p w:rsidR="00C17A58" w:rsidRPr="00C17A58" w:rsidRDefault="00C17A58" w:rsidP="00A63A2A">
      <w:r w:rsidRPr="00C17A58">
        <w:t>If patient is in receptive area:</w:t>
      </w:r>
    </w:p>
    <w:p w:rsidR="00C17A58" w:rsidRPr="00C17A58" w:rsidRDefault="00C17A58" w:rsidP="00676BCF">
      <w:pPr>
        <w:pStyle w:val="ListParagraph"/>
        <w:numPr>
          <w:ilvl w:val="0"/>
          <w:numId w:val="31"/>
        </w:numPr>
      </w:pPr>
      <w:r w:rsidRPr="00C17A58">
        <w:t xml:space="preserve">Recommend </w:t>
      </w:r>
      <w:r w:rsidR="00E114B1">
        <w:t xml:space="preserve">that </w:t>
      </w:r>
      <w:r w:rsidRPr="00C17A58">
        <w:t>the patient (and their household contacts) avoid being bitten by mosquitoes while febrile (first 7 days of symptoms)</w:t>
      </w:r>
    </w:p>
    <w:p w:rsidR="00C17A58" w:rsidRPr="00C17A58" w:rsidRDefault="00C17A58" w:rsidP="00676BCF">
      <w:pPr>
        <w:pStyle w:val="ListParagraph"/>
        <w:numPr>
          <w:ilvl w:val="0"/>
          <w:numId w:val="31"/>
        </w:numPr>
      </w:pPr>
      <w:r w:rsidRPr="00C17A58">
        <w:t>Identify known contacts and obtain contact details</w:t>
      </w:r>
    </w:p>
    <w:p w:rsidR="00C17A58" w:rsidRPr="00C17A58" w:rsidRDefault="00C17A58" w:rsidP="00676BCF">
      <w:pPr>
        <w:pStyle w:val="ListParagraph"/>
        <w:numPr>
          <w:ilvl w:val="0"/>
          <w:numId w:val="31"/>
        </w:numPr>
      </w:pPr>
      <w:r w:rsidRPr="00C17A58">
        <w:t>Speak to patient’s contacts or their carers to determine current symptoms and recommend testing if necessary</w:t>
      </w:r>
    </w:p>
    <w:p w:rsidR="00C17A58" w:rsidRPr="00C17A58" w:rsidRDefault="00C17A58" w:rsidP="00676BCF">
      <w:pPr>
        <w:pStyle w:val="ListParagraph"/>
        <w:numPr>
          <w:ilvl w:val="0"/>
          <w:numId w:val="32"/>
        </w:numPr>
      </w:pPr>
      <w:r w:rsidRPr="00C17A58">
        <w:t xml:space="preserve">Provide contacts with </w:t>
      </w:r>
      <w:proofErr w:type="spellStart"/>
      <w:r w:rsidRPr="00C17A58">
        <w:t>Zika</w:t>
      </w:r>
      <w:proofErr w:type="spellEnd"/>
      <w:r w:rsidRPr="00C17A58">
        <w:t xml:space="preserve"> virus </w:t>
      </w:r>
      <w:r w:rsidR="00E114B1">
        <w:t>f</w:t>
      </w:r>
      <w:r w:rsidRPr="00C17A58">
        <w:t>actsheet</w:t>
      </w:r>
    </w:p>
    <w:p w:rsidR="00C17A58" w:rsidRPr="00C17A58" w:rsidRDefault="00C17A58" w:rsidP="00A63A2A">
      <w:r w:rsidRPr="00C17A58">
        <w:t>Contact laboratory to:</w:t>
      </w:r>
    </w:p>
    <w:p w:rsidR="00C17A58" w:rsidRPr="00C17A58" w:rsidRDefault="00C17A58" w:rsidP="00676BCF">
      <w:pPr>
        <w:pStyle w:val="ListParagraph"/>
        <w:numPr>
          <w:ilvl w:val="0"/>
          <w:numId w:val="32"/>
        </w:numPr>
      </w:pPr>
      <w:r w:rsidRPr="00C17A58">
        <w:t>Obtain any outstanding results</w:t>
      </w:r>
    </w:p>
    <w:p w:rsidR="00C17A58" w:rsidRPr="00C17A58" w:rsidRDefault="00C17A58" w:rsidP="00A63A2A">
      <w:r w:rsidRPr="00C17A58">
        <w:t>If no overseas travel, identify location/s of patient during exposure period (3-14 days prior to onset of symptoms)</w:t>
      </w:r>
    </w:p>
    <w:p w:rsidR="00C17A58" w:rsidRPr="00C17A58" w:rsidRDefault="00C17A58" w:rsidP="00A63A2A">
      <w:r w:rsidRPr="00C17A58">
        <w:t>Where local transmission is suspected:</w:t>
      </w:r>
    </w:p>
    <w:p w:rsidR="00C17A58" w:rsidRPr="00C17A58" w:rsidRDefault="00C17A58" w:rsidP="00A63A2A">
      <w:r w:rsidRPr="00C17A58">
        <w:t>Contact local Environmental Health Authority (vector control team) to:</w:t>
      </w:r>
    </w:p>
    <w:p w:rsidR="00C17A58" w:rsidRPr="00C17A58" w:rsidRDefault="00C17A58" w:rsidP="00676BCF">
      <w:pPr>
        <w:pStyle w:val="ListParagraph"/>
        <w:numPr>
          <w:ilvl w:val="0"/>
          <w:numId w:val="31"/>
        </w:numPr>
      </w:pPr>
      <w:r w:rsidRPr="00C17A58">
        <w:t>Inform them of case details and exposure information</w:t>
      </w:r>
    </w:p>
    <w:p w:rsidR="00C17A58" w:rsidRPr="00C17A58" w:rsidRDefault="00C17A58" w:rsidP="00676BCF">
      <w:pPr>
        <w:pStyle w:val="ListParagraph"/>
        <w:numPr>
          <w:ilvl w:val="0"/>
          <w:numId w:val="32"/>
        </w:numPr>
      </w:pPr>
      <w:r w:rsidRPr="00C17A58">
        <w:t>Work collaboratively to direct vector</w:t>
      </w:r>
      <w:r w:rsidR="009D1A8F">
        <w:t>-</w:t>
      </w:r>
      <w:r w:rsidRPr="00C17A58">
        <w:t>control activities</w:t>
      </w:r>
    </w:p>
    <w:p w:rsidR="00C17A58" w:rsidRPr="00C17A58" w:rsidRDefault="00C17A58" w:rsidP="00A63A2A">
      <w:r w:rsidRPr="00C17A58">
        <w:t>Other issues:</w:t>
      </w:r>
    </w:p>
    <w:p w:rsidR="00C17A58" w:rsidRPr="00C17A58" w:rsidRDefault="00C17A58" w:rsidP="00676BCF">
      <w:pPr>
        <w:pStyle w:val="ListParagraph"/>
        <w:numPr>
          <w:ilvl w:val="0"/>
          <w:numId w:val="31"/>
        </w:numPr>
      </w:pPr>
      <w:r w:rsidRPr="00C17A58">
        <w:t>Assess information against case definition to confirm case</w:t>
      </w:r>
    </w:p>
    <w:p w:rsidR="00C17A58" w:rsidRPr="00C17A58" w:rsidRDefault="00C17A58" w:rsidP="00676BCF">
      <w:pPr>
        <w:pStyle w:val="ListParagraph"/>
        <w:numPr>
          <w:ilvl w:val="0"/>
          <w:numId w:val="31"/>
        </w:numPr>
      </w:pPr>
      <w:r w:rsidRPr="00C17A58">
        <w:t xml:space="preserve">Enter case data onto </w:t>
      </w:r>
      <w:proofErr w:type="spellStart"/>
      <w:r w:rsidRPr="00C17A58">
        <w:t>notifiable</w:t>
      </w:r>
      <w:proofErr w:type="spellEnd"/>
      <w:r w:rsidRPr="00C17A58">
        <w:t xml:space="preserve"> diseases database</w:t>
      </w:r>
    </w:p>
    <w:p w:rsidR="00C17A58" w:rsidRPr="00C17A58" w:rsidRDefault="00C17A58" w:rsidP="00676BCF">
      <w:pPr>
        <w:pStyle w:val="ListParagraph"/>
        <w:numPr>
          <w:ilvl w:val="0"/>
          <w:numId w:val="31"/>
        </w:numPr>
      </w:pPr>
      <w:r w:rsidRPr="00C17A58">
        <w:t>Report details of case and action plan to state/territory CDB</w:t>
      </w:r>
    </w:p>
    <w:p w:rsidR="00C17A58" w:rsidRPr="00C17A58" w:rsidRDefault="00C17A58" w:rsidP="00676BCF">
      <w:pPr>
        <w:pStyle w:val="ListParagraph"/>
        <w:numPr>
          <w:ilvl w:val="0"/>
          <w:numId w:val="31"/>
        </w:numPr>
      </w:pPr>
      <w:r w:rsidRPr="00C17A58">
        <w:t>Initiate active case finding</w:t>
      </w:r>
    </w:p>
    <w:p w:rsidR="00C17A58" w:rsidRPr="00C17A58" w:rsidRDefault="00C17A58" w:rsidP="00676BCF">
      <w:pPr>
        <w:pStyle w:val="ListParagraph"/>
        <w:numPr>
          <w:ilvl w:val="0"/>
          <w:numId w:val="31"/>
        </w:numPr>
      </w:pPr>
      <w:r w:rsidRPr="00C17A58">
        <w:t>Consider alerting local doctors, EDs, laboratories</w:t>
      </w:r>
    </w:p>
    <w:p w:rsidR="00C17A58" w:rsidRPr="00C17A58" w:rsidRDefault="00C17A58" w:rsidP="00676BCF">
      <w:pPr>
        <w:pStyle w:val="ListParagraph"/>
        <w:numPr>
          <w:ilvl w:val="0"/>
          <w:numId w:val="31"/>
        </w:numPr>
      </w:pPr>
      <w:r w:rsidRPr="00C17A58">
        <w:t>Consider local media release</w:t>
      </w:r>
    </w:p>
    <w:p w:rsidR="00DA0903" w:rsidRDefault="00DA0903" w:rsidP="00A63A2A">
      <w:r>
        <w:br w:type="page"/>
      </w:r>
    </w:p>
    <w:p w:rsidR="00FA030B" w:rsidRDefault="00DA0903" w:rsidP="00FA030B">
      <w:pPr>
        <w:pStyle w:val="Heading1"/>
        <w:numPr>
          <w:ilvl w:val="0"/>
          <w:numId w:val="0"/>
        </w:numPr>
        <w:ind w:left="709" w:hanging="709"/>
      </w:pPr>
      <w:bookmarkStart w:id="87" w:name="_Ref454198891"/>
      <w:bookmarkStart w:id="88" w:name="_Ref446072523"/>
      <w:r w:rsidRPr="00DA0903">
        <w:t xml:space="preserve">Appendix </w:t>
      </w:r>
      <w:r w:rsidR="004247DA">
        <w:fldChar w:fldCharType="begin"/>
      </w:r>
      <w:r w:rsidR="004247DA">
        <w:instrText xml:space="preserve"> SEQ Appendix \* ARABIC </w:instrText>
      </w:r>
      <w:r w:rsidR="004247DA">
        <w:fldChar w:fldCharType="separate"/>
      </w:r>
      <w:r w:rsidR="00B50769">
        <w:rPr>
          <w:noProof/>
        </w:rPr>
        <w:t>4</w:t>
      </w:r>
      <w:r w:rsidR="004247DA">
        <w:rPr>
          <w:noProof/>
        </w:rPr>
        <w:fldChar w:fldCharType="end"/>
      </w:r>
      <w:bookmarkEnd w:id="87"/>
      <w:r w:rsidRPr="00DA0903">
        <w:t xml:space="preserve">: </w:t>
      </w:r>
      <w:bookmarkStart w:id="89" w:name="_Ref446072613"/>
      <w:r w:rsidR="00E77189">
        <w:t xml:space="preserve">Example </w:t>
      </w:r>
      <w:proofErr w:type="spellStart"/>
      <w:r w:rsidRPr="00DA0903">
        <w:t>Zika</w:t>
      </w:r>
      <w:proofErr w:type="spellEnd"/>
      <w:r w:rsidRPr="00DA0903">
        <w:t xml:space="preserve"> virus infection case investigation form</w:t>
      </w:r>
      <w:bookmarkEnd w:id="88"/>
      <w:bookmarkEnd w:id="89"/>
    </w:p>
    <w:p w:rsidR="00FA030B" w:rsidRDefault="004247DA" w:rsidP="00FA030B">
      <w:hyperlink r:id="rId42" w:history="1">
        <w:r w:rsidR="00FA030B" w:rsidRPr="00FA030B">
          <w:t xml:space="preserve"> </w:t>
        </w:r>
        <w:proofErr w:type="gramStart"/>
        <w:r w:rsidR="00FA030B" w:rsidRPr="00A63A2A">
          <w:t>Zika virus infection</w:t>
        </w:r>
        <w:r w:rsidR="00FA030B" w:rsidRPr="004A57BC">
          <w:rPr>
            <w:rStyle w:val="Hyperlink"/>
          </w:rPr>
          <w:t xml:space="preserve"> SoNG webpage</w:t>
        </w:r>
      </w:hyperlink>
      <w:r w:rsidR="00FA030B" w:rsidRPr="004A57BC">
        <w:t xml:space="preserve"> (</w:t>
      </w:r>
      <w:proofErr w:type="gramEnd"/>
      <w:r w:rsidR="002834AE" w:rsidRPr="002834AE">
        <w:t>www.health.gov.au/internet/main/publishing.nsf/Content/cdna-song-zika.htm</w:t>
      </w:r>
      <w:proofErr w:type="gramStart"/>
      <w:r w:rsidR="00FA030B" w:rsidRPr="004A57BC">
        <w:t>).</w:t>
      </w:r>
      <w:proofErr w:type="gramEnd"/>
    </w:p>
    <w:p w:rsidR="00A54A55" w:rsidRPr="00DA0903" w:rsidRDefault="00FA030B" w:rsidP="00D3623A">
      <w:r>
        <w:rPr>
          <w:rFonts w:ascii="Calibri" w:hAnsi="Calibri"/>
          <w:i/>
          <w:iCs/>
          <w:color w:val="000000"/>
        </w:rPr>
        <w:t xml:space="preserve">(This page contains form/s that are intended to be paper based that you can download and complete. If you are using any assistive technology and are unable to use the form please contact us using the </w:t>
      </w:r>
      <w:hyperlink r:id="rId43" w:history="1">
        <w:proofErr w:type="gramStart"/>
        <w:r w:rsidRPr="0076534D">
          <w:rPr>
            <w:rStyle w:val="Hyperlink"/>
            <w:rFonts w:ascii="Calibri" w:hAnsi="Calibri"/>
            <w:i/>
            <w:iCs/>
          </w:rPr>
          <w:t>Online</w:t>
        </w:r>
        <w:proofErr w:type="gramEnd"/>
        <w:r w:rsidRPr="0076534D">
          <w:rPr>
            <w:rStyle w:val="Hyperlink"/>
            <w:rFonts w:ascii="Calibri" w:hAnsi="Calibri"/>
            <w:i/>
            <w:iCs/>
          </w:rPr>
          <w:t xml:space="preserve"> form</w:t>
        </w:r>
      </w:hyperlink>
      <w:r>
        <w:rPr>
          <w:rFonts w:ascii="Calibri" w:hAnsi="Calibri"/>
          <w:i/>
          <w:iCs/>
          <w:color w:val="000000"/>
        </w:rPr>
        <w:t xml:space="preserve"> and feedback)</w:t>
      </w:r>
      <w:r w:rsidR="00D3623A">
        <w:rPr>
          <w:rFonts w:ascii="Calibri" w:hAnsi="Calibri"/>
          <w:i/>
          <w:iCs/>
          <w:color w:val="000000"/>
        </w:rPr>
        <w:t>.</w:t>
      </w:r>
    </w:p>
    <w:sectPr w:rsidR="00A54A55" w:rsidRPr="00DA0903" w:rsidSect="0099412F">
      <w:headerReference w:type="first" r:id="rId44"/>
      <w:pgSz w:w="11906" w:h="16838" w:code="9"/>
      <w:pgMar w:top="1440" w:right="1797" w:bottom="1440" w:left="1797"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030B" w:rsidRDefault="00FA030B" w:rsidP="00A63A2A">
      <w:r>
        <w:separator/>
      </w:r>
    </w:p>
  </w:endnote>
  <w:endnote w:type="continuationSeparator" w:id="0">
    <w:p w:rsidR="00FA030B" w:rsidRDefault="00FA030B" w:rsidP="00A63A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Default="00FA030B" w:rsidP="00A63A2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D3623A">
      <w:rPr>
        <w:rStyle w:val="PageNumber"/>
        <w:noProof/>
      </w:rPr>
      <w:t>6</w:t>
    </w:r>
    <w:r>
      <w:rPr>
        <w:rStyle w:val="PageNumber"/>
      </w:rPr>
      <w:fldChar w:fldCharType="end"/>
    </w:r>
  </w:p>
  <w:p w:rsidR="00FA030B" w:rsidRDefault="00FA030B" w:rsidP="00A63A2A">
    <w:pPr>
      <w:pStyle w:val="Footer"/>
    </w:pPr>
    <w:r>
      <w:t>17 Decem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Default="00FA030B" w:rsidP="009132AA">
    <w:pPr>
      <w:pStyle w:val="Footertext"/>
    </w:pPr>
    <w:proofErr w:type="spellStart"/>
    <w:r>
      <w:rPr>
        <w:rStyle w:val="PageNumber"/>
      </w:rPr>
      <w:t>Zika</w:t>
    </w:r>
    <w:proofErr w:type="spellEnd"/>
    <w:r>
      <w:rPr>
        <w:rStyle w:val="PageNumber"/>
      </w:rPr>
      <w:t xml:space="preserve"> virus SoNG</w:t>
    </w:r>
    <w:r>
      <w:rPr>
        <w:rStyle w:val="PageNumber"/>
      </w:rPr>
      <w:tab/>
    </w:r>
    <w:r>
      <w:rPr>
        <w:rStyle w:val="PageNumber"/>
      </w:rPr>
      <w:tab/>
      <w:t xml:space="preserve">Page </w:t>
    </w:r>
    <w:r>
      <w:rPr>
        <w:rStyle w:val="PageNumber"/>
      </w:rPr>
      <w:fldChar w:fldCharType="begin"/>
    </w:r>
    <w:r>
      <w:rPr>
        <w:rStyle w:val="PageNumber"/>
      </w:rPr>
      <w:instrText xml:space="preserve"> PAGE </w:instrText>
    </w:r>
    <w:r>
      <w:rPr>
        <w:rStyle w:val="PageNumber"/>
      </w:rPr>
      <w:fldChar w:fldCharType="separate"/>
    </w:r>
    <w:r w:rsidR="004247DA">
      <w:rPr>
        <w:rStyle w:val="PageNumber"/>
        <w:noProof/>
      </w:rPr>
      <w:t>3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4247DA">
      <w:rPr>
        <w:rStyle w:val="PageNumber"/>
        <w:noProof/>
      </w:rPr>
      <w:t>3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030B" w:rsidRDefault="00FA030B" w:rsidP="00A63A2A">
      <w:r>
        <w:separator/>
      </w:r>
    </w:p>
  </w:footnote>
  <w:footnote w:type="continuationSeparator" w:id="0">
    <w:p w:rsidR="00FA030B" w:rsidRDefault="00FA030B" w:rsidP="00A63A2A">
      <w:r>
        <w:continuationSeparator/>
      </w:r>
    </w:p>
  </w:footnote>
  <w:footnote w:id="1">
    <w:p w:rsidR="00FA030B" w:rsidRPr="00097713" w:rsidRDefault="00FA030B" w:rsidP="006476A2">
      <w:pPr>
        <w:pStyle w:val="Caption"/>
        <w:rPr>
          <w:lang w:val="en-GB"/>
        </w:rPr>
      </w:pPr>
      <w:r w:rsidRPr="00F90B7B">
        <w:rPr>
          <w:rStyle w:val="FootnoteReference"/>
        </w:rPr>
        <w:footnoteRef/>
      </w:r>
      <w:r w:rsidRPr="00676BCF">
        <w:t xml:space="preserve"> For clarification, contact the Communicable Disease Unit in Brisbane (phone: 07 3328 9724).</w:t>
      </w:r>
    </w:p>
  </w:footnote>
  <w:footnote w:id="2">
    <w:p w:rsidR="00FA030B" w:rsidRPr="00712616" w:rsidRDefault="00FA030B" w:rsidP="006476A2">
      <w:pPr>
        <w:pStyle w:val="Caption"/>
        <w:rPr>
          <w:lang w:val="en-GB"/>
        </w:rPr>
      </w:pPr>
      <w:r w:rsidRPr="00712616">
        <w:rPr>
          <w:rStyle w:val="FootnoteReference"/>
          <w:sz w:val="18"/>
        </w:rPr>
        <w:footnoteRef/>
      </w:r>
      <w:r w:rsidRPr="00712616">
        <w:t xml:space="preserve"> </w:t>
      </w:r>
      <w:proofErr w:type="spellStart"/>
      <w:r w:rsidRPr="00712616">
        <w:rPr>
          <w:lang w:val="en-GB"/>
        </w:rPr>
        <w:t>Bti</w:t>
      </w:r>
      <w:proofErr w:type="spellEnd"/>
      <w:r w:rsidRPr="00712616">
        <w:rPr>
          <w:lang w:val="en-GB"/>
        </w:rPr>
        <w:t xml:space="preserve"> - </w:t>
      </w:r>
      <w:r w:rsidRPr="009858B9">
        <w:rPr>
          <w:lang w:val="en-GB"/>
        </w:rPr>
        <w:t xml:space="preserve">Bacillus </w:t>
      </w:r>
      <w:proofErr w:type="spellStart"/>
      <w:r w:rsidRPr="009858B9">
        <w:rPr>
          <w:lang w:val="en-GB"/>
        </w:rPr>
        <w:t>Thuringiensis</w:t>
      </w:r>
      <w:proofErr w:type="spellEnd"/>
      <w:r w:rsidRPr="009858B9">
        <w:rPr>
          <w:lang w:val="en-GB"/>
        </w:rPr>
        <w:t xml:space="preserve"> </w:t>
      </w:r>
      <w:proofErr w:type="spellStart"/>
      <w:r w:rsidRPr="009858B9">
        <w:rPr>
          <w:lang w:val="en-GB"/>
        </w:rPr>
        <w:t>Israelensis</w:t>
      </w:r>
      <w:proofErr w:type="spellEnd"/>
    </w:p>
  </w:footnote>
  <w:footnote w:id="3">
    <w:p w:rsidR="00FA030B" w:rsidRPr="000A74E7" w:rsidRDefault="00FA030B" w:rsidP="006476A2">
      <w:pPr>
        <w:pStyle w:val="Caption"/>
      </w:pPr>
      <w:r w:rsidRPr="00892BF7">
        <w:rPr>
          <w:rStyle w:val="FootnoteReference"/>
        </w:rPr>
        <w:footnoteRef/>
      </w:r>
      <w:r w:rsidRPr="00892BF7">
        <w:t xml:space="preserve"> </w:t>
      </w:r>
      <w:hyperlink w:history="1">
        <w:r w:rsidRPr="00BF6A94">
          <w:rPr>
            <w:rStyle w:val="Hyperlink"/>
            <w:sz w:val="16"/>
          </w:rPr>
          <w:t>ZIKV-receptive countries and areas are outlined on the Global Consensus Map</w:t>
        </w:r>
      </w:hyperlink>
      <w:r>
        <w:t xml:space="preserve"> at</w:t>
      </w:r>
      <w:r w:rsidRPr="005246FB">
        <w:t xml:space="preserve"> (www.healthmap.org/dengue/en/). Areas are considered receptive to ZIKV where the likelihood of local acquisition is placed on the map as ‘uncertain’ or more.</w:t>
      </w:r>
    </w:p>
  </w:footnote>
  <w:footnote w:id="4">
    <w:p w:rsidR="00FA030B" w:rsidRPr="00892BF7" w:rsidRDefault="00FA030B" w:rsidP="006476A2">
      <w:pPr>
        <w:pStyle w:val="Caption"/>
      </w:pPr>
      <w:r w:rsidRPr="00892BF7">
        <w:rPr>
          <w:vertAlign w:val="superscript"/>
        </w:rPr>
        <w:footnoteRef/>
      </w:r>
      <w:r w:rsidRPr="006476A2">
        <w:t xml:space="preserve"> Head circumference &lt;-2SD below mean for gestation.</w:t>
      </w:r>
    </w:p>
  </w:footnote>
  <w:footnote w:id="5">
    <w:p w:rsidR="00FA030B" w:rsidRPr="00892BF7" w:rsidRDefault="00FA030B" w:rsidP="006476A2">
      <w:pPr>
        <w:pStyle w:val="Caption"/>
        <w:rPr>
          <w:b/>
        </w:rPr>
      </w:pPr>
      <w:r w:rsidRPr="00892BF7">
        <w:rPr>
          <w:rStyle w:val="FootnoteReference"/>
          <w:szCs w:val="16"/>
        </w:rPr>
        <w:footnoteRef/>
      </w:r>
      <w:r w:rsidRPr="00892BF7">
        <w:t xml:space="preserve"> </w:t>
      </w:r>
      <w:proofErr w:type="gramStart"/>
      <w:r w:rsidRPr="00892BF7">
        <w:t>WHO Assessment of infants with microcephaly in the context of ZIKV.</w:t>
      </w:r>
      <w:proofErr w:type="gramEnd"/>
      <w:r w:rsidRPr="00892BF7">
        <w:t xml:space="preserve"> </w:t>
      </w:r>
      <w:proofErr w:type="gramStart"/>
      <w:r w:rsidRPr="00892BF7">
        <w:t>Interim guidance.</w:t>
      </w:r>
      <w:proofErr w:type="gramEnd"/>
      <w:r w:rsidRPr="00892BF7">
        <w:t xml:space="preserve"> </w:t>
      </w:r>
      <w:proofErr w:type="gramStart"/>
      <w:r w:rsidRPr="00892BF7">
        <w:t>4 March 2016, WHO/ZIKV/MOC/16.3 Rev.1.</w:t>
      </w:r>
      <w:proofErr w:type="gramEnd"/>
    </w:p>
  </w:footnote>
  <w:footnote w:id="6">
    <w:p w:rsidR="00FA030B" w:rsidRPr="00892BF7" w:rsidRDefault="00FA030B" w:rsidP="006476A2">
      <w:pPr>
        <w:pStyle w:val="Caption"/>
      </w:pPr>
      <w:r w:rsidRPr="00892BF7">
        <w:rPr>
          <w:rStyle w:val="FootnoteReference"/>
          <w:szCs w:val="16"/>
        </w:rPr>
        <w:footnoteRef/>
      </w:r>
      <w:r w:rsidRPr="00892BF7">
        <w:t xml:space="preserve"> WHO Growth standards for term neonates (</w:t>
      </w:r>
      <w:r w:rsidRPr="00892BF7">
        <w:rPr>
          <w:color w:val="0000FF"/>
          <w:lang w:eastAsia="en-AU"/>
        </w:rPr>
        <w:t>http://www.who.int/childgrowth</w:t>
      </w:r>
      <w:r w:rsidRPr="006476A2">
        <w:rPr>
          <w:color w:val="0000FF"/>
          <w:lang w:eastAsia="en-AU"/>
        </w:rPr>
        <w:t>/standards/en/)</w:t>
      </w:r>
      <w:r w:rsidRPr="00892BF7">
        <w:rPr>
          <w:lang w:eastAsia="en-AU"/>
        </w:rPr>
        <w:t xml:space="preserve"> </w:t>
      </w:r>
      <w:r>
        <w:rPr>
          <w:lang w:eastAsia="en-AU"/>
        </w:rPr>
        <w:t xml:space="preserve"> </w:t>
      </w:r>
    </w:p>
  </w:footnote>
  <w:footnote w:id="7">
    <w:p w:rsidR="00FA030B" w:rsidRPr="00892BF7" w:rsidRDefault="00FA030B" w:rsidP="006476A2">
      <w:pPr>
        <w:pStyle w:val="Caption"/>
      </w:pPr>
      <w:r w:rsidRPr="00892BF7">
        <w:rPr>
          <w:rStyle w:val="FootnoteReference"/>
          <w:szCs w:val="16"/>
        </w:rPr>
        <w:footnoteRef/>
      </w:r>
      <w:r w:rsidRPr="00892BF7">
        <w:t xml:space="preserve"> </w:t>
      </w:r>
      <w:proofErr w:type="gramStart"/>
      <w:r w:rsidRPr="00892BF7">
        <w:t>WHO Pregnancy management in the context of ZIKV.</w:t>
      </w:r>
      <w:proofErr w:type="gramEnd"/>
      <w:r w:rsidRPr="00892BF7">
        <w:t xml:space="preserve"> </w:t>
      </w:r>
      <w:proofErr w:type="gramStart"/>
      <w:r w:rsidRPr="00892BF7">
        <w:t>Interim guidance.</w:t>
      </w:r>
      <w:proofErr w:type="gramEnd"/>
      <w:r w:rsidRPr="00892BF7">
        <w:t xml:space="preserve"> 2 March 2016. WHO/ZIKV/MOC/16.2</w:t>
      </w:r>
    </w:p>
  </w:footnote>
  <w:footnote w:id="8">
    <w:p w:rsidR="00FA030B" w:rsidRPr="00892BF7" w:rsidRDefault="00FA030B" w:rsidP="006476A2">
      <w:pPr>
        <w:pStyle w:val="Caption"/>
      </w:pPr>
      <w:r w:rsidRPr="00892BF7">
        <w:rPr>
          <w:rStyle w:val="FootnoteReference"/>
          <w:szCs w:val="16"/>
        </w:rPr>
        <w:footnoteRef/>
      </w:r>
      <w:r>
        <w:t xml:space="preserve"> </w:t>
      </w:r>
      <w:proofErr w:type="gramStart"/>
      <w:r w:rsidRPr="00892BF7">
        <w:t>Intergrowth standards for preterm neonates (</w:t>
      </w:r>
      <w:proofErr w:type="spellStart"/>
      <w:r w:rsidRPr="00892BF7">
        <w:rPr>
          <w:lang w:eastAsia="en-AU"/>
        </w:rPr>
        <w:t>Villar</w:t>
      </w:r>
      <w:proofErr w:type="spellEnd"/>
      <w:r w:rsidRPr="00892BF7">
        <w:rPr>
          <w:lang w:eastAsia="en-AU"/>
        </w:rPr>
        <w:t>, José et al. (2014).</w:t>
      </w:r>
      <w:proofErr w:type="gramEnd"/>
      <w:r w:rsidRPr="00892BF7">
        <w:rPr>
          <w:lang w:eastAsia="en-AU"/>
        </w:rPr>
        <w:t xml:space="preserve"> International standards for newborn weight, length, and head circumference by gestational age and sex: the Newborn Cross-Sectional Study of the INTERGROWTH-21st Project. </w:t>
      </w:r>
      <w:proofErr w:type="gramStart"/>
      <w:r w:rsidRPr="00892BF7">
        <w:rPr>
          <w:lang w:eastAsia="en-AU"/>
        </w:rPr>
        <w:t>Lancet; (384).</w:t>
      </w:r>
      <w:proofErr w:type="gramEnd"/>
      <w:r w:rsidRPr="00892BF7">
        <w:rPr>
          <w:lang w:eastAsia="en-AU"/>
        </w:rPr>
        <w:t xml:space="preserve"> 9946: 857–868)</w:t>
      </w:r>
    </w:p>
  </w:footnote>
  <w:footnote w:id="9">
    <w:p w:rsidR="00FA030B" w:rsidRPr="002149CC" w:rsidRDefault="00FA030B" w:rsidP="00A95AAD">
      <w:pPr>
        <w:pStyle w:val="Caption"/>
      </w:pPr>
      <w:r w:rsidRPr="00892BF7">
        <w:rPr>
          <w:rStyle w:val="FootnoteReference"/>
          <w:szCs w:val="16"/>
        </w:rPr>
        <w:footnoteRef/>
      </w:r>
      <w:r w:rsidRPr="00892BF7">
        <w:t xml:space="preserve"> These include: </w:t>
      </w:r>
      <w:proofErr w:type="spellStart"/>
      <w:r w:rsidRPr="00892BF7">
        <w:t>ventriculomegaly</w:t>
      </w:r>
      <w:proofErr w:type="spellEnd"/>
      <w:r w:rsidRPr="00892BF7">
        <w:t xml:space="preserve">, calcifications, abnormal sulcation and gyration, brain atrophy, </w:t>
      </w:r>
      <w:proofErr w:type="spellStart"/>
      <w:r w:rsidRPr="00892BF7">
        <w:t>callosal</w:t>
      </w:r>
      <w:proofErr w:type="spellEnd"/>
      <w:r w:rsidRPr="00892BF7">
        <w:t xml:space="preserve"> </w:t>
      </w:r>
      <w:proofErr w:type="spellStart"/>
      <w:r w:rsidRPr="00892BF7">
        <w:t>dysgenesis</w:t>
      </w:r>
      <w:proofErr w:type="spellEnd"/>
      <w:r w:rsidRPr="00892BF7">
        <w:t xml:space="preserve">, </w:t>
      </w:r>
      <w:proofErr w:type="spellStart"/>
      <w:r w:rsidRPr="00892BF7">
        <w:t>microophthalmia</w:t>
      </w:r>
      <w:proofErr w:type="spellEnd"/>
      <w:r w:rsidRPr="00892BF7">
        <w:t>, eye calcifica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Default="00FA030B" w:rsidP="00A63A2A">
    <w:pPr>
      <w:pStyle w:val="Header"/>
    </w:pPr>
    <w:proofErr w:type="spellStart"/>
    <w:r>
      <w:t>Arboviral</w:t>
    </w:r>
    <w:proofErr w:type="spellEnd"/>
    <w:r>
      <w:t xml:space="preserve"> diseas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Default="00D3623A" w:rsidP="00A77421">
    <w:pPr>
      <w:pStyle w:val="Header"/>
      <w:jc w:val="right"/>
    </w:pPr>
    <w:r w:rsidRPr="00900D6C">
      <w:rPr>
        <w:noProof/>
        <w:lang w:eastAsia="en-AU"/>
      </w:rPr>
      <w:drawing>
        <wp:inline distT="0" distB="0" distL="0" distR="0" wp14:anchorId="0AAB1512" wp14:editId="6054072A">
          <wp:extent cx="1407160" cy="1804670"/>
          <wp:effectExtent l="0" t="0" r="2540" b="5080"/>
          <wp:docPr id="2" name="Picture 2" descr="Communicable Diseases Network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O\OHPDIV\HPSB\ZoFE\CDNA\Administration\Templates and Logo\Logo\CDNA LOGO 2011.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07160" cy="180467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623A" w:rsidRDefault="00D3623A" w:rsidP="00A77421">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Pr="00B361AE" w:rsidRDefault="00FA030B" w:rsidP="00A63A2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30B" w:rsidRDefault="00FA030B" w:rsidP="00A63A2A">
    <w:pPr>
      <w:pStyle w:val="Heade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BDE366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C9EAA3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0B02A3D6"/>
    <w:lvl w:ilvl="0">
      <w:start w:val="1"/>
      <w:numFmt w:val="decimal"/>
      <w:pStyle w:val="ListNumber3"/>
      <w:lvlText w:val="%1."/>
      <w:lvlJc w:val="left"/>
      <w:pPr>
        <w:tabs>
          <w:tab w:val="num" w:pos="926"/>
        </w:tabs>
        <w:ind w:left="926" w:hanging="360"/>
      </w:pPr>
    </w:lvl>
  </w:abstractNum>
  <w:abstractNum w:abstractNumId="3">
    <w:nsid w:val="FFFFFF7F"/>
    <w:multiLevelType w:val="singleLevel"/>
    <w:tmpl w:val="24066E98"/>
    <w:lvl w:ilvl="0">
      <w:start w:val="1"/>
      <w:numFmt w:val="decimal"/>
      <w:pStyle w:val="ListNumber2"/>
      <w:lvlText w:val="%1."/>
      <w:lvlJc w:val="left"/>
      <w:pPr>
        <w:tabs>
          <w:tab w:val="num" w:pos="643"/>
        </w:tabs>
        <w:ind w:left="643" w:hanging="360"/>
      </w:pPr>
    </w:lvl>
  </w:abstractNum>
  <w:abstractNum w:abstractNumId="4">
    <w:nsid w:val="FFFFFF80"/>
    <w:multiLevelType w:val="singleLevel"/>
    <w:tmpl w:val="171CF42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622310C"/>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9498055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153E5D6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9283FD6"/>
    <w:lvl w:ilvl="0">
      <w:start w:val="1"/>
      <w:numFmt w:val="decimal"/>
      <w:pStyle w:val="ListNumber"/>
      <w:lvlText w:val="%1."/>
      <w:lvlJc w:val="left"/>
      <w:pPr>
        <w:tabs>
          <w:tab w:val="num" w:pos="360"/>
        </w:tabs>
        <w:ind w:left="360" w:hanging="360"/>
      </w:pPr>
    </w:lvl>
  </w:abstractNum>
  <w:abstractNum w:abstractNumId="9">
    <w:nsid w:val="FFFFFF89"/>
    <w:multiLevelType w:val="singleLevel"/>
    <w:tmpl w:val="3812792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59703E"/>
    <w:multiLevelType w:val="hybridMultilevel"/>
    <w:tmpl w:val="8BE8B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39179D7"/>
    <w:multiLevelType w:val="hybridMultilevel"/>
    <w:tmpl w:val="F4261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3E51B09"/>
    <w:multiLevelType w:val="hybridMultilevel"/>
    <w:tmpl w:val="C1EAD68E"/>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CF259D8"/>
    <w:multiLevelType w:val="hybridMultilevel"/>
    <w:tmpl w:val="1E74A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18D6F8F"/>
    <w:multiLevelType w:val="hybridMultilevel"/>
    <w:tmpl w:val="3A262E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48C6336"/>
    <w:multiLevelType w:val="hybridMultilevel"/>
    <w:tmpl w:val="A2AC3532"/>
    <w:lvl w:ilvl="0" w:tplc="7AE629D0">
      <w:start w:val="1"/>
      <w:numFmt w:val="bullet"/>
      <w:lvlText w:val=""/>
      <w:lvlJc w:val="left"/>
      <w:pPr>
        <w:ind w:left="360" w:hanging="360"/>
      </w:pPr>
      <w:rPr>
        <w:rFonts w:ascii="Wingdings 2" w:hAnsi="Wingdings 2"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16074122"/>
    <w:multiLevelType w:val="hybridMultilevel"/>
    <w:tmpl w:val="EA7052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636481D"/>
    <w:multiLevelType w:val="hybridMultilevel"/>
    <w:tmpl w:val="9F8E7798"/>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3D4446A"/>
    <w:multiLevelType w:val="multilevel"/>
    <w:tmpl w:val="DB7E306E"/>
    <w:lvl w:ilvl="0">
      <w:start w:val="1"/>
      <w:numFmt w:val="decimal"/>
      <w:pStyle w:val="Heading8"/>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443550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1FB2286"/>
    <w:multiLevelType w:val="hybridMultilevel"/>
    <w:tmpl w:val="633A25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368D0204"/>
    <w:multiLevelType w:val="hybridMultilevel"/>
    <w:tmpl w:val="11462FFC"/>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9495378"/>
    <w:multiLevelType w:val="hybridMultilevel"/>
    <w:tmpl w:val="DA6868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A371ADE"/>
    <w:multiLevelType w:val="hybridMultilevel"/>
    <w:tmpl w:val="6BC6E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B350DBF"/>
    <w:multiLevelType w:val="hybridMultilevel"/>
    <w:tmpl w:val="28DCD8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87B52E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94D557F"/>
    <w:multiLevelType w:val="hybridMultilevel"/>
    <w:tmpl w:val="59C20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CCA299C"/>
    <w:multiLevelType w:val="hybridMultilevel"/>
    <w:tmpl w:val="193EA8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4854CC9"/>
    <w:multiLevelType w:val="hybridMultilevel"/>
    <w:tmpl w:val="CAFA6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DE73E08"/>
    <w:multiLevelType w:val="hybridMultilevel"/>
    <w:tmpl w:val="FC9483DE"/>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F4367B5"/>
    <w:multiLevelType w:val="hybridMultilevel"/>
    <w:tmpl w:val="A49C9A36"/>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D20E07"/>
    <w:multiLevelType w:val="hybridMultilevel"/>
    <w:tmpl w:val="C23E5D02"/>
    <w:lvl w:ilvl="0" w:tplc="CDF01F88">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5216745"/>
    <w:multiLevelType w:val="hybridMultilevel"/>
    <w:tmpl w:val="CD1651CE"/>
    <w:lvl w:ilvl="0" w:tplc="A326955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A2E27D2"/>
    <w:multiLevelType w:val="hybridMultilevel"/>
    <w:tmpl w:val="1038A686"/>
    <w:lvl w:ilvl="0" w:tplc="103AD59C">
      <w:start w:val="1"/>
      <w:numFmt w:val="decimal"/>
      <w:pStyle w:val="Heading1"/>
      <w:lvlText w:val="%1."/>
      <w:lvlJc w:val="left"/>
      <w:pPr>
        <w:ind w:left="360" w:hanging="360"/>
      </w:pPr>
      <w:rPr>
        <w:sz w:val="28"/>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nsid w:val="6B916EA1"/>
    <w:multiLevelType w:val="hybridMultilevel"/>
    <w:tmpl w:val="BC883D70"/>
    <w:lvl w:ilvl="0" w:tplc="DF6CBBB4">
      <w:numFmt w:val="bullet"/>
      <w:lvlText w:val="•"/>
      <w:lvlJc w:val="left"/>
      <w:pPr>
        <w:ind w:left="72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BE7506E"/>
    <w:multiLevelType w:val="hybridMultilevel"/>
    <w:tmpl w:val="BBAE7A4A"/>
    <w:lvl w:ilvl="0" w:tplc="7AE629D0">
      <w:start w:val="1"/>
      <w:numFmt w:val="bullet"/>
      <w:lvlText w:val=""/>
      <w:lvlJc w:val="left"/>
      <w:pPr>
        <w:ind w:left="360" w:hanging="360"/>
      </w:pPr>
      <w:rPr>
        <w:rFonts w:ascii="Wingdings 2" w:hAnsi="Wingdings 2"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nsid w:val="74384A24"/>
    <w:multiLevelType w:val="hybridMultilevel"/>
    <w:tmpl w:val="024A0922"/>
    <w:lvl w:ilvl="0" w:tplc="A9AA8534">
      <w:start w:val="1"/>
      <w:numFmt w:val="bullet"/>
      <w:pStyle w:val="ListParagraph"/>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FB2299C"/>
    <w:multiLevelType w:val="hybridMultilevel"/>
    <w:tmpl w:val="E5B05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28"/>
  </w:num>
  <w:num w:numId="3">
    <w:abstractNumId w:val="34"/>
  </w:num>
  <w:num w:numId="4">
    <w:abstractNumId w:val="13"/>
  </w:num>
  <w:num w:numId="5">
    <w:abstractNumId w:val="14"/>
  </w:num>
  <w:num w:numId="6">
    <w:abstractNumId w:val="29"/>
  </w:num>
  <w:num w:numId="7">
    <w:abstractNumId w:val="31"/>
  </w:num>
  <w:num w:numId="8">
    <w:abstractNumId w:val="10"/>
  </w:num>
  <w:num w:numId="9">
    <w:abstractNumId w:val="12"/>
  </w:num>
  <w:num w:numId="10">
    <w:abstractNumId w:val="17"/>
  </w:num>
  <w:num w:numId="11">
    <w:abstractNumId w:val="21"/>
  </w:num>
  <w:num w:numId="12">
    <w:abstractNumId w:val="30"/>
  </w:num>
  <w:num w:numId="13">
    <w:abstractNumId w:val="23"/>
  </w:num>
  <w:num w:numId="14">
    <w:abstractNumId w:val="11"/>
  </w:num>
  <w:num w:numId="15">
    <w:abstractNumId w:val="36"/>
  </w:num>
  <w:num w:numId="16">
    <w:abstractNumId w:val="37"/>
  </w:num>
  <w:num w:numId="17">
    <w:abstractNumId w:val="22"/>
  </w:num>
  <w:num w:numId="18">
    <w:abstractNumId w:val="16"/>
  </w:num>
  <w:num w:numId="19">
    <w:abstractNumId w:val="18"/>
  </w:num>
  <w:num w:numId="20">
    <w:abstractNumId w:val="2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35"/>
  </w:num>
  <w:num w:numId="32">
    <w:abstractNumId w:val="15"/>
  </w:num>
  <w:num w:numId="33">
    <w:abstractNumId w:val="33"/>
  </w:num>
  <w:num w:numId="34">
    <w:abstractNumId w:val="25"/>
  </w:num>
  <w:num w:numId="35">
    <w:abstractNumId w:val="19"/>
  </w:num>
  <w:num w:numId="36">
    <w:abstractNumId w:val="36"/>
  </w:num>
  <w:num w:numId="37">
    <w:abstractNumId w:val="36"/>
  </w:num>
  <w:num w:numId="38">
    <w:abstractNumId w:val="24"/>
  </w:num>
  <w:num w:numId="39">
    <w:abstractNumId w:val="27"/>
  </w:num>
  <w:num w:numId="40">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6"/>
  <w:proofState w:spelling="clean" w:grammar="clean"/>
  <w:stylePaneFormatFilter w:val="1328" w:allStyles="0" w:customStyles="0" w:latentStyles="0" w:stylesInUse="1"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mun Dis Int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92trtwz9n059xaeds5xvtxvsd55a5ddrza52&quot;&gt;MAE EndNote Library&lt;record-ids&gt;&lt;item&gt;298&lt;/item&gt;&lt;item&gt;299&lt;/item&gt;&lt;item&gt;301&lt;/item&gt;&lt;item&gt;302&lt;/item&gt;&lt;item&gt;303&lt;/item&gt;&lt;item&gt;304&lt;/item&gt;&lt;item&gt;306&lt;/item&gt;&lt;item&gt;307&lt;/item&gt;&lt;item&gt;308&lt;/item&gt;&lt;item&gt;310&lt;/item&gt;&lt;item&gt;311&lt;/item&gt;&lt;item&gt;312&lt;/item&gt;&lt;item&gt;313&lt;/item&gt;&lt;item&gt;314&lt;/item&gt;&lt;item&gt;316&lt;/item&gt;&lt;item&gt;317&lt;/item&gt;&lt;item&gt;318&lt;/item&gt;&lt;item&gt;319&lt;/item&gt;&lt;item&gt;320&lt;/item&gt;&lt;item&gt;321&lt;/item&gt;&lt;item&gt;322&lt;/item&gt;&lt;item&gt;323&lt;/item&gt;&lt;item&gt;324&lt;/item&gt;&lt;item&gt;325&lt;/item&gt;&lt;item&gt;326&lt;/item&gt;&lt;item&gt;327&lt;/item&gt;&lt;item&gt;330&lt;/item&gt;&lt;item&gt;331&lt;/item&gt;&lt;item&gt;332&lt;/item&gt;&lt;item&gt;333&lt;/item&gt;&lt;item&gt;374&lt;/item&gt;&lt;item&gt;375&lt;/item&gt;&lt;item&gt;376&lt;/item&gt;&lt;item&gt;379&lt;/item&gt;&lt;item&gt;383&lt;/item&gt;&lt;item&gt;384&lt;/item&gt;&lt;item&gt;385&lt;/item&gt;&lt;item&gt;386&lt;/item&gt;&lt;item&gt;387&lt;/item&gt;&lt;item&gt;388&lt;/item&gt;&lt;item&gt;389&lt;/item&gt;&lt;item&gt;392&lt;/item&gt;&lt;item&gt;393&lt;/item&gt;&lt;item&gt;394&lt;/item&gt;&lt;item&gt;405&lt;/item&gt;&lt;item&gt;407&lt;/item&gt;&lt;item&gt;408&lt;/item&gt;&lt;item&gt;411&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62&lt;/item&gt;&lt;item&gt;518&lt;/item&gt;&lt;/record-ids&gt;&lt;/item&gt;&lt;/Libraries&gt;"/>
  </w:docVars>
  <w:rsids>
    <w:rsidRoot w:val="002A4B69"/>
    <w:rsid w:val="00013D31"/>
    <w:rsid w:val="000145E5"/>
    <w:rsid w:val="00017E9D"/>
    <w:rsid w:val="00020AEB"/>
    <w:rsid w:val="00036EDC"/>
    <w:rsid w:val="0004016C"/>
    <w:rsid w:val="00041810"/>
    <w:rsid w:val="000418CC"/>
    <w:rsid w:val="00043A90"/>
    <w:rsid w:val="00043D26"/>
    <w:rsid w:val="000462C0"/>
    <w:rsid w:val="00053AB4"/>
    <w:rsid w:val="00057E89"/>
    <w:rsid w:val="0006158B"/>
    <w:rsid w:val="00072214"/>
    <w:rsid w:val="00072321"/>
    <w:rsid w:val="00072886"/>
    <w:rsid w:val="0007354E"/>
    <w:rsid w:val="00074E90"/>
    <w:rsid w:val="00076B80"/>
    <w:rsid w:val="00080560"/>
    <w:rsid w:val="000851A3"/>
    <w:rsid w:val="00086334"/>
    <w:rsid w:val="00090126"/>
    <w:rsid w:val="00095A5D"/>
    <w:rsid w:val="0009721B"/>
    <w:rsid w:val="00097713"/>
    <w:rsid w:val="000A073D"/>
    <w:rsid w:val="000A3AAA"/>
    <w:rsid w:val="000A6C81"/>
    <w:rsid w:val="000A6D99"/>
    <w:rsid w:val="000B003B"/>
    <w:rsid w:val="000B3398"/>
    <w:rsid w:val="000B6F7E"/>
    <w:rsid w:val="000C1C6F"/>
    <w:rsid w:val="000C2FC4"/>
    <w:rsid w:val="000C323D"/>
    <w:rsid w:val="000D1A60"/>
    <w:rsid w:val="000D4363"/>
    <w:rsid w:val="000D6B41"/>
    <w:rsid w:val="000D7F7F"/>
    <w:rsid w:val="000E075D"/>
    <w:rsid w:val="000E1B4B"/>
    <w:rsid w:val="000E74EE"/>
    <w:rsid w:val="000E7E6A"/>
    <w:rsid w:val="000F0100"/>
    <w:rsid w:val="000F697C"/>
    <w:rsid w:val="000F7C92"/>
    <w:rsid w:val="00106916"/>
    <w:rsid w:val="00114016"/>
    <w:rsid w:val="00115108"/>
    <w:rsid w:val="0011583F"/>
    <w:rsid w:val="001212A9"/>
    <w:rsid w:val="0012223A"/>
    <w:rsid w:val="001272EE"/>
    <w:rsid w:val="00132AAD"/>
    <w:rsid w:val="00135494"/>
    <w:rsid w:val="00135A07"/>
    <w:rsid w:val="001509BE"/>
    <w:rsid w:val="00150ACA"/>
    <w:rsid w:val="00154023"/>
    <w:rsid w:val="00154025"/>
    <w:rsid w:val="001610E3"/>
    <w:rsid w:val="00162DDD"/>
    <w:rsid w:val="0016556D"/>
    <w:rsid w:val="00170599"/>
    <w:rsid w:val="001728EE"/>
    <w:rsid w:val="00172DBA"/>
    <w:rsid w:val="00173B1D"/>
    <w:rsid w:val="00175B87"/>
    <w:rsid w:val="00175C87"/>
    <w:rsid w:val="001764BB"/>
    <w:rsid w:val="001765C2"/>
    <w:rsid w:val="001775B5"/>
    <w:rsid w:val="00180C8C"/>
    <w:rsid w:val="001829BD"/>
    <w:rsid w:val="001842B2"/>
    <w:rsid w:val="001871DD"/>
    <w:rsid w:val="00187F59"/>
    <w:rsid w:val="00191AFC"/>
    <w:rsid w:val="001949DA"/>
    <w:rsid w:val="00194A25"/>
    <w:rsid w:val="001B0241"/>
    <w:rsid w:val="001B225A"/>
    <w:rsid w:val="001D5264"/>
    <w:rsid w:val="001E0B51"/>
    <w:rsid w:val="001E2DDF"/>
    <w:rsid w:val="001E3FBD"/>
    <w:rsid w:val="001E563A"/>
    <w:rsid w:val="001E7C1E"/>
    <w:rsid w:val="001F01AB"/>
    <w:rsid w:val="001F19A7"/>
    <w:rsid w:val="001F3FDA"/>
    <w:rsid w:val="001F4636"/>
    <w:rsid w:val="001F4C2E"/>
    <w:rsid w:val="001F724C"/>
    <w:rsid w:val="00202DE4"/>
    <w:rsid w:val="00203024"/>
    <w:rsid w:val="002033E6"/>
    <w:rsid w:val="00203F51"/>
    <w:rsid w:val="00204E7F"/>
    <w:rsid w:val="00212D94"/>
    <w:rsid w:val="002213F4"/>
    <w:rsid w:val="002260B8"/>
    <w:rsid w:val="00226BB1"/>
    <w:rsid w:val="00226BEB"/>
    <w:rsid w:val="00230F94"/>
    <w:rsid w:val="0023389D"/>
    <w:rsid w:val="00240FB9"/>
    <w:rsid w:val="00244906"/>
    <w:rsid w:val="002506C7"/>
    <w:rsid w:val="00254650"/>
    <w:rsid w:val="00261126"/>
    <w:rsid w:val="00263F11"/>
    <w:rsid w:val="00276AFD"/>
    <w:rsid w:val="00280349"/>
    <w:rsid w:val="002834AE"/>
    <w:rsid w:val="00283A3B"/>
    <w:rsid w:val="002840BC"/>
    <w:rsid w:val="00284A9C"/>
    <w:rsid w:val="00296329"/>
    <w:rsid w:val="002A0F41"/>
    <w:rsid w:val="002A4B69"/>
    <w:rsid w:val="002B0548"/>
    <w:rsid w:val="002B1259"/>
    <w:rsid w:val="002B3426"/>
    <w:rsid w:val="002B4E8E"/>
    <w:rsid w:val="002C16DA"/>
    <w:rsid w:val="002C1C19"/>
    <w:rsid w:val="002C1CFF"/>
    <w:rsid w:val="002C23A2"/>
    <w:rsid w:val="002D04B4"/>
    <w:rsid w:val="002D3385"/>
    <w:rsid w:val="002D3F11"/>
    <w:rsid w:val="002D53AB"/>
    <w:rsid w:val="002D572C"/>
    <w:rsid w:val="002E4E07"/>
    <w:rsid w:val="002E60AA"/>
    <w:rsid w:val="002F149D"/>
    <w:rsid w:val="002F18E4"/>
    <w:rsid w:val="002F55AD"/>
    <w:rsid w:val="003017A1"/>
    <w:rsid w:val="003026DC"/>
    <w:rsid w:val="00302A44"/>
    <w:rsid w:val="00302AB6"/>
    <w:rsid w:val="00302EAD"/>
    <w:rsid w:val="00303C6D"/>
    <w:rsid w:val="003064E4"/>
    <w:rsid w:val="00310F47"/>
    <w:rsid w:val="00312B17"/>
    <w:rsid w:val="00312D10"/>
    <w:rsid w:val="00312D7F"/>
    <w:rsid w:val="00313561"/>
    <w:rsid w:val="003149E3"/>
    <w:rsid w:val="00314FE5"/>
    <w:rsid w:val="00317B99"/>
    <w:rsid w:val="00320AEF"/>
    <w:rsid w:val="00323DF2"/>
    <w:rsid w:val="0032716B"/>
    <w:rsid w:val="003339F6"/>
    <w:rsid w:val="003344BD"/>
    <w:rsid w:val="0033507E"/>
    <w:rsid w:val="003364A6"/>
    <w:rsid w:val="00346AFD"/>
    <w:rsid w:val="0034781D"/>
    <w:rsid w:val="00352443"/>
    <w:rsid w:val="003540C3"/>
    <w:rsid w:val="003540EE"/>
    <w:rsid w:val="0035693E"/>
    <w:rsid w:val="00356F70"/>
    <w:rsid w:val="00357EB8"/>
    <w:rsid w:val="00360C7A"/>
    <w:rsid w:val="00361021"/>
    <w:rsid w:val="003644DB"/>
    <w:rsid w:val="003648FD"/>
    <w:rsid w:val="00365A96"/>
    <w:rsid w:val="003674D1"/>
    <w:rsid w:val="00373FE4"/>
    <w:rsid w:val="003870A4"/>
    <w:rsid w:val="003A0749"/>
    <w:rsid w:val="003A2A45"/>
    <w:rsid w:val="003A3C96"/>
    <w:rsid w:val="003A44B0"/>
    <w:rsid w:val="003A5D78"/>
    <w:rsid w:val="003A7B1F"/>
    <w:rsid w:val="003B085B"/>
    <w:rsid w:val="003B1736"/>
    <w:rsid w:val="003B1CBC"/>
    <w:rsid w:val="003B684D"/>
    <w:rsid w:val="003C0567"/>
    <w:rsid w:val="003C0594"/>
    <w:rsid w:val="003C6B5A"/>
    <w:rsid w:val="003D5AF4"/>
    <w:rsid w:val="003D7CE6"/>
    <w:rsid w:val="003E0478"/>
    <w:rsid w:val="003E1D32"/>
    <w:rsid w:val="003E2606"/>
    <w:rsid w:val="003E32DA"/>
    <w:rsid w:val="003E7122"/>
    <w:rsid w:val="003F4295"/>
    <w:rsid w:val="004025D3"/>
    <w:rsid w:val="004045AD"/>
    <w:rsid w:val="00404CC7"/>
    <w:rsid w:val="00415854"/>
    <w:rsid w:val="004247DA"/>
    <w:rsid w:val="00425E8E"/>
    <w:rsid w:val="004359DB"/>
    <w:rsid w:val="004421F1"/>
    <w:rsid w:val="00443C47"/>
    <w:rsid w:val="00444929"/>
    <w:rsid w:val="00453C98"/>
    <w:rsid w:val="0045411B"/>
    <w:rsid w:val="004604F8"/>
    <w:rsid w:val="00466B43"/>
    <w:rsid w:val="004707C7"/>
    <w:rsid w:val="004738B2"/>
    <w:rsid w:val="0047585C"/>
    <w:rsid w:val="004762E2"/>
    <w:rsid w:val="0047657B"/>
    <w:rsid w:val="00477FF3"/>
    <w:rsid w:val="00482CD8"/>
    <w:rsid w:val="00482DB1"/>
    <w:rsid w:val="004850D5"/>
    <w:rsid w:val="004859AE"/>
    <w:rsid w:val="00486195"/>
    <w:rsid w:val="00495FEE"/>
    <w:rsid w:val="004A35DA"/>
    <w:rsid w:val="004A637E"/>
    <w:rsid w:val="004A6B59"/>
    <w:rsid w:val="004B5750"/>
    <w:rsid w:val="004C04BC"/>
    <w:rsid w:val="004C068E"/>
    <w:rsid w:val="004C24AC"/>
    <w:rsid w:val="004C4B0B"/>
    <w:rsid w:val="004D0055"/>
    <w:rsid w:val="004E0306"/>
    <w:rsid w:val="004E0770"/>
    <w:rsid w:val="004E1FCF"/>
    <w:rsid w:val="004E3AA9"/>
    <w:rsid w:val="004E5AF8"/>
    <w:rsid w:val="004E7E23"/>
    <w:rsid w:val="004F1161"/>
    <w:rsid w:val="00502BFB"/>
    <w:rsid w:val="00503398"/>
    <w:rsid w:val="00504CE1"/>
    <w:rsid w:val="00516939"/>
    <w:rsid w:val="005246FB"/>
    <w:rsid w:val="0053143B"/>
    <w:rsid w:val="0053395B"/>
    <w:rsid w:val="0053606C"/>
    <w:rsid w:val="005411AE"/>
    <w:rsid w:val="00555E2C"/>
    <w:rsid w:val="00561157"/>
    <w:rsid w:val="0057006E"/>
    <w:rsid w:val="0057177A"/>
    <w:rsid w:val="00573D0D"/>
    <w:rsid w:val="00577C24"/>
    <w:rsid w:val="00580FE6"/>
    <w:rsid w:val="00584048"/>
    <w:rsid w:val="00585BE8"/>
    <w:rsid w:val="00585D65"/>
    <w:rsid w:val="00586939"/>
    <w:rsid w:val="00587F25"/>
    <w:rsid w:val="0059181B"/>
    <w:rsid w:val="005A752C"/>
    <w:rsid w:val="005C07E5"/>
    <w:rsid w:val="005C2FEB"/>
    <w:rsid w:val="005D0F15"/>
    <w:rsid w:val="005D5FB7"/>
    <w:rsid w:val="005E16A6"/>
    <w:rsid w:val="005E176C"/>
    <w:rsid w:val="005E6768"/>
    <w:rsid w:val="005F1DE8"/>
    <w:rsid w:val="005F1FC7"/>
    <w:rsid w:val="005F5A92"/>
    <w:rsid w:val="005F7028"/>
    <w:rsid w:val="005F702F"/>
    <w:rsid w:val="00600D5C"/>
    <w:rsid w:val="006025E5"/>
    <w:rsid w:val="0060361D"/>
    <w:rsid w:val="006045E5"/>
    <w:rsid w:val="006063F3"/>
    <w:rsid w:val="006213D4"/>
    <w:rsid w:val="00625734"/>
    <w:rsid w:val="00627443"/>
    <w:rsid w:val="00634617"/>
    <w:rsid w:val="006366F6"/>
    <w:rsid w:val="006416AC"/>
    <w:rsid w:val="00645220"/>
    <w:rsid w:val="006476A2"/>
    <w:rsid w:val="00647A9D"/>
    <w:rsid w:val="00653D08"/>
    <w:rsid w:val="00655118"/>
    <w:rsid w:val="00661875"/>
    <w:rsid w:val="0066205D"/>
    <w:rsid w:val="00665C02"/>
    <w:rsid w:val="00670519"/>
    <w:rsid w:val="00670E7B"/>
    <w:rsid w:val="00671359"/>
    <w:rsid w:val="00673935"/>
    <w:rsid w:val="00674DBF"/>
    <w:rsid w:val="00676BCF"/>
    <w:rsid w:val="006773EE"/>
    <w:rsid w:val="00683386"/>
    <w:rsid w:val="0068533A"/>
    <w:rsid w:val="00686045"/>
    <w:rsid w:val="00695542"/>
    <w:rsid w:val="006A029B"/>
    <w:rsid w:val="006A1CA9"/>
    <w:rsid w:val="006A1E92"/>
    <w:rsid w:val="006A2646"/>
    <w:rsid w:val="006A463C"/>
    <w:rsid w:val="006A4C3F"/>
    <w:rsid w:val="006B150C"/>
    <w:rsid w:val="006B218D"/>
    <w:rsid w:val="006B311A"/>
    <w:rsid w:val="006C4C84"/>
    <w:rsid w:val="006C4EA1"/>
    <w:rsid w:val="006C6FC9"/>
    <w:rsid w:val="006F5E9C"/>
    <w:rsid w:val="00702BCC"/>
    <w:rsid w:val="007108F3"/>
    <w:rsid w:val="00712616"/>
    <w:rsid w:val="00713104"/>
    <w:rsid w:val="00713D53"/>
    <w:rsid w:val="00714A14"/>
    <w:rsid w:val="0072106C"/>
    <w:rsid w:val="0072108E"/>
    <w:rsid w:val="00723F20"/>
    <w:rsid w:val="00726169"/>
    <w:rsid w:val="0073376B"/>
    <w:rsid w:val="0073602C"/>
    <w:rsid w:val="00737B34"/>
    <w:rsid w:val="00750A52"/>
    <w:rsid w:val="00753A5F"/>
    <w:rsid w:val="00754F7F"/>
    <w:rsid w:val="00771237"/>
    <w:rsid w:val="00771585"/>
    <w:rsid w:val="00777E3B"/>
    <w:rsid w:val="00780A3F"/>
    <w:rsid w:val="00780BB3"/>
    <w:rsid w:val="00783A06"/>
    <w:rsid w:val="00787B5D"/>
    <w:rsid w:val="00791684"/>
    <w:rsid w:val="00791D96"/>
    <w:rsid w:val="0079400F"/>
    <w:rsid w:val="007976C8"/>
    <w:rsid w:val="007A3FFB"/>
    <w:rsid w:val="007B3C52"/>
    <w:rsid w:val="007B6B91"/>
    <w:rsid w:val="007C3DA7"/>
    <w:rsid w:val="007C45BF"/>
    <w:rsid w:val="007D02D8"/>
    <w:rsid w:val="007D3995"/>
    <w:rsid w:val="007D3F5A"/>
    <w:rsid w:val="007D3F87"/>
    <w:rsid w:val="007D4666"/>
    <w:rsid w:val="007E001D"/>
    <w:rsid w:val="007E2A2B"/>
    <w:rsid w:val="007E6654"/>
    <w:rsid w:val="007E78CF"/>
    <w:rsid w:val="007F1B0F"/>
    <w:rsid w:val="007F4A6C"/>
    <w:rsid w:val="007F4E20"/>
    <w:rsid w:val="00800349"/>
    <w:rsid w:val="0080417B"/>
    <w:rsid w:val="008104E5"/>
    <w:rsid w:val="008121C4"/>
    <w:rsid w:val="00816DA6"/>
    <w:rsid w:val="008228B3"/>
    <w:rsid w:val="00827DAF"/>
    <w:rsid w:val="008335ED"/>
    <w:rsid w:val="008370AE"/>
    <w:rsid w:val="00837749"/>
    <w:rsid w:val="00845AE7"/>
    <w:rsid w:val="008469FD"/>
    <w:rsid w:val="00847A67"/>
    <w:rsid w:val="00852396"/>
    <w:rsid w:val="008534F4"/>
    <w:rsid w:val="00860B43"/>
    <w:rsid w:val="00864055"/>
    <w:rsid w:val="00865131"/>
    <w:rsid w:val="00867B5E"/>
    <w:rsid w:val="00873E61"/>
    <w:rsid w:val="00873EC6"/>
    <w:rsid w:val="00877AE9"/>
    <w:rsid w:val="008808CE"/>
    <w:rsid w:val="00885BE7"/>
    <w:rsid w:val="00885C55"/>
    <w:rsid w:val="0089098C"/>
    <w:rsid w:val="00891BA4"/>
    <w:rsid w:val="00892BF7"/>
    <w:rsid w:val="00895153"/>
    <w:rsid w:val="00897FF2"/>
    <w:rsid w:val="008A03FE"/>
    <w:rsid w:val="008A21DF"/>
    <w:rsid w:val="008A534F"/>
    <w:rsid w:val="008A6F10"/>
    <w:rsid w:val="008B3959"/>
    <w:rsid w:val="008C1E14"/>
    <w:rsid w:val="008C2601"/>
    <w:rsid w:val="008D1896"/>
    <w:rsid w:val="008D33EC"/>
    <w:rsid w:val="008D7172"/>
    <w:rsid w:val="008E3244"/>
    <w:rsid w:val="008E602E"/>
    <w:rsid w:val="008E735B"/>
    <w:rsid w:val="008F2C1D"/>
    <w:rsid w:val="008F6529"/>
    <w:rsid w:val="008F71CC"/>
    <w:rsid w:val="00902415"/>
    <w:rsid w:val="00904D04"/>
    <w:rsid w:val="009132AA"/>
    <w:rsid w:val="00917457"/>
    <w:rsid w:val="00923195"/>
    <w:rsid w:val="00924B42"/>
    <w:rsid w:val="00924CCF"/>
    <w:rsid w:val="00925753"/>
    <w:rsid w:val="00926ED9"/>
    <w:rsid w:val="0092728B"/>
    <w:rsid w:val="00946B28"/>
    <w:rsid w:val="00953394"/>
    <w:rsid w:val="00955092"/>
    <w:rsid w:val="00961CB5"/>
    <w:rsid w:val="0096542C"/>
    <w:rsid w:val="00970536"/>
    <w:rsid w:val="0097105D"/>
    <w:rsid w:val="00972C77"/>
    <w:rsid w:val="00982802"/>
    <w:rsid w:val="00982E87"/>
    <w:rsid w:val="009858B9"/>
    <w:rsid w:val="0099412F"/>
    <w:rsid w:val="0099470A"/>
    <w:rsid w:val="00997C32"/>
    <w:rsid w:val="009A23AA"/>
    <w:rsid w:val="009A53C1"/>
    <w:rsid w:val="009B771E"/>
    <w:rsid w:val="009C14B2"/>
    <w:rsid w:val="009C6377"/>
    <w:rsid w:val="009D1A8F"/>
    <w:rsid w:val="009D437A"/>
    <w:rsid w:val="009D6F96"/>
    <w:rsid w:val="009E23A7"/>
    <w:rsid w:val="009E3E9A"/>
    <w:rsid w:val="009E7DD4"/>
    <w:rsid w:val="009F4652"/>
    <w:rsid w:val="009F64B7"/>
    <w:rsid w:val="00A0511E"/>
    <w:rsid w:val="00A06139"/>
    <w:rsid w:val="00A14279"/>
    <w:rsid w:val="00A228CA"/>
    <w:rsid w:val="00A23912"/>
    <w:rsid w:val="00A27978"/>
    <w:rsid w:val="00A307C6"/>
    <w:rsid w:val="00A32527"/>
    <w:rsid w:val="00A369B9"/>
    <w:rsid w:val="00A44BD4"/>
    <w:rsid w:val="00A46AC6"/>
    <w:rsid w:val="00A47378"/>
    <w:rsid w:val="00A54A55"/>
    <w:rsid w:val="00A55EAC"/>
    <w:rsid w:val="00A57211"/>
    <w:rsid w:val="00A60BCF"/>
    <w:rsid w:val="00A63A2A"/>
    <w:rsid w:val="00A75506"/>
    <w:rsid w:val="00A75C21"/>
    <w:rsid w:val="00A77421"/>
    <w:rsid w:val="00A80A73"/>
    <w:rsid w:val="00A81381"/>
    <w:rsid w:val="00A84B17"/>
    <w:rsid w:val="00A9147E"/>
    <w:rsid w:val="00A9256A"/>
    <w:rsid w:val="00A94F84"/>
    <w:rsid w:val="00A95AAD"/>
    <w:rsid w:val="00A968E2"/>
    <w:rsid w:val="00AA3372"/>
    <w:rsid w:val="00AB1130"/>
    <w:rsid w:val="00AB137F"/>
    <w:rsid w:val="00AB3AD1"/>
    <w:rsid w:val="00AB4EB8"/>
    <w:rsid w:val="00AB5774"/>
    <w:rsid w:val="00AC4BAE"/>
    <w:rsid w:val="00AC4FB9"/>
    <w:rsid w:val="00AC6115"/>
    <w:rsid w:val="00AD49B7"/>
    <w:rsid w:val="00AD78D4"/>
    <w:rsid w:val="00AE161F"/>
    <w:rsid w:val="00AE189D"/>
    <w:rsid w:val="00AE6160"/>
    <w:rsid w:val="00AF178F"/>
    <w:rsid w:val="00AF572A"/>
    <w:rsid w:val="00AF6563"/>
    <w:rsid w:val="00AF71EF"/>
    <w:rsid w:val="00B03D2D"/>
    <w:rsid w:val="00B15C81"/>
    <w:rsid w:val="00B22850"/>
    <w:rsid w:val="00B23C5A"/>
    <w:rsid w:val="00B25806"/>
    <w:rsid w:val="00B27AFC"/>
    <w:rsid w:val="00B329BF"/>
    <w:rsid w:val="00B357D8"/>
    <w:rsid w:val="00B35E17"/>
    <w:rsid w:val="00B35EA4"/>
    <w:rsid w:val="00B361AE"/>
    <w:rsid w:val="00B365D0"/>
    <w:rsid w:val="00B50769"/>
    <w:rsid w:val="00B50C6D"/>
    <w:rsid w:val="00B53EE0"/>
    <w:rsid w:val="00B627C8"/>
    <w:rsid w:val="00B63D48"/>
    <w:rsid w:val="00B70FF6"/>
    <w:rsid w:val="00B745C7"/>
    <w:rsid w:val="00B808EA"/>
    <w:rsid w:val="00B90C2D"/>
    <w:rsid w:val="00B9320D"/>
    <w:rsid w:val="00B95218"/>
    <w:rsid w:val="00B9545F"/>
    <w:rsid w:val="00B97216"/>
    <w:rsid w:val="00BB30EB"/>
    <w:rsid w:val="00BB4BC7"/>
    <w:rsid w:val="00BB5369"/>
    <w:rsid w:val="00BC0335"/>
    <w:rsid w:val="00BC0475"/>
    <w:rsid w:val="00BE1C64"/>
    <w:rsid w:val="00BE257A"/>
    <w:rsid w:val="00BF2716"/>
    <w:rsid w:val="00BF7C49"/>
    <w:rsid w:val="00C0198C"/>
    <w:rsid w:val="00C079BE"/>
    <w:rsid w:val="00C10EC4"/>
    <w:rsid w:val="00C121B3"/>
    <w:rsid w:val="00C14ADA"/>
    <w:rsid w:val="00C1531B"/>
    <w:rsid w:val="00C17A58"/>
    <w:rsid w:val="00C272A5"/>
    <w:rsid w:val="00C27ABA"/>
    <w:rsid w:val="00C32D7A"/>
    <w:rsid w:val="00C33181"/>
    <w:rsid w:val="00C457EB"/>
    <w:rsid w:val="00C46B60"/>
    <w:rsid w:val="00C50C1C"/>
    <w:rsid w:val="00C5366E"/>
    <w:rsid w:val="00C55D4C"/>
    <w:rsid w:val="00C561B4"/>
    <w:rsid w:val="00C61B72"/>
    <w:rsid w:val="00C64DB2"/>
    <w:rsid w:val="00C7653E"/>
    <w:rsid w:val="00C768DA"/>
    <w:rsid w:val="00C773A4"/>
    <w:rsid w:val="00C810CA"/>
    <w:rsid w:val="00C81F10"/>
    <w:rsid w:val="00C82F80"/>
    <w:rsid w:val="00C87FC3"/>
    <w:rsid w:val="00C97140"/>
    <w:rsid w:val="00C979DE"/>
    <w:rsid w:val="00CA098D"/>
    <w:rsid w:val="00CA788F"/>
    <w:rsid w:val="00CB1FAC"/>
    <w:rsid w:val="00CB217E"/>
    <w:rsid w:val="00CB4D04"/>
    <w:rsid w:val="00CB5B23"/>
    <w:rsid w:val="00CB78C7"/>
    <w:rsid w:val="00CC2879"/>
    <w:rsid w:val="00CC2A98"/>
    <w:rsid w:val="00CC562A"/>
    <w:rsid w:val="00CC6120"/>
    <w:rsid w:val="00CD161A"/>
    <w:rsid w:val="00CD619D"/>
    <w:rsid w:val="00CD669A"/>
    <w:rsid w:val="00CE1A49"/>
    <w:rsid w:val="00CE6015"/>
    <w:rsid w:val="00CE7B8F"/>
    <w:rsid w:val="00CF295F"/>
    <w:rsid w:val="00CF6C6C"/>
    <w:rsid w:val="00CF760B"/>
    <w:rsid w:val="00D01C62"/>
    <w:rsid w:val="00D061D4"/>
    <w:rsid w:val="00D135BD"/>
    <w:rsid w:val="00D16768"/>
    <w:rsid w:val="00D2093F"/>
    <w:rsid w:val="00D2456D"/>
    <w:rsid w:val="00D25A6E"/>
    <w:rsid w:val="00D26D23"/>
    <w:rsid w:val="00D27514"/>
    <w:rsid w:val="00D27BF0"/>
    <w:rsid w:val="00D32B60"/>
    <w:rsid w:val="00D33A5B"/>
    <w:rsid w:val="00D3623A"/>
    <w:rsid w:val="00D40C19"/>
    <w:rsid w:val="00D40D2E"/>
    <w:rsid w:val="00D47BF3"/>
    <w:rsid w:val="00D506A4"/>
    <w:rsid w:val="00D5542D"/>
    <w:rsid w:val="00D625E5"/>
    <w:rsid w:val="00D646B2"/>
    <w:rsid w:val="00D656EF"/>
    <w:rsid w:val="00D66302"/>
    <w:rsid w:val="00D72BEB"/>
    <w:rsid w:val="00D73BB5"/>
    <w:rsid w:val="00D75831"/>
    <w:rsid w:val="00D76800"/>
    <w:rsid w:val="00D805AE"/>
    <w:rsid w:val="00D80D92"/>
    <w:rsid w:val="00D818EA"/>
    <w:rsid w:val="00D8206F"/>
    <w:rsid w:val="00D8326D"/>
    <w:rsid w:val="00D879F1"/>
    <w:rsid w:val="00D87F5A"/>
    <w:rsid w:val="00D9128C"/>
    <w:rsid w:val="00D94ADF"/>
    <w:rsid w:val="00D951B4"/>
    <w:rsid w:val="00DA0903"/>
    <w:rsid w:val="00DA45C8"/>
    <w:rsid w:val="00DB33C7"/>
    <w:rsid w:val="00DB3B36"/>
    <w:rsid w:val="00DC4CC2"/>
    <w:rsid w:val="00DC5CE9"/>
    <w:rsid w:val="00DC7B7F"/>
    <w:rsid w:val="00DD03A6"/>
    <w:rsid w:val="00DE1178"/>
    <w:rsid w:val="00DE5183"/>
    <w:rsid w:val="00E028AF"/>
    <w:rsid w:val="00E03F60"/>
    <w:rsid w:val="00E06EF2"/>
    <w:rsid w:val="00E07478"/>
    <w:rsid w:val="00E114B1"/>
    <w:rsid w:val="00E11E3F"/>
    <w:rsid w:val="00E1281D"/>
    <w:rsid w:val="00E141F7"/>
    <w:rsid w:val="00E20387"/>
    <w:rsid w:val="00E31ABE"/>
    <w:rsid w:val="00E31AC8"/>
    <w:rsid w:val="00E31AFA"/>
    <w:rsid w:val="00E3792D"/>
    <w:rsid w:val="00E5148F"/>
    <w:rsid w:val="00E54238"/>
    <w:rsid w:val="00E5470A"/>
    <w:rsid w:val="00E569BA"/>
    <w:rsid w:val="00E621F7"/>
    <w:rsid w:val="00E62C65"/>
    <w:rsid w:val="00E67649"/>
    <w:rsid w:val="00E706FD"/>
    <w:rsid w:val="00E7229E"/>
    <w:rsid w:val="00E73DA7"/>
    <w:rsid w:val="00E77189"/>
    <w:rsid w:val="00E8711B"/>
    <w:rsid w:val="00E8770D"/>
    <w:rsid w:val="00E97388"/>
    <w:rsid w:val="00E977E6"/>
    <w:rsid w:val="00EA2925"/>
    <w:rsid w:val="00EA3CCC"/>
    <w:rsid w:val="00EA42DE"/>
    <w:rsid w:val="00EB0364"/>
    <w:rsid w:val="00EB686B"/>
    <w:rsid w:val="00EC193A"/>
    <w:rsid w:val="00EC32A8"/>
    <w:rsid w:val="00EC3803"/>
    <w:rsid w:val="00EC6BC9"/>
    <w:rsid w:val="00ED0ECF"/>
    <w:rsid w:val="00ED645D"/>
    <w:rsid w:val="00EE468B"/>
    <w:rsid w:val="00EE77CB"/>
    <w:rsid w:val="00EF0C58"/>
    <w:rsid w:val="00EF1521"/>
    <w:rsid w:val="00EF4DB7"/>
    <w:rsid w:val="00F0627A"/>
    <w:rsid w:val="00F07B48"/>
    <w:rsid w:val="00F11D4D"/>
    <w:rsid w:val="00F15080"/>
    <w:rsid w:val="00F1615F"/>
    <w:rsid w:val="00F17D2D"/>
    <w:rsid w:val="00F21039"/>
    <w:rsid w:val="00F23E19"/>
    <w:rsid w:val="00F25008"/>
    <w:rsid w:val="00F269CD"/>
    <w:rsid w:val="00F310AA"/>
    <w:rsid w:val="00F36156"/>
    <w:rsid w:val="00F45101"/>
    <w:rsid w:val="00F45F6F"/>
    <w:rsid w:val="00F46D71"/>
    <w:rsid w:val="00F523D5"/>
    <w:rsid w:val="00F606FF"/>
    <w:rsid w:val="00F90034"/>
    <w:rsid w:val="00F90889"/>
    <w:rsid w:val="00F90B7B"/>
    <w:rsid w:val="00F95051"/>
    <w:rsid w:val="00F962A6"/>
    <w:rsid w:val="00F96588"/>
    <w:rsid w:val="00F97D0D"/>
    <w:rsid w:val="00FA030B"/>
    <w:rsid w:val="00FA6C57"/>
    <w:rsid w:val="00FB01F2"/>
    <w:rsid w:val="00FB196B"/>
    <w:rsid w:val="00FB7556"/>
    <w:rsid w:val="00FC3DC9"/>
    <w:rsid w:val="00FC4658"/>
    <w:rsid w:val="00FC47BD"/>
    <w:rsid w:val="00FD36AF"/>
    <w:rsid w:val="00FD7342"/>
    <w:rsid w:val="00FE17FB"/>
    <w:rsid w:val="00FE1A24"/>
    <w:rsid w:val="00FE5257"/>
    <w:rsid w:val="00FE65B6"/>
    <w:rsid w:val="00FF0BB1"/>
    <w:rsid w:val="00FF1E4C"/>
    <w:rsid w:val="00FF3642"/>
    <w:rsid w:val="00FF7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0"/>
    <w:lsdException w:name="heading 7" w:uiPriority="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Columns 5"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2AA"/>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AF572A"/>
    <w:pPr>
      <w:numPr>
        <w:numId w:val="33"/>
      </w:numPr>
      <w:ind w:left="709" w:hanging="709"/>
      <w:outlineLvl w:val="0"/>
    </w:pPr>
    <w:rPr>
      <w:b/>
      <w:sz w:val="28"/>
    </w:rPr>
  </w:style>
  <w:style w:type="paragraph" w:styleId="Heading2">
    <w:name w:val="heading 2"/>
    <w:basedOn w:val="Heading1"/>
    <w:next w:val="Normal"/>
    <w:link w:val="Heading2Char"/>
    <w:uiPriority w:val="9"/>
    <w:unhideWhenUsed/>
    <w:qFormat/>
    <w:rsid w:val="00AF572A"/>
    <w:pPr>
      <w:numPr>
        <w:numId w:val="0"/>
      </w:numPr>
      <w:outlineLvl w:val="1"/>
    </w:pPr>
    <w:rPr>
      <w:i/>
      <w:iCs/>
      <w:sz w:val="24"/>
    </w:rPr>
  </w:style>
  <w:style w:type="paragraph" w:styleId="Heading3">
    <w:name w:val="heading 3"/>
    <w:basedOn w:val="Heading2"/>
    <w:next w:val="Normal"/>
    <w:link w:val="Heading3Char"/>
    <w:unhideWhenUsed/>
    <w:qFormat/>
    <w:rsid w:val="00AF572A"/>
    <w:pPr>
      <w:outlineLvl w:val="2"/>
    </w:pPr>
    <w:rPr>
      <w:sz w:val="22"/>
    </w:rPr>
  </w:style>
  <w:style w:type="paragraph" w:styleId="Heading4">
    <w:name w:val="heading 4"/>
    <w:basedOn w:val="Heading3"/>
    <w:next w:val="Normal"/>
    <w:link w:val="Heading4Char"/>
    <w:unhideWhenUsed/>
    <w:qFormat/>
    <w:rsid w:val="008370AE"/>
    <w:pPr>
      <w:outlineLvl w:val="3"/>
    </w:pPr>
    <w:rPr>
      <w:b w:val="0"/>
    </w:rPr>
  </w:style>
  <w:style w:type="paragraph" w:styleId="Heading5">
    <w:name w:val="heading 5"/>
    <w:basedOn w:val="Heading4"/>
    <w:next w:val="Normal"/>
    <w:link w:val="Heading5Char"/>
    <w:uiPriority w:val="9"/>
    <w:unhideWhenUsed/>
    <w:qFormat/>
    <w:rsid w:val="008370AE"/>
    <w:pPr>
      <w:outlineLvl w:val="4"/>
    </w:pPr>
    <w:rPr>
      <w:i w:val="0"/>
      <w:lang w:val="en-GB"/>
    </w:rPr>
  </w:style>
  <w:style w:type="paragraph" w:styleId="Heading6">
    <w:name w:val="heading 6"/>
    <w:basedOn w:val="Normal"/>
    <w:next w:val="Normal"/>
    <w:link w:val="Heading6Char"/>
    <w:rsid w:val="002A4B69"/>
    <w:pPr>
      <w:keepNext/>
      <w:outlineLvl w:val="5"/>
    </w:pPr>
    <w:rPr>
      <w:b/>
      <w:bCs/>
      <w:sz w:val="28"/>
    </w:rPr>
  </w:style>
  <w:style w:type="paragraph" w:styleId="Heading7">
    <w:name w:val="heading 7"/>
    <w:basedOn w:val="Normal"/>
    <w:next w:val="Normal"/>
    <w:link w:val="Heading7Char"/>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unhideWhenUsed/>
    <w:qFormat/>
    <w:rsid w:val="006476A2"/>
    <w:pPr>
      <w:numPr>
        <w:numId w:val="19"/>
      </w:numPr>
      <w:outlineLvl w:val="7"/>
    </w:pPr>
  </w:style>
  <w:style w:type="paragraph" w:styleId="Heading9">
    <w:name w:val="heading 9"/>
    <w:aliases w:val="Appendicies heading"/>
    <w:basedOn w:val="Normal"/>
    <w:next w:val="Normal"/>
    <w:link w:val="Heading9Char"/>
    <w:uiPriority w:val="9"/>
    <w:unhideWhenUsed/>
    <w:qFormat/>
    <w:rsid w:val="00A95AAD"/>
    <w:pPr>
      <w:spacing w:after="200"/>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paragraph" w:styleId="Header">
    <w:name w:val="header"/>
    <w:basedOn w:val="Normal"/>
    <w:link w:val="HeaderChar"/>
    <w:uiPriority w:val="99"/>
    <w:rsid w:val="002A4B69"/>
    <w:pPr>
      <w:tabs>
        <w:tab w:val="center" w:pos="4320"/>
        <w:tab w:val="right" w:pos="8640"/>
      </w:tabs>
      <w:jc w:val="both"/>
    </w:pPr>
    <w:rPr>
      <w:szCs w:val="20"/>
    </w:rPr>
  </w:style>
  <w:style w:type="character" w:customStyle="1" w:styleId="HeaderChar">
    <w:name w:val="Header Char"/>
    <w:basedOn w:val="DefaultParagraphFont"/>
    <w:link w:val="Header"/>
    <w:uiPriority w:val="99"/>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uiPriority w:val="99"/>
    <w:rsid w:val="002A4B69"/>
    <w:pPr>
      <w:tabs>
        <w:tab w:val="center" w:pos="4153"/>
        <w:tab w:val="right" w:pos="8306"/>
      </w:tabs>
    </w:pPr>
    <w:rPr>
      <w:sz w:val="20"/>
      <w:szCs w:val="20"/>
    </w:rPr>
  </w:style>
  <w:style w:type="character" w:customStyle="1" w:styleId="FooterChar">
    <w:name w:val="Footer Char"/>
    <w:basedOn w:val="DefaultParagraphFont"/>
    <w:link w:val="Footer"/>
    <w:uiPriority w:val="99"/>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ascii="Tahoma" w:hAnsi="Tahoma"/>
    </w:rPr>
  </w:style>
  <w:style w:type="paragraph" w:customStyle="1" w:styleId="References">
    <w:name w:val="References"/>
    <w:basedOn w:val="Normal"/>
    <w:qFormat/>
    <w:rsid w:val="008370AE"/>
    <w:pPr>
      <w:spacing w:after="0"/>
    </w:pPr>
  </w:style>
  <w:style w:type="character" w:styleId="Hyperlink">
    <w:name w:val="Hyperlink"/>
    <w:aliases w:val="Hyperlinks"/>
    <w:qFormat/>
    <w:rsid w:val="005246FB"/>
    <w:rPr>
      <w:rFonts w:ascii="Arial" w:hAnsi="Arial"/>
      <w:color w:val="0000FF"/>
      <w:sz w:val="22"/>
      <w:u w:val="single"/>
    </w:rPr>
  </w:style>
  <w:style w:type="character" w:customStyle="1" w:styleId="Organismnames">
    <w:name w:val="Organism names"/>
    <w:basedOn w:val="DefaultParagraphFont"/>
    <w:semiHidden/>
    <w:unhideWhenUsed/>
    <w:rsid w:val="008370AE"/>
    <w:rPr>
      <w:rFonts w:ascii="Arial" w:hAnsi="Arial"/>
      <w:i/>
      <w:iCs/>
      <w:sz w:val="22"/>
    </w:rPr>
  </w:style>
  <w:style w:type="paragraph" w:customStyle="1" w:styleId="Footertext">
    <w:name w:val="Footer text"/>
    <w:basedOn w:val="Footer"/>
    <w:qFormat/>
    <w:rsid w:val="009132AA"/>
    <w:rPr>
      <w:sz w:val="16"/>
    </w:rPr>
  </w:style>
  <w:style w:type="paragraph" w:styleId="Title">
    <w:name w:val="Title"/>
    <w:basedOn w:val="Normal"/>
    <w:next w:val="Normal"/>
    <w:link w:val="TitleChar"/>
    <w:uiPriority w:val="10"/>
    <w:qFormat/>
    <w:rsid w:val="00AF572A"/>
    <w:pPr>
      <w:spacing w:after="0"/>
      <w:jc w:val="center"/>
    </w:pPr>
    <w:rPr>
      <w:b/>
      <w:sz w:val="32"/>
      <w:szCs w:val="32"/>
    </w:rPr>
  </w:style>
  <w:style w:type="character" w:customStyle="1" w:styleId="TitleChar">
    <w:name w:val="Title Char"/>
    <w:basedOn w:val="DefaultParagraphFont"/>
    <w:link w:val="Title"/>
    <w:uiPriority w:val="10"/>
    <w:rsid w:val="00AF572A"/>
    <w:rPr>
      <w:rFonts w:ascii="Arial" w:hAnsi="Arial" w:cs="Arial"/>
      <w:b/>
      <w:sz w:val="32"/>
      <w:szCs w:val="32"/>
      <w:lang w:val="en-US"/>
    </w:rPr>
  </w:style>
  <w:style w:type="paragraph" w:styleId="BodyText">
    <w:name w:val="Body Text"/>
    <w:basedOn w:val="Normal"/>
    <w:link w:val="BodyTextChar"/>
    <w:uiPriority w:val="99"/>
    <w:unhideWhenUsed/>
    <w:rsid w:val="0092728B"/>
    <w:rPr>
      <w:rFonts w:ascii="Tahoma" w:hAnsi="Tahoma" w:cs="Tahoma"/>
      <w:color w:val="000000"/>
    </w:rPr>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character" w:customStyle="1" w:styleId="Heading1Char">
    <w:name w:val="Heading 1 Char"/>
    <w:basedOn w:val="DefaultParagraphFont"/>
    <w:link w:val="Heading1"/>
    <w:uiPriority w:val="9"/>
    <w:rsid w:val="00AF572A"/>
    <w:rPr>
      <w:rFonts w:ascii="Arial" w:hAnsi="Arial" w:cs="Arial"/>
      <w:b/>
      <w:sz w:val="28"/>
      <w:lang w:val="en-US"/>
    </w:rPr>
  </w:style>
  <w:style w:type="character" w:customStyle="1" w:styleId="Heading2Char">
    <w:name w:val="Heading 2 Char"/>
    <w:basedOn w:val="DefaultParagraphFont"/>
    <w:link w:val="Heading2"/>
    <w:uiPriority w:val="9"/>
    <w:rsid w:val="00AF572A"/>
    <w:rPr>
      <w:rFonts w:ascii="Arial" w:hAnsi="Arial" w:cs="Arial"/>
      <w:b/>
      <w:i/>
      <w:iCs/>
      <w:lang w:val="en-US"/>
    </w:rPr>
  </w:style>
  <w:style w:type="paragraph" w:customStyle="1" w:styleId="StyleBodyTextItalic">
    <w:name w:val="Style Body Text + Italic"/>
    <w:basedOn w:val="BodyText"/>
    <w:rsid w:val="00B627C8"/>
    <w:pPr>
      <w:spacing w:after="120"/>
    </w:pPr>
    <w:rPr>
      <w:i/>
      <w:iCs/>
    </w:rPr>
  </w:style>
  <w:style w:type="character" w:customStyle="1" w:styleId="Heading3Char">
    <w:name w:val="Heading 3 Char"/>
    <w:basedOn w:val="DefaultParagraphFont"/>
    <w:link w:val="Heading3"/>
    <w:rsid w:val="00AF572A"/>
    <w:rPr>
      <w:rFonts w:ascii="Arial" w:hAnsi="Arial" w:cs="Arial"/>
      <w:b/>
      <w:i/>
      <w:iCs/>
      <w:sz w:val="22"/>
      <w:szCs w:val="22"/>
      <w:lang w:val="en-US"/>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uiPriority w:val="99"/>
    <w:semiHidden/>
    <w:unhideWhenUsed/>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unhideWhenUsed/>
    <w:rsid w:val="000418CC"/>
    <w:rPr>
      <w:sz w:val="16"/>
      <w:szCs w:val="16"/>
    </w:rPr>
  </w:style>
  <w:style w:type="paragraph" w:styleId="CommentText">
    <w:name w:val="annotation text"/>
    <w:basedOn w:val="Normal"/>
    <w:link w:val="CommentTextChar"/>
    <w:unhideWhenUsed/>
    <w:rsid w:val="000418CC"/>
    <w:rPr>
      <w:sz w:val="20"/>
      <w:szCs w:val="20"/>
    </w:rPr>
  </w:style>
  <w:style w:type="character" w:customStyle="1" w:styleId="CommentTextChar">
    <w:name w:val="Comment Text Char"/>
    <w:basedOn w:val="DefaultParagraphFont"/>
    <w:link w:val="CommentText"/>
    <w:rsid w:val="000418CC"/>
    <w:rPr>
      <w:sz w:val="20"/>
      <w:szCs w:val="20"/>
    </w:rPr>
  </w:style>
  <w:style w:type="paragraph" w:styleId="CommentSubject">
    <w:name w:val="annotation subject"/>
    <w:basedOn w:val="CommentText"/>
    <w:next w:val="CommentText"/>
    <w:link w:val="CommentSubjectChar"/>
    <w:uiPriority w:val="99"/>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styleId="NormalWeb">
    <w:name w:val="Normal (Web)"/>
    <w:basedOn w:val="Normal"/>
    <w:uiPriority w:val="99"/>
    <w:unhideWhenUsed/>
    <w:rsid w:val="00F97D0D"/>
    <w:pPr>
      <w:spacing w:before="100" w:beforeAutospacing="1" w:after="100" w:afterAutospacing="1"/>
    </w:pPr>
    <w:rPr>
      <w:rFonts w:eastAsia="Times New Roman" w:cs="Times New Roman"/>
      <w:lang w:eastAsia="en-AU"/>
    </w:rPr>
  </w:style>
  <w:style w:type="character" w:styleId="Strong">
    <w:name w:val="Strong"/>
    <w:basedOn w:val="DefaultParagraphFont"/>
    <w:uiPriority w:val="22"/>
    <w:qFormat/>
    <w:rsid w:val="00F97D0D"/>
    <w:rPr>
      <w:b/>
      <w:bCs/>
    </w:rPr>
  </w:style>
  <w:style w:type="paragraph" w:styleId="ListParagraph">
    <w:name w:val="List Paragraph"/>
    <w:aliases w:val="Bullet List Paragraph"/>
    <w:basedOn w:val="Normal"/>
    <w:link w:val="ListParagraphChar"/>
    <w:uiPriority w:val="34"/>
    <w:qFormat/>
    <w:rsid w:val="00676BCF"/>
    <w:pPr>
      <w:numPr>
        <w:numId w:val="15"/>
      </w:numPr>
      <w:contextualSpacing/>
    </w:pPr>
  </w:style>
  <w:style w:type="paragraph" w:styleId="Caption">
    <w:name w:val="caption"/>
    <w:aliases w:val="Footnote text"/>
    <w:basedOn w:val="FootnoteText"/>
    <w:next w:val="Normal"/>
    <w:uiPriority w:val="35"/>
    <w:unhideWhenUsed/>
    <w:qFormat/>
    <w:rsid w:val="006476A2"/>
    <w:pPr>
      <w:spacing w:after="0"/>
    </w:pPr>
    <w:rPr>
      <w:sz w:val="16"/>
    </w:rPr>
  </w:style>
  <w:style w:type="paragraph" w:styleId="FootnoteText">
    <w:name w:val="footnote text"/>
    <w:basedOn w:val="Normal"/>
    <w:link w:val="FootnoteTextChar"/>
    <w:unhideWhenUsed/>
    <w:rsid w:val="000B3398"/>
    <w:rPr>
      <w:sz w:val="20"/>
      <w:szCs w:val="20"/>
    </w:rPr>
  </w:style>
  <w:style w:type="character" w:customStyle="1" w:styleId="FootnoteTextChar">
    <w:name w:val="Footnote Text Char"/>
    <w:basedOn w:val="DefaultParagraphFont"/>
    <w:link w:val="FootnoteText"/>
    <w:rsid w:val="000B3398"/>
    <w:rPr>
      <w:sz w:val="20"/>
      <w:szCs w:val="20"/>
    </w:rPr>
  </w:style>
  <w:style w:type="character" w:styleId="FootnoteReference">
    <w:name w:val="footnote reference"/>
    <w:basedOn w:val="DefaultParagraphFont"/>
    <w:unhideWhenUsed/>
    <w:rsid w:val="000B3398"/>
    <w:rPr>
      <w:vertAlign w:val="superscript"/>
    </w:rPr>
  </w:style>
  <w:style w:type="character" w:customStyle="1" w:styleId="Heading4Char">
    <w:name w:val="Heading 4 Char"/>
    <w:basedOn w:val="DefaultParagraphFont"/>
    <w:link w:val="Heading4"/>
    <w:rsid w:val="008370AE"/>
    <w:rPr>
      <w:rFonts w:ascii="Arial" w:hAnsi="Arial" w:cs="Arial"/>
      <w:i/>
      <w:iCs/>
      <w:sz w:val="22"/>
      <w:szCs w:val="22"/>
      <w:lang w:val="en-US"/>
    </w:rPr>
  </w:style>
  <w:style w:type="paragraph" w:styleId="PlainText">
    <w:name w:val="Plain Text"/>
    <w:basedOn w:val="Normal"/>
    <w:link w:val="PlainTextChar"/>
    <w:uiPriority w:val="99"/>
    <w:unhideWhenUsed/>
    <w:rsid w:val="00892BF7"/>
    <w:rPr>
      <w:rFonts w:ascii="Calibri" w:hAnsi="Calibri"/>
      <w:szCs w:val="21"/>
    </w:rPr>
  </w:style>
  <w:style w:type="character" w:customStyle="1" w:styleId="PlainTextChar">
    <w:name w:val="Plain Text Char"/>
    <w:basedOn w:val="DefaultParagraphFont"/>
    <w:link w:val="PlainText"/>
    <w:uiPriority w:val="99"/>
    <w:rsid w:val="00892BF7"/>
    <w:rPr>
      <w:rFonts w:ascii="Calibri" w:hAnsi="Calibri"/>
      <w:sz w:val="22"/>
      <w:szCs w:val="21"/>
    </w:rPr>
  </w:style>
  <w:style w:type="paragraph" w:customStyle="1" w:styleId="Default">
    <w:name w:val="Default"/>
    <w:basedOn w:val="Normal"/>
    <w:rsid w:val="00892BF7"/>
    <w:rPr>
      <w:color w:val="000000"/>
    </w:rPr>
  </w:style>
  <w:style w:type="paragraph" w:styleId="Revision">
    <w:name w:val="Revision"/>
    <w:hidden/>
    <w:uiPriority w:val="99"/>
    <w:semiHidden/>
    <w:rsid w:val="00A369B9"/>
    <w:pPr>
      <w:spacing w:after="0" w:line="240" w:lineRule="auto"/>
    </w:pPr>
  </w:style>
  <w:style w:type="character" w:customStyle="1" w:styleId="Heading5Char">
    <w:name w:val="Heading 5 Char"/>
    <w:basedOn w:val="DefaultParagraphFont"/>
    <w:link w:val="Heading5"/>
    <w:uiPriority w:val="9"/>
    <w:rsid w:val="008370AE"/>
    <w:rPr>
      <w:rFonts w:ascii="Arial" w:hAnsi="Arial" w:cs="Arial"/>
      <w:iCs/>
      <w:sz w:val="22"/>
      <w:szCs w:val="22"/>
      <w:lang w:val="en-GB"/>
    </w:rPr>
  </w:style>
  <w:style w:type="character" w:styleId="IntenseReference">
    <w:name w:val="Intense Reference"/>
    <w:aliases w:val="Table header text"/>
    <w:uiPriority w:val="32"/>
    <w:qFormat/>
    <w:rsid w:val="008370AE"/>
    <w:rPr>
      <w:rFonts w:ascii="Arial" w:hAnsi="Arial"/>
      <w:b/>
      <w:sz w:val="22"/>
      <w:szCs w:val="22"/>
    </w:rPr>
  </w:style>
  <w:style w:type="table" w:styleId="LightGrid-Accent3">
    <w:name w:val="Light Grid Accent 3"/>
    <w:basedOn w:val="TableNormal"/>
    <w:uiPriority w:val="62"/>
    <w:rsid w:val="000A3AAA"/>
    <w:pPr>
      <w:spacing w:after="0" w:line="240" w:lineRule="auto"/>
    </w:pPr>
    <w:rPr>
      <w:rFonts w:eastAsia="Times New Roman" w:cs="Times New Roman"/>
      <w:sz w:val="20"/>
      <w:szCs w:val="20"/>
      <w:lang w:eastAsia="en-AU"/>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rsid w:val="00187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List Paragraph Char"/>
    <w:basedOn w:val="DefaultParagraphFont"/>
    <w:link w:val="ListParagraph"/>
    <w:uiPriority w:val="34"/>
    <w:rsid w:val="00676BCF"/>
  </w:style>
  <w:style w:type="table" w:styleId="LightList-Accent5">
    <w:name w:val="Light List Accent 5"/>
    <w:basedOn w:val="TableNormal"/>
    <w:uiPriority w:val="61"/>
    <w:rsid w:val="00A80A7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B23C5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ableColumns5">
    <w:name w:val="Table Columns 5"/>
    <w:basedOn w:val="TableNormal"/>
    <w:rsid w:val="00B23C5A"/>
    <w:pPr>
      <w:spacing w:after="0" w:line="240" w:lineRule="auto"/>
    </w:pPr>
    <w:rPr>
      <w:rFonts w:eastAsia="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Emphasis">
    <w:name w:val="Emphasis"/>
    <w:basedOn w:val="DefaultParagraphFont"/>
    <w:uiPriority w:val="20"/>
    <w:qFormat/>
    <w:rsid w:val="004D0055"/>
    <w:rPr>
      <w:i/>
      <w:iCs/>
    </w:rPr>
  </w:style>
  <w:style w:type="paragraph" w:styleId="Bibliography">
    <w:name w:val="Bibliography"/>
    <w:basedOn w:val="Normal"/>
    <w:next w:val="Normal"/>
    <w:uiPriority w:val="37"/>
    <w:semiHidden/>
    <w:unhideWhenUsed/>
    <w:rsid w:val="00C17A58"/>
  </w:style>
  <w:style w:type="paragraph" w:styleId="BlockText">
    <w:name w:val="Block Text"/>
    <w:basedOn w:val="Normal"/>
    <w:uiPriority w:val="99"/>
    <w:semiHidden/>
    <w:unhideWhenUsed/>
    <w:rsid w:val="00C17A5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3">
    <w:name w:val="Body Text 3"/>
    <w:basedOn w:val="Normal"/>
    <w:link w:val="BodyText3Char"/>
    <w:uiPriority w:val="99"/>
    <w:semiHidden/>
    <w:unhideWhenUsed/>
    <w:rsid w:val="00C17A58"/>
    <w:pPr>
      <w:spacing w:after="120"/>
    </w:pPr>
    <w:rPr>
      <w:sz w:val="16"/>
      <w:szCs w:val="16"/>
    </w:rPr>
  </w:style>
  <w:style w:type="character" w:customStyle="1" w:styleId="BodyText3Char">
    <w:name w:val="Body Text 3 Char"/>
    <w:basedOn w:val="DefaultParagraphFont"/>
    <w:link w:val="BodyText3"/>
    <w:uiPriority w:val="99"/>
    <w:semiHidden/>
    <w:rsid w:val="00C17A58"/>
    <w:rPr>
      <w:sz w:val="16"/>
      <w:szCs w:val="16"/>
    </w:rPr>
  </w:style>
  <w:style w:type="paragraph" w:styleId="BodyTextFirstIndent">
    <w:name w:val="Body Text First Indent"/>
    <w:basedOn w:val="BodyText"/>
    <w:link w:val="BodyTextFirstIndentChar"/>
    <w:uiPriority w:val="99"/>
    <w:semiHidden/>
    <w:unhideWhenUsed/>
    <w:rsid w:val="00C17A58"/>
    <w:pPr>
      <w:autoSpaceDE/>
      <w:autoSpaceDN/>
      <w:adjustRightInd/>
      <w:spacing w:after="0"/>
      <w:ind w:right="0" w:firstLine="360"/>
    </w:pPr>
    <w:rPr>
      <w:rFonts w:ascii="Times New Roman" w:hAnsi="Times New Roman" w:cstheme="minorBidi"/>
      <w:color w:val="auto"/>
      <w:sz w:val="24"/>
    </w:rPr>
  </w:style>
  <w:style w:type="character" w:customStyle="1" w:styleId="BodyTextFirstIndentChar">
    <w:name w:val="Body Text First Indent Char"/>
    <w:basedOn w:val="BodyTextChar"/>
    <w:link w:val="BodyTextFirstIndent"/>
    <w:uiPriority w:val="99"/>
    <w:semiHidden/>
    <w:rsid w:val="00C17A58"/>
    <w:rPr>
      <w:rFonts w:ascii="Tahoma" w:hAnsi="Tahoma" w:cs="Tahoma"/>
      <w:color w:val="000000"/>
      <w:sz w:val="22"/>
      <w:lang w:val="en-US"/>
    </w:rPr>
  </w:style>
  <w:style w:type="paragraph" w:styleId="BodyTextIndent">
    <w:name w:val="Body Text Indent"/>
    <w:basedOn w:val="Normal"/>
    <w:link w:val="BodyTextIndentChar"/>
    <w:uiPriority w:val="99"/>
    <w:semiHidden/>
    <w:unhideWhenUsed/>
    <w:rsid w:val="00C17A58"/>
    <w:pPr>
      <w:spacing w:after="120"/>
      <w:ind w:left="283"/>
    </w:pPr>
  </w:style>
  <w:style w:type="character" w:customStyle="1" w:styleId="BodyTextIndentChar">
    <w:name w:val="Body Text Indent Char"/>
    <w:basedOn w:val="DefaultParagraphFont"/>
    <w:link w:val="BodyTextIndent"/>
    <w:uiPriority w:val="99"/>
    <w:semiHidden/>
    <w:rsid w:val="00C17A58"/>
  </w:style>
  <w:style w:type="paragraph" w:styleId="BodyTextFirstIndent2">
    <w:name w:val="Body Text First Indent 2"/>
    <w:basedOn w:val="BodyTextIndent"/>
    <w:link w:val="BodyTextFirstIndent2Char"/>
    <w:uiPriority w:val="99"/>
    <w:semiHidden/>
    <w:unhideWhenUsed/>
    <w:rsid w:val="00C17A58"/>
    <w:pPr>
      <w:spacing w:after="0"/>
      <w:ind w:left="360" w:firstLine="360"/>
    </w:pPr>
  </w:style>
  <w:style w:type="character" w:customStyle="1" w:styleId="BodyTextFirstIndent2Char">
    <w:name w:val="Body Text First Indent 2 Char"/>
    <w:basedOn w:val="BodyTextIndentChar"/>
    <w:link w:val="BodyTextFirstIndent2"/>
    <w:uiPriority w:val="99"/>
    <w:semiHidden/>
    <w:rsid w:val="00C17A58"/>
  </w:style>
  <w:style w:type="paragraph" w:styleId="BodyTextIndent2">
    <w:name w:val="Body Text Indent 2"/>
    <w:basedOn w:val="Normal"/>
    <w:link w:val="BodyTextIndent2Char"/>
    <w:uiPriority w:val="99"/>
    <w:semiHidden/>
    <w:unhideWhenUsed/>
    <w:rsid w:val="00C17A58"/>
    <w:pPr>
      <w:spacing w:after="120" w:line="480" w:lineRule="auto"/>
      <w:ind w:left="283"/>
    </w:pPr>
  </w:style>
  <w:style w:type="character" w:customStyle="1" w:styleId="BodyTextIndent2Char">
    <w:name w:val="Body Text Indent 2 Char"/>
    <w:basedOn w:val="DefaultParagraphFont"/>
    <w:link w:val="BodyTextIndent2"/>
    <w:uiPriority w:val="99"/>
    <w:semiHidden/>
    <w:rsid w:val="00C17A58"/>
  </w:style>
  <w:style w:type="paragraph" w:styleId="BodyTextIndent3">
    <w:name w:val="Body Text Indent 3"/>
    <w:basedOn w:val="Normal"/>
    <w:link w:val="BodyTextIndent3Char"/>
    <w:uiPriority w:val="99"/>
    <w:semiHidden/>
    <w:unhideWhenUsed/>
    <w:rsid w:val="00C17A5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7A58"/>
    <w:rPr>
      <w:sz w:val="16"/>
      <w:szCs w:val="16"/>
    </w:rPr>
  </w:style>
  <w:style w:type="paragraph" w:styleId="Closing">
    <w:name w:val="Closing"/>
    <w:basedOn w:val="Normal"/>
    <w:link w:val="ClosingChar"/>
    <w:uiPriority w:val="99"/>
    <w:semiHidden/>
    <w:unhideWhenUsed/>
    <w:rsid w:val="00C17A58"/>
    <w:pPr>
      <w:ind w:left="4252"/>
    </w:pPr>
  </w:style>
  <w:style w:type="character" w:customStyle="1" w:styleId="ClosingChar">
    <w:name w:val="Closing Char"/>
    <w:basedOn w:val="DefaultParagraphFont"/>
    <w:link w:val="Closing"/>
    <w:uiPriority w:val="99"/>
    <w:semiHidden/>
    <w:rsid w:val="00C17A58"/>
  </w:style>
  <w:style w:type="paragraph" w:styleId="Date">
    <w:name w:val="Date"/>
    <w:basedOn w:val="Normal"/>
    <w:next w:val="Normal"/>
    <w:link w:val="DateChar"/>
    <w:uiPriority w:val="99"/>
    <w:semiHidden/>
    <w:unhideWhenUsed/>
    <w:rsid w:val="00C17A58"/>
  </w:style>
  <w:style w:type="character" w:customStyle="1" w:styleId="DateChar">
    <w:name w:val="Date Char"/>
    <w:basedOn w:val="DefaultParagraphFont"/>
    <w:link w:val="Date"/>
    <w:uiPriority w:val="99"/>
    <w:semiHidden/>
    <w:rsid w:val="00C17A58"/>
  </w:style>
  <w:style w:type="paragraph" w:styleId="DocumentMap">
    <w:name w:val="Document Map"/>
    <w:basedOn w:val="Normal"/>
    <w:link w:val="DocumentMapChar"/>
    <w:uiPriority w:val="99"/>
    <w:semiHidden/>
    <w:unhideWhenUsed/>
    <w:rsid w:val="00C17A58"/>
    <w:rPr>
      <w:rFonts w:ascii="Tahoma" w:hAnsi="Tahoma" w:cs="Tahoma"/>
      <w:sz w:val="16"/>
      <w:szCs w:val="16"/>
    </w:rPr>
  </w:style>
  <w:style w:type="character" w:customStyle="1" w:styleId="DocumentMapChar">
    <w:name w:val="Document Map Char"/>
    <w:basedOn w:val="DefaultParagraphFont"/>
    <w:link w:val="DocumentMap"/>
    <w:uiPriority w:val="99"/>
    <w:semiHidden/>
    <w:rsid w:val="00C17A58"/>
    <w:rPr>
      <w:rFonts w:ascii="Tahoma" w:hAnsi="Tahoma" w:cs="Tahoma"/>
      <w:sz w:val="16"/>
      <w:szCs w:val="16"/>
    </w:rPr>
  </w:style>
  <w:style w:type="paragraph" w:styleId="E-mailSignature">
    <w:name w:val="E-mail Signature"/>
    <w:basedOn w:val="Normal"/>
    <w:link w:val="E-mailSignatureChar"/>
    <w:uiPriority w:val="99"/>
    <w:semiHidden/>
    <w:unhideWhenUsed/>
    <w:rsid w:val="00C17A58"/>
  </w:style>
  <w:style w:type="character" w:customStyle="1" w:styleId="E-mailSignatureChar">
    <w:name w:val="E-mail Signature Char"/>
    <w:basedOn w:val="DefaultParagraphFont"/>
    <w:link w:val="E-mailSignature"/>
    <w:uiPriority w:val="99"/>
    <w:semiHidden/>
    <w:rsid w:val="00C17A58"/>
  </w:style>
  <w:style w:type="paragraph" w:styleId="EndnoteText">
    <w:name w:val="endnote text"/>
    <w:basedOn w:val="Normal"/>
    <w:link w:val="EndnoteTextChar"/>
    <w:uiPriority w:val="99"/>
    <w:semiHidden/>
    <w:unhideWhenUsed/>
    <w:rsid w:val="00C17A58"/>
    <w:rPr>
      <w:sz w:val="20"/>
      <w:szCs w:val="20"/>
    </w:rPr>
  </w:style>
  <w:style w:type="character" w:customStyle="1" w:styleId="EndnoteTextChar">
    <w:name w:val="Endnote Text Char"/>
    <w:basedOn w:val="DefaultParagraphFont"/>
    <w:link w:val="EndnoteText"/>
    <w:uiPriority w:val="99"/>
    <w:semiHidden/>
    <w:rsid w:val="00C17A58"/>
    <w:rPr>
      <w:sz w:val="20"/>
      <w:szCs w:val="20"/>
    </w:rPr>
  </w:style>
  <w:style w:type="paragraph" w:styleId="EnvelopeAddress">
    <w:name w:val="envelope address"/>
    <w:basedOn w:val="Normal"/>
    <w:uiPriority w:val="99"/>
    <w:semiHidden/>
    <w:unhideWhenUsed/>
    <w:rsid w:val="00C17A58"/>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C17A58"/>
    <w:rPr>
      <w:rFonts w:asciiTheme="majorHAnsi" w:eastAsiaTheme="majorEastAsia" w:hAnsiTheme="majorHAnsi" w:cstheme="majorBidi"/>
      <w:sz w:val="20"/>
      <w:szCs w:val="20"/>
    </w:rPr>
  </w:style>
  <w:style w:type="character" w:customStyle="1" w:styleId="Heading8Char">
    <w:name w:val="Heading 8 Char"/>
    <w:aliases w:val="Numbered list paragraph Char"/>
    <w:basedOn w:val="DefaultParagraphFont"/>
    <w:link w:val="Heading8"/>
    <w:uiPriority w:val="9"/>
    <w:rsid w:val="006476A2"/>
    <w:rPr>
      <w:rFonts w:ascii="Arial" w:hAnsi="Arial" w:cs="Arial"/>
      <w:sz w:val="22"/>
      <w:lang w:val="en-US"/>
    </w:rPr>
  </w:style>
  <w:style w:type="character" w:customStyle="1" w:styleId="Heading9Char">
    <w:name w:val="Heading 9 Char"/>
    <w:aliases w:val="Appendicies heading Char"/>
    <w:basedOn w:val="DefaultParagraphFont"/>
    <w:link w:val="Heading9"/>
    <w:uiPriority w:val="9"/>
    <w:rsid w:val="008370AE"/>
    <w:rPr>
      <w:rFonts w:ascii="Arial" w:hAnsi="Arial" w:cs="Arial"/>
      <w:b/>
      <w:sz w:val="28"/>
      <w:lang w:val="en-US"/>
    </w:rPr>
  </w:style>
  <w:style w:type="paragraph" w:styleId="HTMLAddress">
    <w:name w:val="HTML Address"/>
    <w:basedOn w:val="Normal"/>
    <w:link w:val="HTMLAddressChar"/>
    <w:uiPriority w:val="99"/>
    <w:semiHidden/>
    <w:unhideWhenUsed/>
    <w:rsid w:val="00C17A58"/>
    <w:rPr>
      <w:i/>
      <w:iCs/>
    </w:rPr>
  </w:style>
  <w:style w:type="character" w:customStyle="1" w:styleId="HTMLAddressChar">
    <w:name w:val="HTML Address Char"/>
    <w:basedOn w:val="DefaultParagraphFont"/>
    <w:link w:val="HTMLAddress"/>
    <w:uiPriority w:val="99"/>
    <w:semiHidden/>
    <w:rsid w:val="00C17A58"/>
    <w:rPr>
      <w:i/>
      <w:iCs/>
    </w:rPr>
  </w:style>
  <w:style w:type="paragraph" w:styleId="HTMLPreformatted">
    <w:name w:val="HTML Preformatted"/>
    <w:basedOn w:val="Normal"/>
    <w:link w:val="HTMLPreformattedChar"/>
    <w:uiPriority w:val="99"/>
    <w:semiHidden/>
    <w:unhideWhenUsed/>
    <w:rsid w:val="00C17A5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17A58"/>
    <w:rPr>
      <w:rFonts w:ascii="Consolas" w:hAnsi="Consolas"/>
      <w:sz w:val="20"/>
      <w:szCs w:val="20"/>
    </w:rPr>
  </w:style>
  <w:style w:type="paragraph" w:styleId="Index1">
    <w:name w:val="index 1"/>
    <w:basedOn w:val="Normal"/>
    <w:next w:val="Normal"/>
    <w:autoRedefine/>
    <w:uiPriority w:val="99"/>
    <w:semiHidden/>
    <w:unhideWhenUsed/>
    <w:rsid w:val="00C17A58"/>
    <w:pPr>
      <w:ind w:left="240" w:hanging="240"/>
    </w:pPr>
  </w:style>
  <w:style w:type="paragraph" w:styleId="Index2">
    <w:name w:val="index 2"/>
    <w:basedOn w:val="Normal"/>
    <w:next w:val="Normal"/>
    <w:autoRedefine/>
    <w:uiPriority w:val="99"/>
    <w:semiHidden/>
    <w:unhideWhenUsed/>
    <w:rsid w:val="00C17A58"/>
    <w:pPr>
      <w:ind w:left="480" w:hanging="240"/>
    </w:pPr>
  </w:style>
  <w:style w:type="paragraph" w:styleId="Index3">
    <w:name w:val="index 3"/>
    <w:basedOn w:val="Normal"/>
    <w:next w:val="Normal"/>
    <w:autoRedefine/>
    <w:uiPriority w:val="99"/>
    <w:semiHidden/>
    <w:unhideWhenUsed/>
    <w:rsid w:val="00C17A58"/>
    <w:pPr>
      <w:ind w:left="720" w:hanging="240"/>
    </w:pPr>
  </w:style>
  <w:style w:type="paragraph" w:styleId="Index4">
    <w:name w:val="index 4"/>
    <w:basedOn w:val="Normal"/>
    <w:next w:val="Normal"/>
    <w:autoRedefine/>
    <w:uiPriority w:val="99"/>
    <w:semiHidden/>
    <w:unhideWhenUsed/>
    <w:rsid w:val="00C17A58"/>
    <w:pPr>
      <w:ind w:left="960" w:hanging="240"/>
    </w:pPr>
  </w:style>
  <w:style w:type="paragraph" w:styleId="Index5">
    <w:name w:val="index 5"/>
    <w:basedOn w:val="Normal"/>
    <w:next w:val="Normal"/>
    <w:autoRedefine/>
    <w:uiPriority w:val="99"/>
    <w:semiHidden/>
    <w:unhideWhenUsed/>
    <w:rsid w:val="00C17A58"/>
    <w:pPr>
      <w:ind w:left="1200" w:hanging="240"/>
    </w:pPr>
  </w:style>
  <w:style w:type="paragraph" w:styleId="Index6">
    <w:name w:val="index 6"/>
    <w:basedOn w:val="Normal"/>
    <w:next w:val="Normal"/>
    <w:autoRedefine/>
    <w:uiPriority w:val="99"/>
    <w:semiHidden/>
    <w:unhideWhenUsed/>
    <w:rsid w:val="00C17A58"/>
    <w:pPr>
      <w:ind w:left="1440" w:hanging="240"/>
    </w:pPr>
  </w:style>
  <w:style w:type="paragraph" w:styleId="Index7">
    <w:name w:val="index 7"/>
    <w:basedOn w:val="Normal"/>
    <w:next w:val="Normal"/>
    <w:autoRedefine/>
    <w:uiPriority w:val="99"/>
    <w:semiHidden/>
    <w:unhideWhenUsed/>
    <w:rsid w:val="00C17A58"/>
    <w:pPr>
      <w:ind w:left="1680" w:hanging="240"/>
    </w:pPr>
  </w:style>
  <w:style w:type="paragraph" w:styleId="Index8">
    <w:name w:val="index 8"/>
    <w:basedOn w:val="Normal"/>
    <w:next w:val="Normal"/>
    <w:autoRedefine/>
    <w:uiPriority w:val="99"/>
    <w:semiHidden/>
    <w:unhideWhenUsed/>
    <w:rsid w:val="00C17A58"/>
    <w:pPr>
      <w:ind w:left="1920" w:hanging="240"/>
    </w:pPr>
  </w:style>
  <w:style w:type="paragraph" w:styleId="Index9">
    <w:name w:val="index 9"/>
    <w:basedOn w:val="Normal"/>
    <w:next w:val="Normal"/>
    <w:autoRedefine/>
    <w:uiPriority w:val="99"/>
    <w:semiHidden/>
    <w:unhideWhenUsed/>
    <w:rsid w:val="00C17A58"/>
    <w:pPr>
      <w:ind w:left="2160" w:hanging="240"/>
    </w:pPr>
  </w:style>
  <w:style w:type="paragraph" w:styleId="IndexHeading">
    <w:name w:val="index heading"/>
    <w:basedOn w:val="Normal"/>
    <w:next w:val="Index1"/>
    <w:uiPriority w:val="99"/>
    <w:semiHidden/>
    <w:unhideWhenUsed/>
    <w:rsid w:val="00C17A5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C17A5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17A58"/>
    <w:rPr>
      <w:b/>
      <w:bCs/>
      <w:i/>
      <w:iCs/>
      <w:color w:val="4F81BD" w:themeColor="accent1"/>
    </w:rPr>
  </w:style>
  <w:style w:type="paragraph" w:styleId="List">
    <w:name w:val="List"/>
    <w:basedOn w:val="Normal"/>
    <w:uiPriority w:val="99"/>
    <w:semiHidden/>
    <w:unhideWhenUsed/>
    <w:rsid w:val="00C17A58"/>
    <w:pPr>
      <w:ind w:left="283" w:hanging="283"/>
      <w:contextualSpacing/>
    </w:pPr>
  </w:style>
  <w:style w:type="paragraph" w:styleId="List2">
    <w:name w:val="List 2"/>
    <w:basedOn w:val="Normal"/>
    <w:uiPriority w:val="99"/>
    <w:semiHidden/>
    <w:unhideWhenUsed/>
    <w:rsid w:val="00C17A58"/>
    <w:pPr>
      <w:ind w:left="566" w:hanging="283"/>
      <w:contextualSpacing/>
    </w:pPr>
  </w:style>
  <w:style w:type="paragraph" w:styleId="List3">
    <w:name w:val="List 3"/>
    <w:basedOn w:val="Normal"/>
    <w:uiPriority w:val="99"/>
    <w:semiHidden/>
    <w:unhideWhenUsed/>
    <w:rsid w:val="00C17A58"/>
    <w:pPr>
      <w:ind w:left="849" w:hanging="283"/>
      <w:contextualSpacing/>
    </w:pPr>
  </w:style>
  <w:style w:type="paragraph" w:styleId="List4">
    <w:name w:val="List 4"/>
    <w:basedOn w:val="Normal"/>
    <w:uiPriority w:val="99"/>
    <w:semiHidden/>
    <w:unhideWhenUsed/>
    <w:rsid w:val="00C17A58"/>
    <w:pPr>
      <w:ind w:left="1132" w:hanging="283"/>
      <w:contextualSpacing/>
    </w:pPr>
  </w:style>
  <w:style w:type="paragraph" w:styleId="List5">
    <w:name w:val="List 5"/>
    <w:basedOn w:val="Normal"/>
    <w:uiPriority w:val="99"/>
    <w:semiHidden/>
    <w:unhideWhenUsed/>
    <w:rsid w:val="00C17A58"/>
    <w:pPr>
      <w:ind w:left="1415" w:hanging="283"/>
      <w:contextualSpacing/>
    </w:pPr>
  </w:style>
  <w:style w:type="paragraph" w:styleId="ListBullet">
    <w:name w:val="List Bullet"/>
    <w:basedOn w:val="Normal"/>
    <w:uiPriority w:val="99"/>
    <w:semiHidden/>
    <w:unhideWhenUsed/>
    <w:rsid w:val="00C17A58"/>
    <w:pPr>
      <w:numPr>
        <w:numId w:val="21"/>
      </w:numPr>
      <w:contextualSpacing/>
    </w:pPr>
  </w:style>
  <w:style w:type="paragraph" w:styleId="ListBullet2">
    <w:name w:val="List Bullet 2"/>
    <w:basedOn w:val="Normal"/>
    <w:uiPriority w:val="99"/>
    <w:semiHidden/>
    <w:unhideWhenUsed/>
    <w:rsid w:val="00C17A58"/>
    <w:pPr>
      <w:numPr>
        <w:numId w:val="22"/>
      </w:numPr>
      <w:contextualSpacing/>
    </w:pPr>
  </w:style>
  <w:style w:type="paragraph" w:styleId="ListBullet3">
    <w:name w:val="List Bullet 3"/>
    <w:basedOn w:val="Normal"/>
    <w:uiPriority w:val="99"/>
    <w:semiHidden/>
    <w:unhideWhenUsed/>
    <w:rsid w:val="00C17A58"/>
    <w:pPr>
      <w:numPr>
        <w:numId w:val="23"/>
      </w:numPr>
      <w:contextualSpacing/>
    </w:pPr>
  </w:style>
  <w:style w:type="paragraph" w:styleId="ListBullet4">
    <w:name w:val="List Bullet 4"/>
    <w:basedOn w:val="Normal"/>
    <w:uiPriority w:val="99"/>
    <w:semiHidden/>
    <w:unhideWhenUsed/>
    <w:rsid w:val="00C17A58"/>
    <w:pPr>
      <w:numPr>
        <w:numId w:val="24"/>
      </w:numPr>
      <w:contextualSpacing/>
    </w:pPr>
  </w:style>
  <w:style w:type="paragraph" w:styleId="ListBullet5">
    <w:name w:val="List Bullet 5"/>
    <w:basedOn w:val="Normal"/>
    <w:uiPriority w:val="99"/>
    <w:semiHidden/>
    <w:unhideWhenUsed/>
    <w:rsid w:val="00C17A58"/>
    <w:pPr>
      <w:numPr>
        <w:numId w:val="25"/>
      </w:numPr>
      <w:contextualSpacing/>
    </w:pPr>
  </w:style>
  <w:style w:type="paragraph" w:styleId="ListContinue">
    <w:name w:val="List Continue"/>
    <w:basedOn w:val="Normal"/>
    <w:uiPriority w:val="99"/>
    <w:semiHidden/>
    <w:unhideWhenUsed/>
    <w:rsid w:val="00C17A58"/>
    <w:pPr>
      <w:spacing w:after="120"/>
      <w:ind w:left="283"/>
      <w:contextualSpacing/>
    </w:pPr>
  </w:style>
  <w:style w:type="paragraph" w:styleId="ListContinue2">
    <w:name w:val="List Continue 2"/>
    <w:basedOn w:val="Normal"/>
    <w:uiPriority w:val="99"/>
    <w:semiHidden/>
    <w:unhideWhenUsed/>
    <w:rsid w:val="00C17A58"/>
    <w:pPr>
      <w:spacing w:after="120"/>
      <w:ind w:left="566"/>
      <w:contextualSpacing/>
    </w:pPr>
  </w:style>
  <w:style w:type="paragraph" w:styleId="ListContinue3">
    <w:name w:val="List Continue 3"/>
    <w:basedOn w:val="Normal"/>
    <w:uiPriority w:val="99"/>
    <w:semiHidden/>
    <w:unhideWhenUsed/>
    <w:rsid w:val="00C17A58"/>
    <w:pPr>
      <w:spacing w:after="120"/>
      <w:ind w:left="849"/>
      <w:contextualSpacing/>
    </w:pPr>
  </w:style>
  <w:style w:type="paragraph" w:styleId="ListContinue4">
    <w:name w:val="List Continue 4"/>
    <w:basedOn w:val="Normal"/>
    <w:uiPriority w:val="99"/>
    <w:semiHidden/>
    <w:unhideWhenUsed/>
    <w:rsid w:val="00C17A58"/>
    <w:pPr>
      <w:spacing w:after="120"/>
      <w:ind w:left="1132"/>
      <w:contextualSpacing/>
    </w:pPr>
  </w:style>
  <w:style w:type="paragraph" w:styleId="ListContinue5">
    <w:name w:val="List Continue 5"/>
    <w:basedOn w:val="Normal"/>
    <w:uiPriority w:val="99"/>
    <w:semiHidden/>
    <w:unhideWhenUsed/>
    <w:rsid w:val="00C17A58"/>
    <w:pPr>
      <w:spacing w:after="120"/>
      <w:ind w:left="1415"/>
      <w:contextualSpacing/>
    </w:pPr>
  </w:style>
  <w:style w:type="paragraph" w:styleId="ListNumber">
    <w:name w:val="List Number"/>
    <w:basedOn w:val="Normal"/>
    <w:uiPriority w:val="99"/>
    <w:semiHidden/>
    <w:unhideWhenUsed/>
    <w:rsid w:val="00C17A58"/>
    <w:pPr>
      <w:numPr>
        <w:numId w:val="26"/>
      </w:numPr>
      <w:contextualSpacing/>
    </w:pPr>
  </w:style>
  <w:style w:type="paragraph" w:styleId="ListNumber2">
    <w:name w:val="List Number 2"/>
    <w:basedOn w:val="Normal"/>
    <w:uiPriority w:val="99"/>
    <w:semiHidden/>
    <w:unhideWhenUsed/>
    <w:rsid w:val="00C17A58"/>
    <w:pPr>
      <w:numPr>
        <w:numId w:val="27"/>
      </w:numPr>
      <w:contextualSpacing/>
    </w:pPr>
  </w:style>
  <w:style w:type="paragraph" w:styleId="ListNumber3">
    <w:name w:val="List Number 3"/>
    <w:basedOn w:val="Normal"/>
    <w:uiPriority w:val="99"/>
    <w:semiHidden/>
    <w:unhideWhenUsed/>
    <w:rsid w:val="00C17A58"/>
    <w:pPr>
      <w:numPr>
        <w:numId w:val="28"/>
      </w:numPr>
      <w:contextualSpacing/>
    </w:pPr>
  </w:style>
  <w:style w:type="paragraph" w:styleId="ListNumber4">
    <w:name w:val="List Number 4"/>
    <w:basedOn w:val="Normal"/>
    <w:uiPriority w:val="99"/>
    <w:semiHidden/>
    <w:unhideWhenUsed/>
    <w:rsid w:val="00C17A58"/>
    <w:pPr>
      <w:numPr>
        <w:numId w:val="29"/>
      </w:numPr>
      <w:contextualSpacing/>
    </w:pPr>
  </w:style>
  <w:style w:type="paragraph" w:styleId="ListNumber5">
    <w:name w:val="List Number 5"/>
    <w:basedOn w:val="Normal"/>
    <w:uiPriority w:val="99"/>
    <w:semiHidden/>
    <w:unhideWhenUsed/>
    <w:rsid w:val="00C17A58"/>
    <w:pPr>
      <w:numPr>
        <w:numId w:val="30"/>
      </w:numPr>
      <w:contextualSpacing/>
    </w:pPr>
  </w:style>
  <w:style w:type="paragraph" w:styleId="MacroText">
    <w:name w:val="macro"/>
    <w:link w:val="MacroTextChar"/>
    <w:uiPriority w:val="99"/>
    <w:semiHidden/>
    <w:unhideWhenUsed/>
    <w:rsid w:val="00C17A58"/>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C17A58"/>
    <w:rPr>
      <w:rFonts w:ascii="Consolas" w:hAnsi="Consolas"/>
      <w:sz w:val="20"/>
      <w:szCs w:val="20"/>
    </w:rPr>
  </w:style>
  <w:style w:type="paragraph" w:styleId="MessageHeader">
    <w:name w:val="Message Header"/>
    <w:basedOn w:val="Normal"/>
    <w:link w:val="MessageHeaderChar"/>
    <w:uiPriority w:val="99"/>
    <w:semiHidden/>
    <w:unhideWhenUsed/>
    <w:rsid w:val="00C17A5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17A58"/>
    <w:rPr>
      <w:rFonts w:asciiTheme="majorHAnsi" w:eastAsiaTheme="majorEastAsia" w:hAnsiTheme="majorHAnsi" w:cstheme="majorBidi"/>
      <w:shd w:val="pct20" w:color="auto" w:fill="auto"/>
    </w:rPr>
  </w:style>
  <w:style w:type="paragraph" w:styleId="NoSpacing">
    <w:name w:val="No Spacing"/>
    <w:uiPriority w:val="1"/>
    <w:rsid w:val="00C17A58"/>
    <w:pPr>
      <w:spacing w:after="0" w:line="240" w:lineRule="auto"/>
    </w:pPr>
  </w:style>
  <w:style w:type="paragraph" w:styleId="NormalIndent">
    <w:name w:val="Normal Indent"/>
    <w:basedOn w:val="Normal"/>
    <w:uiPriority w:val="99"/>
    <w:semiHidden/>
    <w:unhideWhenUsed/>
    <w:rsid w:val="00C17A58"/>
    <w:pPr>
      <w:ind w:left="720"/>
    </w:pPr>
  </w:style>
  <w:style w:type="paragraph" w:styleId="NoteHeading">
    <w:name w:val="Note Heading"/>
    <w:basedOn w:val="Normal"/>
    <w:next w:val="Normal"/>
    <w:link w:val="NoteHeadingChar"/>
    <w:uiPriority w:val="99"/>
    <w:semiHidden/>
    <w:unhideWhenUsed/>
    <w:rsid w:val="00C17A58"/>
  </w:style>
  <w:style w:type="character" w:customStyle="1" w:styleId="NoteHeadingChar">
    <w:name w:val="Note Heading Char"/>
    <w:basedOn w:val="DefaultParagraphFont"/>
    <w:link w:val="NoteHeading"/>
    <w:uiPriority w:val="99"/>
    <w:semiHidden/>
    <w:rsid w:val="009132AA"/>
    <w:rPr>
      <w:rFonts w:ascii="Arial" w:hAnsi="Arial" w:cs="Arial"/>
      <w:sz w:val="22"/>
      <w:lang w:val="en-US"/>
    </w:rPr>
  </w:style>
  <w:style w:type="paragraph" w:styleId="Quote">
    <w:name w:val="Quote"/>
    <w:basedOn w:val="Normal"/>
    <w:next w:val="Normal"/>
    <w:link w:val="QuoteChar"/>
    <w:uiPriority w:val="29"/>
    <w:rsid w:val="00C17A58"/>
    <w:rPr>
      <w:i/>
      <w:iCs/>
      <w:color w:val="000000" w:themeColor="text1"/>
    </w:rPr>
  </w:style>
  <w:style w:type="character" w:customStyle="1" w:styleId="QuoteChar">
    <w:name w:val="Quote Char"/>
    <w:basedOn w:val="DefaultParagraphFont"/>
    <w:link w:val="Quote"/>
    <w:uiPriority w:val="29"/>
    <w:rsid w:val="00C17A58"/>
    <w:rPr>
      <w:i/>
      <w:iCs/>
      <w:color w:val="000000" w:themeColor="text1"/>
    </w:rPr>
  </w:style>
  <w:style w:type="paragraph" w:styleId="Salutation">
    <w:name w:val="Salutation"/>
    <w:basedOn w:val="Normal"/>
    <w:next w:val="Normal"/>
    <w:link w:val="SalutationChar"/>
    <w:uiPriority w:val="99"/>
    <w:semiHidden/>
    <w:unhideWhenUsed/>
    <w:rsid w:val="00C17A58"/>
  </w:style>
  <w:style w:type="character" w:customStyle="1" w:styleId="SalutationChar">
    <w:name w:val="Salutation Char"/>
    <w:basedOn w:val="DefaultParagraphFont"/>
    <w:link w:val="Salutation"/>
    <w:uiPriority w:val="99"/>
    <w:semiHidden/>
    <w:rsid w:val="00C17A58"/>
  </w:style>
  <w:style w:type="paragraph" w:styleId="Signature">
    <w:name w:val="Signature"/>
    <w:basedOn w:val="Normal"/>
    <w:link w:val="SignatureChar"/>
    <w:uiPriority w:val="99"/>
    <w:semiHidden/>
    <w:unhideWhenUsed/>
    <w:rsid w:val="00C17A58"/>
    <w:pPr>
      <w:ind w:left="4252"/>
    </w:pPr>
  </w:style>
  <w:style w:type="character" w:customStyle="1" w:styleId="SignatureChar">
    <w:name w:val="Signature Char"/>
    <w:basedOn w:val="DefaultParagraphFont"/>
    <w:link w:val="Signature"/>
    <w:uiPriority w:val="99"/>
    <w:semiHidden/>
    <w:rsid w:val="00C17A58"/>
  </w:style>
  <w:style w:type="paragraph" w:styleId="Subtitle">
    <w:name w:val="Subtitle"/>
    <w:basedOn w:val="Title"/>
    <w:next w:val="Normal"/>
    <w:link w:val="SubtitleChar"/>
    <w:uiPriority w:val="11"/>
    <w:qFormat/>
    <w:rsid w:val="00AF572A"/>
    <w:pPr>
      <w:spacing w:after="720"/>
    </w:pPr>
    <w:rPr>
      <w:b w:val="0"/>
    </w:rPr>
  </w:style>
  <w:style w:type="character" w:customStyle="1" w:styleId="SubtitleChar">
    <w:name w:val="Subtitle Char"/>
    <w:basedOn w:val="DefaultParagraphFont"/>
    <w:link w:val="Subtitle"/>
    <w:uiPriority w:val="11"/>
    <w:rsid w:val="00AF572A"/>
    <w:rPr>
      <w:rFonts w:ascii="Arial" w:hAnsi="Arial" w:cs="Arial"/>
      <w:sz w:val="32"/>
      <w:szCs w:val="32"/>
      <w:lang w:val="en-US"/>
    </w:rPr>
  </w:style>
  <w:style w:type="paragraph" w:styleId="TableofAuthorities">
    <w:name w:val="table of authorities"/>
    <w:basedOn w:val="Normal"/>
    <w:next w:val="Normal"/>
    <w:uiPriority w:val="99"/>
    <w:semiHidden/>
    <w:unhideWhenUsed/>
    <w:rsid w:val="00C17A58"/>
    <w:pPr>
      <w:ind w:left="240" w:hanging="240"/>
    </w:pPr>
  </w:style>
  <w:style w:type="paragraph" w:styleId="TableofFigures">
    <w:name w:val="table of figures"/>
    <w:basedOn w:val="Normal"/>
    <w:next w:val="Normal"/>
    <w:uiPriority w:val="99"/>
    <w:semiHidden/>
    <w:unhideWhenUsed/>
    <w:rsid w:val="00C17A58"/>
  </w:style>
  <w:style w:type="paragraph" w:styleId="TOAHeading">
    <w:name w:val="toa heading"/>
    <w:basedOn w:val="Normal"/>
    <w:next w:val="Normal"/>
    <w:uiPriority w:val="99"/>
    <w:semiHidden/>
    <w:unhideWhenUsed/>
    <w:rsid w:val="00C17A58"/>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C17A58"/>
    <w:pPr>
      <w:spacing w:after="100"/>
    </w:pPr>
  </w:style>
  <w:style w:type="paragraph" w:styleId="TOC2">
    <w:name w:val="toc 2"/>
    <w:basedOn w:val="Normal"/>
    <w:next w:val="Normal"/>
    <w:autoRedefine/>
    <w:uiPriority w:val="39"/>
    <w:semiHidden/>
    <w:unhideWhenUsed/>
    <w:rsid w:val="00C17A58"/>
    <w:pPr>
      <w:spacing w:after="100"/>
      <w:ind w:left="240"/>
    </w:pPr>
  </w:style>
  <w:style w:type="paragraph" w:styleId="TOC3">
    <w:name w:val="toc 3"/>
    <w:basedOn w:val="Normal"/>
    <w:next w:val="Normal"/>
    <w:autoRedefine/>
    <w:uiPriority w:val="39"/>
    <w:semiHidden/>
    <w:unhideWhenUsed/>
    <w:rsid w:val="00C17A58"/>
    <w:pPr>
      <w:spacing w:after="100"/>
      <w:ind w:left="480"/>
    </w:pPr>
  </w:style>
  <w:style w:type="paragraph" w:styleId="TOC4">
    <w:name w:val="toc 4"/>
    <w:basedOn w:val="Normal"/>
    <w:next w:val="Normal"/>
    <w:autoRedefine/>
    <w:uiPriority w:val="39"/>
    <w:semiHidden/>
    <w:unhideWhenUsed/>
    <w:rsid w:val="00C17A58"/>
    <w:pPr>
      <w:spacing w:after="100"/>
      <w:ind w:left="720"/>
    </w:pPr>
  </w:style>
  <w:style w:type="paragraph" w:styleId="TOC5">
    <w:name w:val="toc 5"/>
    <w:basedOn w:val="Normal"/>
    <w:next w:val="Normal"/>
    <w:autoRedefine/>
    <w:uiPriority w:val="39"/>
    <w:semiHidden/>
    <w:unhideWhenUsed/>
    <w:rsid w:val="00C17A58"/>
    <w:pPr>
      <w:spacing w:after="100"/>
      <w:ind w:left="960"/>
    </w:pPr>
  </w:style>
  <w:style w:type="paragraph" w:styleId="TOC6">
    <w:name w:val="toc 6"/>
    <w:basedOn w:val="Normal"/>
    <w:next w:val="Normal"/>
    <w:autoRedefine/>
    <w:uiPriority w:val="39"/>
    <w:semiHidden/>
    <w:unhideWhenUsed/>
    <w:rsid w:val="00C17A58"/>
    <w:pPr>
      <w:spacing w:after="100"/>
      <w:ind w:left="1200"/>
    </w:pPr>
  </w:style>
  <w:style w:type="paragraph" w:styleId="TOC7">
    <w:name w:val="toc 7"/>
    <w:basedOn w:val="Normal"/>
    <w:next w:val="Normal"/>
    <w:autoRedefine/>
    <w:uiPriority w:val="39"/>
    <w:semiHidden/>
    <w:unhideWhenUsed/>
    <w:rsid w:val="00C17A58"/>
    <w:pPr>
      <w:spacing w:after="100"/>
      <w:ind w:left="1440"/>
    </w:pPr>
  </w:style>
  <w:style w:type="paragraph" w:styleId="TOC8">
    <w:name w:val="toc 8"/>
    <w:basedOn w:val="Normal"/>
    <w:next w:val="Normal"/>
    <w:autoRedefine/>
    <w:uiPriority w:val="39"/>
    <w:semiHidden/>
    <w:unhideWhenUsed/>
    <w:rsid w:val="00C17A58"/>
    <w:pPr>
      <w:spacing w:after="100"/>
      <w:ind w:left="1680"/>
    </w:pPr>
  </w:style>
  <w:style w:type="paragraph" w:styleId="TOC9">
    <w:name w:val="toc 9"/>
    <w:basedOn w:val="Normal"/>
    <w:next w:val="Normal"/>
    <w:autoRedefine/>
    <w:uiPriority w:val="39"/>
    <w:semiHidden/>
    <w:unhideWhenUsed/>
    <w:rsid w:val="00C17A58"/>
    <w:pPr>
      <w:spacing w:after="100"/>
      <w:ind w:left="1920"/>
    </w:pPr>
  </w:style>
  <w:style w:type="paragraph" w:styleId="TOCHeading">
    <w:name w:val="TOC Heading"/>
    <w:basedOn w:val="Heading1"/>
    <w:next w:val="Normal"/>
    <w:uiPriority w:val="39"/>
    <w:semiHidden/>
    <w:unhideWhenUsed/>
    <w:qFormat/>
    <w:rsid w:val="00C17A58"/>
    <w:pPr>
      <w:keepLines/>
      <w:spacing w:before="480" w:after="0"/>
      <w:outlineLvl w:val="9"/>
    </w:pPr>
    <w:rPr>
      <w:rFonts w:asciiTheme="majorHAnsi" w:eastAsiaTheme="majorEastAsia" w:hAnsiTheme="majorHAnsi" w:cstheme="majorBidi"/>
      <w:color w:val="365F91" w:themeColor="accent1" w:themeShade="BF"/>
      <w:szCs w:val="28"/>
    </w:rPr>
  </w:style>
  <w:style w:type="character" w:styleId="BookTitle">
    <w:name w:val="Book Title"/>
    <w:aliases w:val="Table body text"/>
    <w:uiPriority w:val="33"/>
    <w:qFormat/>
    <w:rsid w:val="00AF572A"/>
    <w:rPr>
      <w:rFonts w:ascii="Arial" w:hAnsi="Arial"/>
      <w:sz w:val="22"/>
      <w:szCs w:val="22"/>
    </w:rPr>
  </w:style>
  <w:style w:type="character" w:styleId="SubtleReference">
    <w:name w:val="Subtle Reference"/>
    <w:aliases w:val="Figure text"/>
    <w:uiPriority w:val="31"/>
    <w:qFormat/>
    <w:rsid w:val="009132AA"/>
    <w:rPr>
      <w:rFonts w:ascii="Arial" w:hAnsi="Arial"/>
      <w:b/>
      <w:sz w:val="22"/>
    </w:rPr>
  </w:style>
  <w:style w:type="character" w:customStyle="1" w:styleId="apple-converted-space">
    <w:name w:val="apple-converted-space"/>
    <w:basedOn w:val="DefaultParagraphFont"/>
    <w:rsid w:val="001949DA"/>
  </w:style>
  <w:style w:type="character" w:customStyle="1" w:styleId="tgc">
    <w:name w:val="_tgc"/>
    <w:basedOn w:val="DefaultParagraphFont"/>
    <w:rsid w:val="00356F70"/>
  </w:style>
  <w:style w:type="character" w:styleId="EndnoteReference">
    <w:name w:val="endnote reference"/>
    <w:basedOn w:val="DefaultParagraphFont"/>
    <w:uiPriority w:val="99"/>
    <w:semiHidden/>
    <w:unhideWhenUsed/>
    <w:rsid w:val="00C3318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0"/>
    <w:lsdException w:name="heading 7" w:uiPriority="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Columns 5"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2AA"/>
    <w:pPr>
      <w:autoSpaceDE w:val="0"/>
      <w:autoSpaceDN w:val="0"/>
      <w:adjustRightInd w:val="0"/>
      <w:spacing w:after="240" w:line="240" w:lineRule="auto"/>
      <w:ind w:right="-686"/>
    </w:pPr>
  </w:style>
  <w:style w:type="paragraph" w:styleId="Heading1">
    <w:name w:val="heading 1"/>
    <w:basedOn w:val="Normal"/>
    <w:next w:val="Normal"/>
    <w:link w:val="Heading1Char"/>
    <w:uiPriority w:val="9"/>
    <w:qFormat/>
    <w:rsid w:val="00AF572A"/>
    <w:pPr>
      <w:numPr>
        <w:numId w:val="33"/>
      </w:numPr>
      <w:ind w:left="709" w:hanging="709"/>
      <w:outlineLvl w:val="0"/>
    </w:pPr>
    <w:rPr>
      <w:b/>
      <w:sz w:val="28"/>
    </w:rPr>
  </w:style>
  <w:style w:type="paragraph" w:styleId="Heading2">
    <w:name w:val="heading 2"/>
    <w:basedOn w:val="Heading1"/>
    <w:next w:val="Normal"/>
    <w:link w:val="Heading2Char"/>
    <w:uiPriority w:val="9"/>
    <w:unhideWhenUsed/>
    <w:qFormat/>
    <w:rsid w:val="00AF572A"/>
    <w:pPr>
      <w:numPr>
        <w:numId w:val="0"/>
      </w:numPr>
      <w:outlineLvl w:val="1"/>
    </w:pPr>
    <w:rPr>
      <w:i/>
      <w:iCs/>
      <w:sz w:val="24"/>
    </w:rPr>
  </w:style>
  <w:style w:type="paragraph" w:styleId="Heading3">
    <w:name w:val="heading 3"/>
    <w:basedOn w:val="Heading2"/>
    <w:next w:val="Normal"/>
    <w:link w:val="Heading3Char"/>
    <w:unhideWhenUsed/>
    <w:qFormat/>
    <w:rsid w:val="00AF572A"/>
    <w:pPr>
      <w:outlineLvl w:val="2"/>
    </w:pPr>
    <w:rPr>
      <w:sz w:val="22"/>
    </w:rPr>
  </w:style>
  <w:style w:type="paragraph" w:styleId="Heading4">
    <w:name w:val="heading 4"/>
    <w:basedOn w:val="Heading3"/>
    <w:next w:val="Normal"/>
    <w:link w:val="Heading4Char"/>
    <w:unhideWhenUsed/>
    <w:qFormat/>
    <w:rsid w:val="008370AE"/>
    <w:pPr>
      <w:outlineLvl w:val="3"/>
    </w:pPr>
    <w:rPr>
      <w:b w:val="0"/>
    </w:rPr>
  </w:style>
  <w:style w:type="paragraph" w:styleId="Heading5">
    <w:name w:val="heading 5"/>
    <w:basedOn w:val="Heading4"/>
    <w:next w:val="Normal"/>
    <w:link w:val="Heading5Char"/>
    <w:uiPriority w:val="9"/>
    <w:unhideWhenUsed/>
    <w:qFormat/>
    <w:rsid w:val="008370AE"/>
    <w:pPr>
      <w:outlineLvl w:val="4"/>
    </w:pPr>
    <w:rPr>
      <w:i w:val="0"/>
      <w:lang w:val="en-GB"/>
    </w:rPr>
  </w:style>
  <w:style w:type="paragraph" w:styleId="Heading6">
    <w:name w:val="heading 6"/>
    <w:basedOn w:val="Normal"/>
    <w:next w:val="Normal"/>
    <w:link w:val="Heading6Char"/>
    <w:rsid w:val="002A4B69"/>
    <w:pPr>
      <w:keepNext/>
      <w:outlineLvl w:val="5"/>
    </w:pPr>
    <w:rPr>
      <w:b/>
      <w:bCs/>
      <w:sz w:val="28"/>
    </w:rPr>
  </w:style>
  <w:style w:type="paragraph" w:styleId="Heading7">
    <w:name w:val="heading 7"/>
    <w:basedOn w:val="Normal"/>
    <w:next w:val="Normal"/>
    <w:link w:val="Heading7Char"/>
    <w:rsid w:val="002A4B69"/>
    <w:pPr>
      <w:keepNext/>
      <w:outlineLvl w:val="6"/>
    </w:pPr>
    <w:rPr>
      <w:rFonts w:ascii="Tahoma" w:hAnsi="Tahoma" w:cs="Tahoma"/>
      <w:b/>
      <w:bCs/>
      <w:i/>
      <w:iCs/>
    </w:rPr>
  </w:style>
  <w:style w:type="paragraph" w:styleId="Heading8">
    <w:name w:val="heading 8"/>
    <w:aliases w:val="Numbered list paragraph"/>
    <w:basedOn w:val="ListParagraph"/>
    <w:next w:val="Normal"/>
    <w:link w:val="Heading8Char"/>
    <w:uiPriority w:val="9"/>
    <w:unhideWhenUsed/>
    <w:qFormat/>
    <w:rsid w:val="006476A2"/>
    <w:pPr>
      <w:numPr>
        <w:numId w:val="19"/>
      </w:numPr>
      <w:outlineLvl w:val="7"/>
    </w:pPr>
  </w:style>
  <w:style w:type="paragraph" w:styleId="Heading9">
    <w:name w:val="heading 9"/>
    <w:aliases w:val="Appendicies heading"/>
    <w:basedOn w:val="Normal"/>
    <w:next w:val="Normal"/>
    <w:link w:val="Heading9Char"/>
    <w:uiPriority w:val="9"/>
    <w:unhideWhenUsed/>
    <w:qFormat/>
    <w:rsid w:val="00A95AAD"/>
    <w:pPr>
      <w:spacing w:after="200"/>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2A4B69"/>
    <w:rPr>
      <w:rFonts w:ascii="Arial" w:eastAsia="Times New Roman" w:hAnsi="Arial" w:cs="Times New Roman"/>
      <w:b/>
      <w:bCs/>
      <w:sz w:val="28"/>
      <w:szCs w:val="24"/>
    </w:rPr>
  </w:style>
  <w:style w:type="character" w:customStyle="1" w:styleId="Heading7Char">
    <w:name w:val="Heading 7 Char"/>
    <w:basedOn w:val="DefaultParagraphFont"/>
    <w:link w:val="Heading7"/>
    <w:rsid w:val="002A4B69"/>
    <w:rPr>
      <w:rFonts w:ascii="Tahoma" w:eastAsia="Times New Roman" w:hAnsi="Tahoma" w:cs="Tahoma"/>
      <w:b/>
      <w:bCs/>
      <w:i/>
      <w:iCs/>
      <w:sz w:val="22"/>
      <w:szCs w:val="24"/>
    </w:rPr>
  </w:style>
  <w:style w:type="paragraph" w:styleId="Header">
    <w:name w:val="header"/>
    <w:basedOn w:val="Normal"/>
    <w:link w:val="HeaderChar"/>
    <w:uiPriority w:val="99"/>
    <w:rsid w:val="002A4B69"/>
    <w:pPr>
      <w:tabs>
        <w:tab w:val="center" w:pos="4320"/>
        <w:tab w:val="right" w:pos="8640"/>
      </w:tabs>
      <w:jc w:val="both"/>
    </w:pPr>
    <w:rPr>
      <w:szCs w:val="20"/>
    </w:rPr>
  </w:style>
  <w:style w:type="character" w:customStyle="1" w:styleId="HeaderChar">
    <w:name w:val="Header Char"/>
    <w:basedOn w:val="DefaultParagraphFont"/>
    <w:link w:val="Header"/>
    <w:uiPriority w:val="99"/>
    <w:rsid w:val="002A4B69"/>
    <w:rPr>
      <w:rFonts w:eastAsia="Times New Roman" w:cs="Times New Roman"/>
      <w:szCs w:val="20"/>
    </w:rPr>
  </w:style>
  <w:style w:type="character" w:styleId="PageNumber">
    <w:name w:val="page number"/>
    <w:basedOn w:val="DefaultParagraphFont"/>
    <w:rsid w:val="002A4B69"/>
  </w:style>
  <w:style w:type="paragraph" w:styleId="Footer">
    <w:name w:val="footer"/>
    <w:basedOn w:val="Normal"/>
    <w:link w:val="FooterChar"/>
    <w:uiPriority w:val="99"/>
    <w:rsid w:val="002A4B69"/>
    <w:pPr>
      <w:tabs>
        <w:tab w:val="center" w:pos="4153"/>
        <w:tab w:val="right" w:pos="8306"/>
      </w:tabs>
    </w:pPr>
    <w:rPr>
      <w:sz w:val="20"/>
      <w:szCs w:val="20"/>
    </w:rPr>
  </w:style>
  <w:style w:type="character" w:customStyle="1" w:styleId="FooterChar">
    <w:name w:val="Footer Char"/>
    <w:basedOn w:val="DefaultParagraphFont"/>
    <w:link w:val="Footer"/>
    <w:uiPriority w:val="99"/>
    <w:rsid w:val="002A4B69"/>
    <w:rPr>
      <w:rFonts w:eastAsia="Times New Roman" w:cs="Times New Roman"/>
      <w:sz w:val="20"/>
      <w:szCs w:val="20"/>
      <w:lang w:val="en-US"/>
    </w:rPr>
  </w:style>
  <w:style w:type="paragraph" w:customStyle="1" w:styleId="bullet">
    <w:name w:val="bullet"/>
    <w:basedOn w:val="Normal"/>
    <w:autoRedefine/>
    <w:rsid w:val="00072886"/>
    <w:pPr>
      <w:numPr>
        <w:numId w:val="1"/>
      </w:numPr>
      <w:ind w:left="714" w:hanging="357"/>
    </w:pPr>
    <w:rPr>
      <w:rFonts w:ascii="Tahoma" w:hAnsi="Tahoma"/>
    </w:rPr>
  </w:style>
  <w:style w:type="paragraph" w:customStyle="1" w:styleId="References">
    <w:name w:val="References"/>
    <w:basedOn w:val="Normal"/>
    <w:qFormat/>
    <w:rsid w:val="008370AE"/>
    <w:pPr>
      <w:spacing w:after="0"/>
    </w:pPr>
  </w:style>
  <w:style w:type="character" w:styleId="Hyperlink">
    <w:name w:val="Hyperlink"/>
    <w:aliases w:val="Hyperlinks"/>
    <w:qFormat/>
    <w:rsid w:val="005246FB"/>
    <w:rPr>
      <w:rFonts w:ascii="Arial" w:hAnsi="Arial"/>
      <w:color w:val="0000FF"/>
      <w:sz w:val="22"/>
      <w:u w:val="single"/>
    </w:rPr>
  </w:style>
  <w:style w:type="character" w:customStyle="1" w:styleId="Organismnames">
    <w:name w:val="Organism names"/>
    <w:basedOn w:val="DefaultParagraphFont"/>
    <w:semiHidden/>
    <w:unhideWhenUsed/>
    <w:rsid w:val="008370AE"/>
    <w:rPr>
      <w:rFonts w:ascii="Arial" w:hAnsi="Arial"/>
      <w:i/>
      <w:iCs/>
      <w:sz w:val="22"/>
    </w:rPr>
  </w:style>
  <w:style w:type="paragraph" w:customStyle="1" w:styleId="Footertext">
    <w:name w:val="Footer text"/>
    <w:basedOn w:val="Footer"/>
    <w:qFormat/>
    <w:rsid w:val="009132AA"/>
    <w:rPr>
      <w:sz w:val="16"/>
    </w:rPr>
  </w:style>
  <w:style w:type="paragraph" w:styleId="Title">
    <w:name w:val="Title"/>
    <w:basedOn w:val="Normal"/>
    <w:next w:val="Normal"/>
    <w:link w:val="TitleChar"/>
    <w:uiPriority w:val="10"/>
    <w:qFormat/>
    <w:rsid w:val="00AF572A"/>
    <w:pPr>
      <w:spacing w:after="0"/>
      <w:jc w:val="center"/>
    </w:pPr>
    <w:rPr>
      <w:b/>
      <w:sz w:val="32"/>
      <w:szCs w:val="32"/>
    </w:rPr>
  </w:style>
  <w:style w:type="character" w:customStyle="1" w:styleId="TitleChar">
    <w:name w:val="Title Char"/>
    <w:basedOn w:val="DefaultParagraphFont"/>
    <w:link w:val="Title"/>
    <w:uiPriority w:val="10"/>
    <w:rsid w:val="00AF572A"/>
    <w:rPr>
      <w:rFonts w:ascii="Arial" w:hAnsi="Arial" w:cs="Arial"/>
      <w:b/>
      <w:sz w:val="32"/>
      <w:szCs w:val="32"/>
      <w:lang w:val="en-US"/>
    </w:rPr>
  </w:style>
  <w:style w:type="paragraph" w:styleId="BodyText">
    <w:name w:val="Body Text"/>
    <w:basedOn w:val="Normal"/>
    <w:link w:val="BodyTextChar"/>
    <w:uiPriority w:val="99"/>
    <w:unhideWhenUsed/>
    <w:rsid w:val="0092728B"/>
    <w:rPr>
      <w:rFonts w:ascii="Tahoma" w:hAnsi="Tahoma" w:cs="Tahoma"/>
      <w:color w:val="000000"/>
    </w:rPr>
  </w:style>
  <w:style w:type="character" w:customStyle="1" w:styleId="BodyTextChar">
    <w:name w:val="Body Text Char"/>
    <w:basedOn w:val="DefaultParagraphFont"/>
    <w:link w:val="BodyText"/>
    <w:uiPriority w:val="99"/>
    <w:rsid w:val="0092728B"/>
    <w:rPr>
      <w:rFonts w:ascii="Tahoma" w:hAnsi="Tahoma" w:cs="Tahoma"/>
      <w:color w:val="000000"/>
      <w:sz w:val="22"/>
      <w:lang w:val="en-US"/>
    </w:rPr>
  </w:style>
  <w:style w:type="paragraph" w:styleId="BodyText2">
    <w:name w:val="Body Text 2"/>
    <w:basedOn w:val="Normal"/>
    <w:link w:val="BodyText2Char"/>
    <w:uiPriority w:val="99"/>
    <w:semiHidden/>
    <w:unhideWhenUsed/>
    <w:rsid w:val="00791684"/>
    <w:pPr>
      <w:spacing w:line="480" w:lineRule="auto"/>
    </w:pPr>
  </w:style>
  <w:style w:type="character" w:customStyle="1" w:styleId="BodyText2Char">
    <w:name w:val="Body Text 2 Char"/>
    <w:basedOn w:val="DefaultParagraphFont"/>
    <w:link w:val="BodyText2"/>
    <w:uiPriority w:val="99"/>
    <w:semiHidden/>
    <w:rsid w:val="00791684"/>
  </w:style>
  <w:style w:type="character" w:customStyle="1" w:styleId="Heading1Char">
    <w:name w:val="Heading 1 Char"/>
    <w:basedOn w:val="DefaultParagraphFont"/>
    <w:link w:val="Heading1"/>
    <w:uiPriority w:val="9"/>
    <w:rsid w:val="00AF572A"/>
    <w:rPr>
      <w:rFonts w:ascii="Arial" w:hAnsi="Arial" w:cs="Arial"/>
      <w:b/>
      <w:sz w:val="28"/>
      <w:lang w:val="en-US"/>
    </w:rPr>
  </w:style>
  <w:style w:type="character" w:customStyle="1" w:styleId="Heading2Char">
    <w:name w:val="Heading 2 Char"/>
    <w:basedOn w:val="DefaultParagraphFont"/>
    <w:link w:val="Heading2"/>
    <w:uiPriority w:val="9"/>
    <w:rsid w:val="00AF572A"/>
    <w:rPr>
      <w:rFonts w:ascii="Arial" w:hAnsi="Arial" w:cs="Arial"/>
      <w:b/>
      <w:i/>
      <w:iCs/>
      <w:lang w:val="en-US"/>
    </w:rPr>
  </w:style>
  <w:style w:type="paragraph" w:customStyle="1" w:styleId="StyleBodyTextItalic">
    <w:name w:val="Style Body Text + Italic"/>
    <w:basedOn w:val="BodyText"/>
    <w:rsid w:val="00B627C8"/>
    <w:pPr>
      <w:spacing w:after="120"/>
    </w:pPr>
    <w:rPr>
      <w:i/>
      <w:iCs/>
    </w:rPr>
  </w:style>
  <w:style w:type="character" w:customStyle="1" w:styleId="Heading3Char">
    <w:name w:val="Heading 3 Char"/>
    <w:basedOn w:val="DefaultParagraphFont"/>
    <w:link w:val="Heading3"/>
    <w:rsid w:val="00AF572A"/>
    <w:rPr>
      <w:rFonts w:ascii="Arial" w:hAnsi="Arial" w:cs="Arial"/>
      <w:b/>
      <w:i/>
      <w:iCs/>
      <w:sz w:val="22"/>
      <w:szCs w:val="22"/>
      <w:lang w:val="en-US"/>
    </w:rPr>
  </w:style>
  <w:style w:type="character" w:styleId="FollowedHyperlink">
    <w:name w:val="FollowedHyperlink"/>
    <w:basedOn w:val="DefaultParagraphFont"/>
    <w:uiPriority w:val="99"/>
    <w:semiHidden/>
    <w:unhideWhenUsed/>
    <w:rsid w:val="00852396"/>
    <w:rPr>
      <w:color w:val="800080" w:themeColor="followedHyperlink"/>
      <w:u w:val="single"/>
    </w:rPr>
  </w:style>
  <w:style w:type="paragraph" w:styleId="BalloonText">
    <w:name w:val="Balloon Text"/>
    <w:basedOn w:val="Normal"/>
    <w:link w:val="BalloonTextChar"/>
    <w:uiPriority w:val="99"/>
    <w:semiHidden/>
    <w:unhideWhenUsed/>
    <w:rsid w:val="00313561"/>
    <w:rPr>
      <w:rFonts w:ascii="Tahoma" w:hAnsi="Tahoma" w:cs="Tahoma"/>
      <w:sz w:val="16"/>
      <w:szCs w:val="16"/>
    </w:rPr>
  </w:style>
  <w:style w:type="character" w:customStyle="1" w:styleId="BalloonTextChar">
    <w:name w:val="Balloon Text Char"/>
    <w:basedOn w:val="DefaultParagraphFont"/>
    <w:link w:val="BalloonText"/>
    <w:uiPriority w:val="99"/>
    <w:semiHidden/>
    <w:rsid w:val="00313561"/>
    <w:rPr>
      <w:rFonts w:ascii="Tahoma" w:hAnsi="Tahoma" w:cs="Tahoma"/>
      <w:sz w:val="16"/>
      <w:szCs w:val="16"/>
    </w:rPr>
  </w:style>
  <w:style w:type="character" w:styleId="CommentReference">
    <w:name w:val="annotation reference"/>
    <w:basedOn w:val="DefaultParagraphFont"/>
    <w:unhideWhenUsed/>
    <w:rsid w:val="000418CC"/>
    <w:rPr>
      <w:sz w:val="16"/>
      <w:szCs w:val="16"/>
    </w:rPr>
  </w:style>
  <w:style w:type="paragraph" w:styleId="CommentText">
    <w:name w:val="annotation text"/>
    <w:basedOn w:val="Normal"/>
    <w:link w:val="CommentTextChar"/>
    <w:unhideWhenUsed/>
    <w:rsid w:val="000418CC"/>
    <w:rPr>
      <w:sz w:val="20"/>
      <w:szCs w:val="20"/>
    </w:rPr>
  </w:style>
  <w:style w:type="character" w:customStyle="1" w:styleId="CommentTextChar">
    <w:name w:val="Comment Text Char"/>
    <w:basedOn w:val="DefaultParagraphFont"/>
    <w:link w:val="CommentText"/>
    <w:rsid w:val="000418CC"/>
    <w:rPr>
      <w:sz w:val="20"/>
      <w:szCs w:val="20"/>
    </w:rPr>
  </w:style>
  <w:style w:type="paragraph" w:styleId="CommentSubject">
    <w:name w:val="annotation subject"/>
    <w:basedOn w:val="CommentText"/>
    <w:next w:val="CommentText"/>
    <w:link w:val="CommentSubjectChar"/>
    <w:uiPriority w:val="99"/>
    <w:semiHidden/>
    <w:unhideWhenUsed/>
    <w:rsid w:val="000418CC"/>
    <w:rPr>
      <w:b/>
      <w:bCs/>
    </w:rPr>
  </w:style>
  <w:style w:type="character" w:customStyle="1" w:styleId="CommentSubjectChar">
    <w:name w:val="Comment Subject Char"/>
    <w:basedOn w:val="CommentTextChar"/>
    <w:link w:val="CommentSubject"/>
    <w:uiPriority w:val="99"/>
    <w:semiHidden/>
    <w:rsid w:val="000418CC"/>
    <w:rPr>
      <w:b/>
      <w:bCs/>
      <w:sz w:val="20"/>
      <w:szCs w:val="20"/>
    </w:rPr>
  </w:style>
  <w:style w:type="paragraph" w:styleId="NormalWeb">
    <w:name w:val="Normal (Web)"/>
    <w:basedOn w:val="Normal"/>
    <w:uiPriority w:val="99"/>
    <w:unhideWhenUsed/>
    <w:rsid w:val="00F97D0D"/>
    <w:pPr>
      <w:spacing w:before="100" w:beforeAutospacing="1" w:after="100" w:afterAutospacing="1"/>
    </w:pPr>
    <w:rPr>
      <w:rFonts w:eastAsia="Times New Roman" w:cs="Times New Roman"/>
      <w:lang w:eastAsia="en-AU"/>
    </w:rPr>
  </w:style>
  <w:style w:type="character" w:styleId="Strong">
    <w:name w:val="Strong"/>
    <w:basedOn w:val="DefaultParagraphFont"/>
    <w:uiPriority w:val="22"/>
    <w:qFormat/>
    <w:rsid w:val="00F97D0D"/>
    <w:rPr>
      <w:b/>
      <w:bCs/>
    </w:rPr>
  </w:style>
  <w:style w:type="paragraph" w:styleId="ListParagraph">
    <w:name w:val="List Paragraph"/>
    <w:aliases w:val="Bullet List Paragraph"/>
    <w:basedOn w:val="Normal"/>
    <w:link w:val="ListParagraphChar"/>
    <w:uiPriority w:val="34"/>
    <w:qFormat/>
    <w:rsid w:val="00676BCF"/>
    <w:pPr>
      <w:numPr>
        <w:numId w:val="15"/>
      </w:numPr>
      <w:contextualSpacing/>
    </w:pPr>
  </w:style>
  <w:style w:type="paragraph" w:styleId="Caption">
    <w:name w:val="caption"/>
    <w:aliases w:val="Footnote text"/>
    <w:basedOn w:val="FootnoteText"/>
    <w:next w:val="Normal"/>
    <w:uiPriority w:val="35"/>
    <w:unhideWhenUsed/>
    <w:qFormat/>
    <w:rsid w:val="006476A2"/>
    <w:pPr>
      <w:spacing w:after="0"/>
    </w:pPr>
    <w:rPr>
      <w:sz w:val="16"/>
    </w:rPr>
  </w:style>
  <w:style w:type="paragraph" w:styleId="FootnoteText">
    <w:name w:val="footnote text"/>
    <w:basedOn w:val="Normal"/>
    <w:link w:val="FootnoteTextChar"/>
    <w:unhideWhenUsed/>
    <w:rsid w:val="000B3398"/>
    <w:rPr>
      <w:sz w:val="20"/>
      <w:szCs w:val="20"/>
    </w:rPr>
  </w:style>
  <w:style w:type="character" w:customStyle="1" w:styleId="FootnoteTextChar">
    <w:name w:val="Footnote Text Char"/>
    <w:basedOn w:val="DefaultParagraphFont"/>
    <w:link w:val="FootnoteText"/>
    <w:rsid w:val="000B3398"/>
    <w:rPr>
      <w:sz w:val="20"/>
      <w:szCs w:val="20"/>
    </w:rPr>
  </w:style>
  <w:style w:type="character" w:styleId="FootnoteReference">
    <w:name w:val="footnote reference"/>
    <w:basedOn w:val="DefaultParagraphFont"/>
    <w:unhideWhenUsed/>
    <w:rsid w:val="000B3398"/>
    <w:rPr>
      <w:vertAlign w:val="superscript"/>
    </w:rPr>
  </w:style>
  <w:style w:type="character" w:customStyle="1" w:styleId="Heading4Char">
    <w:name w:val="Heading 4 Char"/>
    <w:basedOn w:val="DefaultParagraphFont"/>
    <w:link w:val="Heading4"/>
    <w:rsid w:val="008370AE"/>
    <w:rPr>
      <w:rFonts w:ascii="Arial" w:hAnsi="Arial" w:cs="Arial"/>
      <w:i/>
      <w:iCs/>
      <w:sz w:val="22"/>
      <w:szCs w:val="22"/>
      <w:lang w:val="en-US"/>
    </w:rPr>
  </w:style>
  <w:style w:type="paragraph" w:styleId="PlainText">
    <w:name w:val="Plain Text"/>
    <w:basedOn w:val="Normal"/>
    <w:link w:val="PlainTextChar"/>
    <w:uiPriority w:val="99"/>
    <w:unhideWhenUsed/>
    <w:rsid w:val="00892BF7"/>
    <w:rPr>
      <w:rFonts w:ascii="Calibri" w:hAnsi="Calibri"/>
      <w:szCs w:val="21"/>
    </w:rPr>
  </w:style>
  <w:style w:type="character" w:customStyle="1" w:styleId="PlainTextChar">
    <w:name w:val="Plain Text Char"/>
    <w:basedOn w:val="DefaultParagraphFont"/>
    <w:link w:val="PlainText"/>
    <w:uiPriority w:val="99"/>
    <w:rsid w:val="00892BF7"/>
    <w:rPr>
      <w:rFonts w:ascii="Calibri" w:hAnsi="Calibri"/>
      <w:sz w:val="22"/>
      <w:szCs w:val="21"/>
    </w:rPr>
  </w:style>
  <w:style w:type="paragraph" w:customStyle="1" w:styleId="Default">
    <w:name w:val="Default"/>
    <w:basedOn w:val="Normal"/>
    <w:rsid w:val="00892BF7"/>
    <w:rPr>
      <w:color w:val="000000"/>
    </w:rPr>
  </w:style>
  <w:style w:type="paragraph" w:styleId="Revision">
    <w:name w:val="Revision"/>
    <w:hidden/>
    <w:uiPriority w:val="99"/>
    <w:semiHidden/>
    <w:rsid w:val="00A369B9"/>
    <w:pPr>
      <w:spacing w:after="0" w:line="240" w:lineRule="auto"/>
    </w:pPr>
  </w:style>
  <w:style w:type="character" w:customStyle="1" w:styleId="Heading5Char">
    <w:name w:val="Heading 5 Char"/>
    <w:basedOn w:val="DefaultParagraphFont"/>
    <w:link w:val="Heading5"/>
    <w:uiPriority w:val="9"/>
    <w:rsid w:val="008370AE"/>
    <w:rPr>
      <w:rFonts w:ascii="Arial" w:hAnsi="Arial" w:cs="Arial"/>
      <w:iCs/>
      <w:sz w:val="22"/>
      <w:szCs w:val="22"/>
      <w:lang w:val="en-GB"/>
    </w:rPr>
  </w:style>
  <w:style w:type="character" w:styleId="IntenseReference">
    <w:name w:val="Intense Reference"/>
    <w:aliases w:val="Table header text"/>
    <w:uiPriority w:val="32"/>
    <w:qFormat/>
    <w:rsid w:val="008370AE"/>
    <w:rPr>
      <w:rFonts w:ascii="Arial" w:hAnsi="Arial"/>
      <w:b/>
      <w:sz w:val="22"/>
      <w:szCs w:val="22"/>
    </w:rPr>
  </w:style>
  <w:style w:type="table" w:styleId="LightGrid-Accent3">
    <w:name w:val="Light Grid Accent 3"/>
    <w:basedOn w:val="TableNormal"/>
    <w:uiPriority w:val="62"/>
    <w:rsid w:val="000A3AAA"/>
    <w:pPr>
      <w:spacing w:after="0" w:line="240" w:lineRule="auto"/>
    </w:pPr>
    <w:rPr>
      <w:rFonts w:eastAsia="Times New Roman" w:cs="Times New Roman"/>
      <w:sz w:val="20"/>
      <w:szCs w:val="20"/>
      <w:lang w:eastAsia="en-AU"/>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rsid w:val="00187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List Paragraph Char"/>
    <w:basedOn w:val="DefaultParagraphFont"/>
    <w:link w:val="ListParagraph"/>
    <w:uiPriority w:val="34"/>
    <w:rsid w:val="00676BCF"/>
  </w:style>
  <w:style w:type="table" w:styleId="LightList-Accent5">
    <w:name w:val="Light List Accent 5"/>
    <w:basedOn w:val="TableNormal"/>
    <w:uiPriority w:val="61"/>
    <w:rsid w:val="00A80A7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B23C5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ableColumns5">
    <w:name w:val="Table Columns 5"/>
    <w:basedOn w:val="TableNormal"/>
    <w:rsid w:val="00B23C5A"/>
    <w:pPr>
      <w:spacing w:after="0" w:line="240" w:lineRule="auto"/>
    </w:pPr>
    <w:rPr>
      <w:rFonts w:eastAsia="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Emphasis">
    <w:name w:val="Emphasis"/>
    <w:basedOn w:val="DefaultParagraphFont"/>
    <w:uiPriority w:val="20"/>
    <w:qFormat/>
    <w:rsid w:val="004D0055"/>
    <w:rPr>
      <w:i/>
      <w:iCs/>
    </w:rPr>
  </w:style>
  <w:style w:type="paragraph" w:styleId="Bibliography">
    <w:name w:val="Bibliography"/>
    <w:basedOn w:val="Normal"/>
    <w:next w:val="Normal"/>
    <w:uiPriority w:val="37"/>
    <w:semiHidden/>
    <w:unhideWhenUsed/>
    <w:rsid w:val="00C17A58"/>
  </w:style>
  <w:style w:type="paragraph" w:styleId="BlockText">
    <w:name w:val="Block Text"/>
    <w:basedOn w:val="Normal"/>
    <w:uiPriority w:val="99"/>
    <w:semiHidden/>
    <w:unhideWhenUsed/>
    <w:rsid w:val="00C17A5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3">
    <w:name w:val="Body Text 3"/>
    <w:basedOn w:val="Normal"/>
    <w:link w:val="BodyText3Char"/>
    <w:uiPriority w:val="99"/>
    <w:semiHidden/>
    <w:unhideWhenUsed/>
    <w:rsid w:val="00C17A58"/>
    <w:pPr>
      <w:spacing w:after="120"/>
    </w:pPr>
    <w:rPr>
      <w:sz w:val="16"/>
      <w:szCs w:val="16"/>
    </w:rPr>
  </w:style>
  <w:style w:type="character" w:customStyle="1" w:styleId="BodyText3Char">
    <w:name w:val="Body Text 3 Char"/>
    <w:basedOn w:val="DefaultParagraphFont"/>
    <w:link w:val="BodyText3"/>
    <w:uiPriority w:val="99"/>
    <w:semiHidden/>
    <w:rsid w:val="00C17A58"/>
    <w:rPr>
      <w:sz w:val="16"/>
      <w:szCs w:val="16"/>
    </w:rPr>
  </w:style>
  <w:style w:type="paragraph" w:styleId="BodyTextFirstIndent">
    <w:name w:val="Body Text First Indent"/>
    <w:basedOn w:val="BodyText"/>
    <w:link w:val="BodyTextFirstIndentChar"/>
    <w:uiPriority w:val="99"/>
    <w:semiHidden/>
    <w:unhideWhenUsed/>
    <w:rsid w:val="00C17A58"/>
    <w:pPr>
      <w:autoSpaceDE/>
      <w:autoSpaceDN/>
      <w:adjustRightInd/>
      <w:spacing w:after="0"/>
      <w:ind w:right="0" w:firstLine="360"/>
    </w:pPr>
    <w:rPr>
      <w:rFonts w:ascii="Times New Roman" w:hAnsi="Times New Roman" w:cstheme="minorBidi"/>
      <w:color w:val="auto"/>
      <w:sz w:val="24"/>
    </w:rPr>
  </w:style>
  <w:style w:type="character" w:customStyle="1" w:styleId="BodyTextFirstIndentChar">
    <w:name w:val="Body Text First Indent Char"/>
    <w:basedOn w:val="BodyTextChar"/>
    <w:link w:val="BodyTextFirstIndent"/>
    <w:uiPriority w:val="99"/>
    <w:semiHidden/>
    <w:rsid w:val="00C17A58"/>
    <w:rPr>
      <w:rFonts w:ascii="Tahoma" w:hAnsi="Tahoma" w:cs="Tahoma"/>
      <w:color w:val="000000"/>
      <w:sz w:val="22"/>
      <w:lang w:val="en-US"/>
    </w:rPr>
  </w:style>
  <w:style w:type="paragraph" w:styleId="BodyTextIndent">
    <w:name w:val="Body Text Indent"/>
    <w:basedOn w:val="Normal"/>
    <w:link w:val="BodyTextIndentChar"/>
    <w:uiPriority w:val="99"/>
    <w:semiHidden/>
    <w:unhideWhenUsed/>
    <w:rsid w:val="00C17A58"/>
    <w:pPr>
      <w:spacing w:after="120"/>
      <w:ind w:left="283"/>
    </w:pPr>
  </w:style>
  <w:style w:type="character" w:customStyle="1" w:styleId="BodyTextIndentChar">
    <w:name w:val="Body Text Indent Char"/>
    <w:basedOn w:val="DefaultParagraphFont"/>
    <w:link w:val="BodyTextIndent"/>
    <w:uiPriority w:val="99"/>
    <w:semiHidden/>
    <w:rsid w:val="00C17A58"/>
  </w:style>
  <w:style w:type="paragraph" w:styleId="BodyTextFirstIndent2">
    <w:name w:val="Body Text First Indent 2"/>
    <w:basedOn w:val="BodyTextIndent"/>
    <w:link w:val="BodyTextFirstIndent2Char"/>
    <w:uiPriority w:val="99"/>
    <w:semiHidden/>
    <w:unhideWhenUsed/>
    <w:rsid w:val="00C17A58"/>
    <w:pPr>
      <w:spacing w:after="0"/>
      <w:ind w:left="360" w:firstLine="360"/>
    </w:pPr>
  </w:style>
  <w:style w:type="character" w:customStyle="1" w:styleId="BodyTextFirstIndent2Char">
    <w:name w:val="Body Text First Indent 2 Char"/>
    <w:basedOn w:val="BodyTextIndentChar"/>
    <w:link w:val="BodyTextFirstIndent2"/>
    <w:uiPriority w:val="99"/>
    <w:semiHidden/>
    <w:rsid w:val="00C17A58"/>
  </w:style>
  <w:style w:type="paragraph" w:styleId="BodyTextIndent2">
    <w:name w:val="Body Text Indent 2"/>
    <w:basedOn w:val="Normal"/>
    <w:link w:val="BodyTextIndent2Char"/>
    <w:uiPriority w:val="99"/>
    <w:semiHidden/>
    <w:unhideWhenUsed/>
    <w:rsid w:val="00C17A58"/>
    <w:pPr>
      <w:spacing w:after="120" w:line="480" w:lineRule="auto"/>
      <w:ind w:left="283"/>
    </w:pPr>
  </w:style>
  <w:style w:type="character" w:customStyle="1" w:styleId="BodyTextIndent2Char">
    <w:name w:val="Body Text Indent 2 Char"/>
    <w:basedOn w:val="DefaultParagraphFont"/>
    <w:link w:val="BodyTextIndent2"/>
    <w:uiPriority w:val="99"/>
    <w:semiHidden/>
    <w:rsid w:val="00C17A58"/>
  </w:style>
  <w:style w:type="paragraph" w:styleId="BodyTextIndent3">
    <w:name w:val="Body Text Indent 3"/>
    <w:basedOn w:val="Normal"/>
    <w:link w:val="BodyTextIndent3Char"/>
    <w:uiPriority w:val="99"/>
    <w:semiHidden/>
    <w:unhideWhenUsed/>
    <w:rsid w:val="00C17A5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17A58"/>
    <w:rPr>
      <w:sz w:val="16"/>
      <w:szCs w:val="16"/>
    </w:rPr>
  </w:style>
  <w:style w:type="paragraph" w:styleId="Closing">
    <w:name w:val="Closing"/>
    <w:basedOn w:val="Normal"/>
    <w:link w:val="ClosingChar"/>
    <w:uiPriority w:val="99"/>
    <w:semiHidden/>
    <w:unhideWhenUsed/>
    <w:rsid w:val="00C17A58"/>
    <w:pPr>
      <w:ind w:left="4252"/>
    </w:pPr>
  </w:style>
  <w:style w:type="character" w:customStyle="1" w:styleId="ClosingChar">
    <w:name w:val="Closing Char"/>
    <w:basedOn w:val="DefaultParagraphFont"/>
    <w:link w:val="Closing"/>
    <w:uiPriority w:val="99"/>
    <w:semiHidden/>
    <w:rsid w:val="00C17A58"/>
  </w:style>
  <w:style w:type="paragraph" w:styleId="Date">
    <w:name w:val="Date"/>
    <w:basedOn w:val="Normal"/>
    <w:next w:val="Normal"/>
    <w:link w:val="DateChar"/>
    <w:uiPriority w:val="99"/>
    <w:semiHidden/>
    <w:unhideWhenUsed/>
    <w:rsid w:val="00C17A58"/>
  </w:style>
  <w:style w:type="character" w:customStyle="1" w:styleId="DateChar">
    <w:name w:val="Date Char"/>
    <w:basedOn w:val="DefaultParagraphFont"/>
    <w:link w:val="Date"/>
    <w:uiPriority w:val="99"/>
    <w:semiHidden/>
    <w:rsid w:val="00C17A58"/>
  </w:style>
  <w:style w:type="paragraph" w:styleId="DocumentMap">
    <w:name w:val="Document Map"/>
    <w:basedOn w:val="Normal"/>
    <w:link w:val="DocumentMapChar"/>
    <w:uiPriority w:val="99"/>
    <w:semiHidden/>
    <w:unhideWhenUsed/>
    <w:rsid w:val="00C17A58"/>
    <w:rPr>
      <w:rFonts w:ascii="Tahoma" w:hAnsi="Tahoma" w:cs="Tahoma"/>
      <w:sz w:val="16"/>
      <w:szCs w:val="16"/>
    </w:rPr>
  </w:style>
  <w:style w:type="character" w:customStyle="1" w:styleId="DocumentMapChar">
    <w:name w:val="Document Map Char"/>
    <w:basedOn w:val="DefaultParagraphFont"/>
    <w:link w:val="DocumentMap"/>
    <w:uiPriority w:val="99"/>
    <w:semiHidden/>
    <w:rsid w:val="00C17A58"/>
    <w:rPr>
      <w:rFonts w:ascii="Tahoma" w:hAnsi="Tahoma" w:cs="Tahoma"/>
      <w:sz w:val="16"/>
      <w:szCs w:val="16"/>
    </w:rPr>
  </w:style>
  <w:style w:type="paragraph" w:styleId="E-mailSignature">
    <w:name w:val="E-mail Signature"/>
    <w:basedOn w:val="Normal"/>
    <w:link w:val="E-mailSignatureChar"/>
    <w:uiPriority w:val="99"/>
    <w:semiHidden/>
    <w:unhideWhenUsed/>
    <w:rsid w:val="00C17A58"/>
  </w:style>
  <w:style w:type="character" w:customStyle="1" w:styleId="E-mailSignatureChar">
    <w:name w:val="E-mail Signature Char"/>
    <w:basedOn w:val="DefaultParagraphFont"/>
    <w:link w:val="E-mailSignature"/>
    <w:uiPriority w:val="99"/>
    <w:semiHidden/>
    <w:rsid w:val="00C17A58"/>
  </w:style>
  <w:style w:type="paragraph" w:styleId="EndnoteText">
    <w:name w:val="endnote text"/>
    <w:basedOn w:val="Normal"/>
    <w:link w:val="EndnoteTextChar"/>
    <w:uiPriority w:val="99"/>
    <w:semiHidden/>
    <w:unhideWhenUsed/>
    <w:rsid w:val="00C17A58"/>
    <w:rPr>
      <w:sz w:val="20"/>
      <w:szCs w:val="20"/>
    </w:rPr>
  </w:style>
  <w:style w:type="character" w:customStyle="1" w:styleId="EndnoteTextChar">
    <w:name w:val="Endnote Text Char"/>
    <w:basedOn w:val="DefaultParagraphFont"/>
    <w:link w:val="EndnoteText"/>
    <w:uiPriority w:val="99"/>
    <w:semiHidden/>
    <w:rsid w:val="00C17A58"/>
    <w:rPr>
      <w:sz w:val="20"/>
      <w:szCs w:val="20"/>
    </w:rPr>
  </w:style>
  <w:style w:type="paragraph" w:styleId="EnvelopeAddress">
    <w:name w:val="envelope address"/>
    <w:basedOn w:val="Normal"/>
    <w:uiPriority w:val="99"/>
    <w:semiHidden/>
    <w:unhideWhenUsed/>
    <w:rsid w:val="00C17A58"/>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C17A58"/>
    <w:rPr>
      <w:rFonts w:asciiTheme="majorHAnsi" w:eastAsiaTheme="majorEastAsia" w:hAnsiTheme="majorHAnsi" w:cstheme="majorBidi"/>
      <w:sz w:val="20"/>
      <w:szCs w:val="20"/>
    </w:rPr>
  </w:style>
  <w:style w:type="character" w:customStyle="1" w:styleId="Heading8Char">
    <w:name w:val="Heading 8 Char"/>
    <w:aliases w:val="Numbered list paragraph Char"/>
    <w:basedOn w:val="DefaultParagraphFont"/>
    <w:link w:val="Heading8"/>
    <w:uiPriority w:val="9"/>
    <w:rsid w:val="006476A2"/>
    <w:rPr>
      <w:rFonts w:ascii="Arial" w:hAnsi="Arial" w:cs="Arial"/>
      <w:sz w:val="22"/>
      <w:lang w:val="en-US"/>
    </w:rPr>
  </w:style>
  <w:style w:type="character" w:customStyle="1" w:styleId="Heading9Char">
    <w:name w:val="Heading 9 Char"/>
    <w:aliases w:val="Appendicies heading Char"/>
    <w:basedOn w:val="DefaultParagraphFont"/>
    <w:link w:val="Heading9"/>
    <w:uiPriority w:val="9"/>
    <w:rsid w:val="008370AE"/>
    <w:rPr>
      <w:rFonts w:ascii="Arial" w:hAnsi="Arial" w:cs="Arial"/>
      <w:b/>
      <w:sz w:val="28"/>
      <w:lang w:val="en-US"/>
    </w:rPr>
  </w:style>
  <w:style w:type="paragraph" w:styleId="HTMLAddress">
    <w:name w:val="HTML Address"/>
    <w:basedOn w:val="Normal"/>
    <w:link w:val="HTMLAddressChar"/>
    <w:uiPriority w:val="99"/>
    <w:semiHidden/>
    <w:unhideWhenUsed/>
    <w:rsid w:val="00C17A58"/>
    <w:rPr>
      <w:i/>
      <w:iCs/>
    </w:rPr>
  </w:style>
  <w:style w:type="character" w:customStyle="1" w:styleId="HTMLAddressChar">
    <w:name w:val="HTML Address Char"/>
    <w:basedOn w:val="DefaultParagraphFont"/>
    <w:link w:val="HTMLAddress"/>
    <w:uiPriority w:val="99"/>
    <w:semiHidden/>
    <w:rsid w:val="00C17A58"/>
    <w:rPr>
      <w:i/>
      <w:iCs/>
    </w:rPr>
  </w:style>
  <w:style w:type="paragraph" w:styleId="HTMLPreformatted">
    <w:name w:val="HTML Preformatted"/>
    <w:basedOn w:val="Normal"/>
    <w:link w:val="HTMLPreformattedChar"/>
    <w:uiPriority w:val="99"/>
    <w:semiHidden/>
    <w:unhideWhenUsed/>
    <w:rsid w:val="00C17A5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17A58"/>
    <w:rPr>
      <w:rFonts w:ascii="Consolas" w:hAnsi="Consolas"/>
      <w:sz w:val="20"/>
      <w:szCs w:val="20"/>
    </w:rPr>
  </w:style>
  <w:style w:type="paragraph" w:styleId="Index1">
    <w:name w:val="index 1"/>
    <w:basedOn w:val="Normal"/>
    <w:next w:val="Normal"/>
    <w:autoRedefine/>
    <w:uiPriority w:val="99"/>
    <w:semiHidden/>
    <w:unhideWhenUsed/>
    <w:rsid w:val="00C17A58"/>
    <w:pPr>
      <w:ind w:left="240" w:hanging="240"/>
    </w:pPr>
  </w:style>
  <w:style w:type="paragraph" w:styleId="Index2">
    <w:name w:val="index 2"/>
    <w:basedOn w:val="Normal"/>
    <w:next w:val="Normal"/>
    <w:autoRedefine/>
    <w:uiPriority w:val="99"/>
    <w:semiHidden/>
    <w:unhideWhenUsed/>
    <w:rsid w:val="00C17A58"/>
    <w:pPr>
      <w:ind w:left="480" w:hanging="240"/>
    </w:pPr>
  </w:style>
  <w:style w:type="paragraph" w:styleId="Index3">
    <w:name w:val="index 3"/>
    <w:basedOn w:val="Normal"/>
    <w:next w:val="Normal"/>
    <w:autoRedefine/>
    <w:uiPriority w:val="99"/>
    <w:semiHidden/>
    <w:unhideWhenUsed/>
    <w:rsid w:val="00C17A58"/>
    <w:pPr>
      <w:ind w:left="720" w:hanging="240"/>
    </w:pPr>
  </w:style>
  <w:style w:type="paragraph" w:styleId="Index4">
    <w:name w:val="index 4"/>
    <w:basedOn w:val="Normal"/>
    <w:next w:val="Normal"/>
    <w:autoRedefine/>
    <w:uiPriority w:val="99"/>
    <w:semiHidden/>
    <w:unhideWhenUsed/>
    <w:rsid w:val="00C17A58"/>
    <w:pPr>
      <w:ind w:left="960" w:hanging="240"/>
    </w:pPr>
  </w:style>
  <w:style w:type="paragraph" w:styleId="Index5">
    <w:name w:val="index 5"/>
    <w:basedOn w:val="Normal"/>
    <w:next w:val="Normal"/>
    <w:autoRedefine/>
    <w:uiPriority w:val="99"/>
    <w:semiHidden/>
    <w:unhideWhenUsed/>
    <w:rsid w:val="00C17A58"/>
    <w:pPr>
      <w:ind w:left="1200" w:hanging="240"/>
    </w:pPr>
  </w:style>
  <w:style w:type="paragraph" w:styleId="Index6">
    <w:name w:val="index 6"/>
    <w:basedOn w:val="Normal"/>
    <w:next w:val="Normal"/>
    <w:autoRedefine/>
    <w:uiPriority w:val="99"/>
    <w:semiHidden/>
    <w:unhideWhenUsed/>
    <w:rsid w:val="00C17A58"/>
    <w:pPr>
      <w:ind w:left="1440" w:hanging="240"/>
    </w:pPr>
  </w:style>
  <w:style w:type="paragraph" w:styleId="Index7">
    <w:name w:val="index 7"/>
    <w:basedOn w:val="Normal"/>
    <w:next w:val="Normal"/>
    <w:autoRedefine/>
    <w:uiPriority w:val="99"/>
    <w:semiHidden/>
    <w:unhideWhenUsed/>
    <w:rsid w:val="00C17A58"/>
    <w:pPr>
      <w:ind w:left="1680" w:hanging="240"/>
    </w:pPr>
  </w:style>
  <w:style w:type="paragraph" w:styleId="Index8">
    <w:name w:val="index 8"/>
    <w:basedOn w:val="Normal"/>
    <w:next w:val="Normal"/>
    <w:autoRedefine/>
    <w:uiPriority w:val="99"/>
    <w:semiHidden/>
    <w:unhideWhenUsed/>
    <w:rsid w:val="00C17A58"/>
    <w:pPr>
      <w:ind w:left="1920" w:hanging="240"/>
    </w:pPr>
  </w:style>
  <w:style w:type="paragraph" w:styleId="Index9">
    <w:name w:val="index 9"/>
    <w:basedOn w:val="Normal"/>
    <w:next w:val="Normal"/>
    <w:autoRedefine/>
    <w:uiPriority w:val="99"/>
    <w:semiHidden/>
    <w:unhideWhenUsed/>
    <w:rsid w:val="00C17A58"/>
    <w:pPr>
      <w:ind w:left="2160" w:hanging="240"/>
    </w:pPr>
  </w:style>
  <w:style w:type="paragraph" w:styleId="IndexHeading">
    <w:name w:val="index heading"/>
    <w:basedOn w:val="Normal"/>
    <w:next w:val="Index1"/>
    <w:uiPriority w:val="99"/>
    <w:semiHidden/>
    <w:unhideWhenUsed/>
    <w:rsid w:val="00C17A5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C17A5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17A58"/>
    <w:rPr>
      <w:b/>
      <w:bCs/>
      <w:i/>
      <w:iCs/>
      <w:color w:val="4F81BD" w:themeColor="accent1"/>
    </w:rPr>
  </w:style>
  <w:style w:type="paragraph" w:styleId="List">
    <w:name w:val="List"/>
    <w:basedOn w:val="Normal"/>
    <w:uiPriority w:val="99"/>
    <w:semiHidden/>
    <w:unhideWhenUsed/>
    <w:rsid w:val="00C17A58"/>
    <w:pPr>
      <w:ind w:left="283" w:hanging="283"/>
      <w:contextualSpacing/>
    </w:pPr>
  </w:style>
  <w:style w:type="paragraph" w:styleId="List2">
    <w:name w:val="List 2"/>
    <w:basedOn w:val="Normal"/>
    <w:uiPriority w:val="99"/>
    <w:semiHidden/>
    <w:unhideWhenUsed/>
    <w:rsid w:val="00C17A58"/>
    <w:pPr>
      <w:ind w:left="566" w:hanging="283"/>
      <w:contextualSpacing/>
    </w:pPr>
  </w:style>
  <w:style w:type="paragraph" w:styleId="List3">
    <w:name w:val="List 3"/>
    <w:basedOn w:val="Normal"/>
    <w:uiPriority w:val="99"/>
    <w:semiHidden/>
    <w:unhideWhenUsed/>
    <w:rsid w:val="00C17A58"/>
    <w:pPr>
      <w:ind w:left="849" w:hanging="283"/>
      <w:contextualSpacing/>
    </w:pPr>
  </w:style>
  <w:style w:type="paragraph" w:styleId="List4">
    <w:name w:val="List 4"/>
    <w:basedOn w:val="Normal"/>
    <w:uiPriority w:val="99"/>
    <w:semiHidden/>
    <w:unhideWhenUsed/>
    <w:rsid w:val="00C17A58"/>
    <w:pPr>
      <w:ind w:left="1132" w:hanging="283"/>
      <w:contextualSpacing/>
    </w:pPr>
  </w:style>
  <w:style w:type="paragraph" w:styleId="List5">
    <w:name w:val="List 5"/>
    <w:basedOn w:val="Normal"/>
    <w:uiPriority w:val="99"/>
    <w:semiHidden/>
    <w:unhideWhenUsed/>
    <w:rsid w:val="00C17A58"/>
    <w:pPr>
      <w:ind w:left="1415" w:hanging="283"/>
      <w:contextualSpacing/>
    </w:pPr>
  </w:style>
  <w:style w:type="paragraph" w:styleId="ListBullet">
    <w:name w:val="List Bullet"/>
    <w:basedOn w:val="Normal"/>
    <w:uiPriority w:val="99"/>
    <w:semiHidden/>
    <w:unhideWhenUsed/>
    <w:rsid w:val="00C17A58"/>
    <w:pPr>
      <w:numPr>
        <w:numId w:val="21"/>
      </w:numPr>
      <w:contextualSpacing/>
    </w:pPr>
  </w:style>
  <w:style w:type="paragraph" w:styleId="ListBullet2">
    <w:name w:val="List Bullet 2"/>
    <w:basedOn w:val="Normal"/>
    <w:uiPriority w:val="99"/>
    <w:semiHidden/>
    <w:unhideWhenUsed/>
    <w:rsid w:val="00C17A58"/>
    <w:pPr>
      <w:numPr>
        <w:numId w:val="22"/>
      </w:numPr>
      <w:contextualSpacing/>
    </w:pPr>
  </w:style>
  <w:style w:type="paragraph" w:styleId="ListBullet3">
    <w:name w:val="List Bullet 3"/>
    <w:basedOn w:val="Normal"/>
    <w:uiPriority w:val="99"/>
    <w:semiHidden/>
    <w:unhideWhenUsed/>
    <w:rsid w:val="00C17A58"/>
    <w:pPr>
      <w:numPr>
        <w:numId w:val="23"/>
      </w:numPr>
      <w:contextualSpacing/>
    </w:pPr>
  </w:style>
  <w:style w:type="paragraph" w:styleId="ListBullet4">
    <w:name w:val="List Bullet 4"/>
    <w:basedOn w:val="Normal"/>
    <w:uiPriority w:val="99"/>
    <w:semiHidden/>
    <w:unhideWhenUsed/>
    <w:rsid w:val="00C17A58"/>
    <w:pPr>
      <w:numPr>
        <w:numId w:val="24"/>
      </w:numPr>
      <w:contextualSpacing/>
    </w:pPr>
  </w:style>
  <w:style w:type="paragraph" w:styleId="ListBullet5">
    <w:name w:val="List Bullet 5"/>
    <w:basedOn w:val="Normal"/>
    <w:uiPriority w:val="99"/>
    <w:semiHidden/>
    <w:unhideWhenUsed/>
    <w:rsid w:val="00C17A58"/>
    <w:pPr>
      <w:numPr>
        <w:numId w:val="25"/>
      </w:numPr>
      <w:contextualSpacing/>
    </w:pPr>
  </w:style>
  <w:style w:type="paragraph" w:styleId="ListContinue">
    <w:name w:val="List Continue"/>
    <w:basedOn w:val="Normal"/>
    <w:uiPriority w:val="99"/>
    <w:semiHidden/>
    <w:unhideWhenUsed/>
    <w:rsid w:val="00C17A58"/>
    <w:pPr>
      <w:spacing w:after="120"/>
      <w:ind w:left="283"/>
      <w:contextualSpacing/>
    </w:pPr>
  </w:style>
  <w:style w:type="paragraph" w:styleId="ListContinue2">
    <w:name w:val="List Continue 2"/>
    <w:basedOn w:val="Normal"/>
    <w:uiPriority w:val="99"/>
    <w:semiHidden/>
    <w:unhideWhenUsed/>
    <w:rsid w:val="00C17A58"/>
    <w:pPr>
      <w:spacing w:after="120"/>
      <w:ind w:left="566"/>
      <w:contextualSpacing/>
    </w:pPr>
  </w:style>
  <w:style w:type="paragraph" w:styleId="ListContinue3">
    <w:name w:val="List Continue 3"/>
    <w:basedOn w:val="Normal"/>
    <w:uiPriority w:val="99"/>
    <w:semiHidden/>
    <w:unhideWhenUsed/>
    <w:rsid w:val="00C17A58"/>
    <w:pPr>
      <w:spacing w:after="120"/>
      <w:ind w:left="849"/>
      <w:contextualSpacing/>
    </w:pPr>
  </w:style>
  <w:style w:type="paragraph" w:styleId="ListContinue4">
    <w:name w:val="List Continue 4"/>
    <w:basedOn w:val="Normal"/>
    <w:uiPriority w:val="99"/>
    <w:semiHidden/>
    <w:unhideWhenUsed/>
    <w:rsid w:val="00C17A58"/>
    <w:pPr>
      <w:spacing w:after="120"/>
      <w:ind w:left="1132"/>
      <w:contextualSpacing/>
    </w:pPr>
  </w:style>
  <w:style w:type="paragraph" w:styleId="ListContinue5">
    <w:name w:val="List Continue 5"/>
    <w:basedOn w:val="Normal"/>
    <w:uiPriority w:val="99"/>
    <w:semiHidden/>
    <w:unhideWhenUsed/>
    <w:rsid w:val="00C17A58"/>
    <w:pPr>
      <w:spacing w:after="120"/>
      <w:ind w:left="1415"/>
      <w:contextualSpacing/>
    </w:pPr>
  </w:style>
  <w:style w:type="paragraph" w:styleId="ListNumber">
    <w:name w:val="List Number"/>
    <w:basedOn w:val="Normal"/>
    <w:uiPriority w:val="99"/>
    <w:semiHidden/>
    <w:unhideWhenUsed/>
    <w:rsid w:val="00C17A58"/>
    <w:pPr>
      <w:numPr>
        <w:numId w:val="26"/>
      </w:numPr>
      <w:contextualSpacing/>
    </w:pPr>
  </w:style>
  <w:style w:type="paragraph" w:styleId="ListNumber2">
    <w:name w:val="List Number 2"/>
    <w:basedOn w:val="Normal"/>
    <w:uiPriority w:val="99"/>
    <w:semiHidden/>
    <w:unhideWhenUsed/>
    <w:rsid w:val="00C17A58"/>
    <w:pPr>
      <w:numPr>
        <w:numId w:val="27"/>
      </w:numPr>
      <w:contextualSpacing/>
    </w:pPr>
  </w:style>
  <w:style w:type="paragraph" w:styleId="ListNumber3">
    <w:name w:val="List Number 3"/>
    <w:basedOn w:val="Normal"/>
    <w:uiPriority w:val="99"/>
    <w:semiHidden/>
    <w:unhideWhenUsed/>
    <w:rsid w:val="00C17A58"/>
    <w:pPr>
      <w:numPr>
        <w:numId w:val="28"/>
      </w:numPr>
      <w:contextualSpacing/>
    </w:pPr>
  </w:style>
  <w:style w:type="paragraph" w:styleId="ListNumber4">
    <w:name w:val="List Number 4"/>
    <w:basedOn w:val="Normal"/>
    <w:uiPriority w:val="99"/>
    <w:semiHidden/>
    <w:unhideWhenUsed/>
    <w:rsid w:val="00C17A58"/>
    <w:pPr>
      <w:numPr>
        <w:numId w:val="29"/>
      </w:numPr>
      <w:contextualSpacing/>
    </w:pPr>
  </w:style>
  <w:style w:type="paragraph" w:styleId="ListNumber5">
    <w:name w:val="List Number 5"/>
    <w:basedOn w:val="Normal"/>
    <w:uiPriority w:val="99"/>
    <w:semiHidden/>
    <w:unhideWhenUsed/>
    <w:rsid w:val="00C17A58"/>
    <w:pPr>
      <w:numPr>
        <w:numId w:val="30"/>
      </w:numPr>
      <w:contextualSpacing/>
    </w:pPr>
  </w:style>
  <w:style w:type="paragraph" w:styleId="MacroText">
    <w:name w:val="macro"/>
    <w:link w:val="MacroTextChar"/>
    <w:uiPriority w:val="99"/>
    <w:semiHidden/>
    <w:unhideWhenUsed/>
    <w:rsid w:val="00C17A58"/>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C17A58"/>
    <w:rPr>
      <w:rFonts w:ascii="Consolas" w:hAnsi="Consolas"/>
      <w:sz w:val="20"/>
      <w:szCs w:val="20"/>
    </w:rPr>
  </w:style>
  <w:style w:type="paragraph" w:styleId="MessageHeader">
    <w:name w:val="Message Header"/>
    <w:basedOn w:val="Normal"/>
    <w:link w:val="MessageHeaderChar"/>
    <w:uiPriority w:val="99"/>
    <w:semiHidden/>
    <w:unhideWhenUsed/>
    <w:rsid w:val="00C17A5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17A58"/>
    <w:rPr>
      <w:rFonts w:asciiTheme="majorHAnsi" w:eastAsiaTheme="majorEastAsia" w:hAnsiTheme="majorHAnsi" w:cstheme="majorBidi"/>
      <w:shd w:val="pct20" w:color="auto" w:fill="auto"/>
    </w:rPr>
  </w:style>
  <w:style w:type="paragraph" w:styleId="NoSpacing">
    <w:name w:val="No Spacing"/>
    <w:uiPriority w:val="1"/>
    <w:rsid w:val="00C17A58"/>
    <w:pPr>
      <w:spacing w:after="0" w:line="240" w:lineRule="auto"/>
    </w:pPr>
  </w:style>
  <w:style w:type="paragraph" w:styleId="NormalIndent">
    <w:name w:val="Normal Indent"/>
    <w:basedOn w:val="Normal"/>
    <w:uiPriority w:val="99"/>
    <w:semiHidden/>
    <w:unhideWhenUsed/>
    <w:rsid w:val="00C17A58"/>
    <w:pPr>
      <w:ind w:left="720"/>
    </w:pPr>
  </w:style>
  <w:style w:type="paragraph" w:styleId="NoteHeading">
    <w:name w:val="Note Heading"/>
    <w:basedOn w:val="Normal"/>
    <w:next w:val="Normal"/>
    <w:link w:val="NoteHeadingChar"/>
    <w:uiPriority w:val="99"/>
    <w:semiHidden/>
    <w:unhideWhenUsed/>
    <w:rsid w:val="00C17A58"/>
  </w:style>
  <w:style w:type="character" w:customStyle="1" w:styleId="NoteHeadingChar">
    <w:name w:val="Note Heading Char"/>
    <w:basedOn w:val="DefaultParagraphFont"/>
    <w:link w:val="NoteHeading"/>
    <w:uiPriority w:val="99"/>
    <w:semiHidden/>
    <w:rsid w:val="009132AA"/>
    <w:rPr>
      <w:rFonts w:ascii="Arial" w:hAnsi="Arial" w:cs="Arial"/>
      <w:sz w:val="22"/>
      <w:lang w:val="en-US"/>
    </w:rPr>
  </w:style>
  <w:style w:type="paragraph" w:styleId="Quote">
    <w:name w:val="Quote"/>
    <w:basedOn w:val="Normal"/>
    <w:next w:val="Normal"/>
    <w:link w:val="QuoteChar"/>
    <w:uiPriority w:val="29"/>
    <w:rsid w:val="00C17A58"/>
    <w:rPr>
      <w:i/>
      <w:iCs/>
      <w:color w:val="000000" w:themeColor="text1"/>
    </w:rPr>
  </w:style>
  <w:style w:type="character" w:customStyle="1" w:styleId="QuoteChar">
    <w:name w:val="Quote Char"/>
    <w:basedOn w:val="DefaultParagraphFont"/>
    <w:link w:val="Quote"/>
    <w:uiPriority w:val="29"/>
    <w:rsid w:val="00C17A58"/>
    <w:rPr>
      <w:i/>
      <w:iCs/>
      <w:color w:val="000000" w:themeColor="text1"/>
    </w:rPr>
  </w:style>
  <w:style w:type="paragraph" w:styleId="Salutation">
    <w:name w:val="Salutation"/>
    <w:basedOn w:val="Normal"/>
    <w:next w:val="Normal"/>
    <w:link w:val="SalutationChar"/>
    <w:uiPriority w:val="99"/>
    <w:semiHidden/>
    <w:unhideWhenUsed/>
    <w:rsid w:val="00C17A58"/>
  </w:style>
  <w:style w:type="character" w:customStyle="1" w:styleId="SalutationChar">
    <w:name w:val="Salutation Char"/>
    <w:basedOn w:val="DefaultParagraphFont"/>
    <w:link w:val="Salutation"/>
    <w:uiPriority w:val="99"/>
    <w:semiHidden/>
    <w:rsid w:val="00C17A58"/>
  </w:style>
  <w:style w:type="paragraph" w:styleId="Signature">
    <w:name w:val="Signature"/>
    <w:basedOn w:val="Normal"/>
    <w:link w:val="SignatureChar"/>
    <w:uiPriority w:val="99"/>
    <w:semiHidden/>
    <w:unhideWhenUsed/>
    <w:rsid w:val="00C17A58"/>
    <w:pPr>
      <w:ind w:left="4252"/>
    </w:pPr>
  </w:style>
  <w:style w:type="character" w:customStyle="1" w:styleId="SignatureChar">
    <w:name w:val="Signature Char"/>
    <w:basedOn w:val="DefaultParagraphFont"/>
    <w:link w:val="Signature"/>
    <w:uiPriority w:val="99"/>
    <w:semiHidden/>
    <w:rsid w:val="00C17A58"/>
  </w:style>
  <w:style w:type="paragraph" w:styleId="Subtitle">
    <w:name w:val="Subtitle"/>
    <w:basedOn w:val="Title"/>
    <w:next w:val="Normal"/>
    <w:link w:val="SubtitleChar"/>
    <w:uiPriority w:val="11"/>
    <w:qFormat/>
    <w:rsid w:val="00AF572A"/>
    <w:pPr>
      <w:spacing w:after="720"/>
    </w:pPr>
    <w:rPr>
      <w:b w:val="0"/>
    </w:rPr>
  </w:style>
  <w:style w:type="character" w:customStyle="1" w:styleId="SubtitleChar">
    <w:name w:val="Subtitle Char"/>
    <w:basedOn w:val="DefaultParagraphFont"/>
    <w:link w:val="Subtitle"/>
    <w:uiPriority w:val="11"/>
    <w:rsid w:val="00AF572A"/>
    <w:rPr>
      <w:rFonts w:ascii="Arial" w:hAnsi="Arial" w:cs="Arial"/>
      <w:sz w:val="32"/>
      <w:szCs w:val="32"/>
      <w:lang w:val="en-US"/>
    </w:rPr>
  </w:style>
  <w:style w:type="paragraph" w:styleId="TableofAuthorities">
    <w:name w:val="table of authorities"/>
    <w:basedOn w:val="Normal"/>
    <w:next w:val="Normal"/>
    <w:uiPriority w:val="99"/>
    <w:semiHidden/>
    <w:unhideWhenUsed/>
    <w:rsid w:val="00C17A58"/>
    <w:pPr>
      <w:ind w:left="240" w:hanging="240"/>
    </w:pPr>
  </w:style>
  <w:style w:type="paragraph" w:styleId="TableofFigures">
    <w:name w:val="table of figures"/>
    <w:basedOn w:val="Normal"/>
    <w:next w:val="Normal"/>
    <w:uiPriority w:val="99"/>
    <w:semiHidden/>
    <w:unhideWhenUsed/>
    <w:rsid w:val="00C17A58"/>
  </w:style>
  <w:style w:type="paragraph" w:styleId="TOAHeading">
    <w:name w:val="toa heading"/>
    <w:basedOn w:val="Normal"/>
    <w:next w:val="Normal"/>
    <w:uiPriority w:val="99"/>
    <w:semiHidden/>
    <w:unhideWhenUsed/>
    <w:rsid w:val="00C17A58"/>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C17A58"/>
    <w:pPr>
      <w:spacing w:after="100"/>
    </w:pPr>
  </w:style>
  <w:style w:type="paragraph" w:styleId="TOC2">
    <w:name w:val="toc 2"/>
    <w:basedOn w:val="Normal"/>
    <w:next w:val="Normal"/>
    <w:autoRedefine/>
    <w:uiPriority w:val="39"/>
    <w:semiHidden/>
    <w:unhideWhenUsed/>
    <w:rsid w:val="00C17A58"/>
    <w:pPr>
      <w:spacing w:after="100"/>
      <w:ind w:left="240"/>
    </w:pPr>
  </w:style>
  <w:style w:type="paragraph" w:styleId="TOC3">
    <w:name w:val="toc 3"/>
    <w:basedOn w:val="Normal"/>
    <w:next w:val="Normal"/>
    <w:autoRedefine/>
    <w:uiPriority w:val="39"/>
    <w:semiHidden/>
    <w:unhideWhenUsed/>
    <w:rsid w:val="00C17A58"/>
    <w:pPr>
      <w:spacing w:after="100"/>
      <w:ind w:left="480"/>
    </w:pPr>
  </w:style>
  <w:style w:type="paragraph" w:styleId="TOC4">
    <w:name w:val="toc 4"/>
    <w:basedOn w:val="Normal"/>
    <w:next w:val="Normal"/>
    <w:autoRedefine/>
    <w:uiPriority w:val="39"/>
    <w:semiHidden/>
    <w:unhideWhenUsed/>
    <w:rsid w:val="00C17A58"/>
    <w:pPr>
      <w:spacing w:after="100"/>
      <w:ind w:left="720"/>
    </w:pPr>
  </w:style>
  <w:style w:type="paragraph" w:styleId="TOC5">
    <w:name w:val="toc 5"/>
    <w:basedOn w:val="Normal"/>
    <w:next w:val="Normal"/>
    <w:autoRedefine/>
    <w:uiPriority w:val="39"/>
    <w:semiHidden/>
    <w:unhideWhenUsed/>
    <w:rsid w:val="00C17A58"/>
    <w:pPr>
      <w:spacing w:after="100"/>
      <w:ind w:left="960"/>
    </w:pPr>
  </w:style>
  <w:style w:type="paragraph" w:styleId="TOC6">
    <w:name w:val="toc 6"/>
    <w:basedOn w:val="Normal"/>
    <w:next w:val="Normal"/>
    <w:autoRedefine/>
    <w:uiPriority w:val="39"/>
    <w:semiHidden/>
    <w:unhideWhenUsed/>
    <w:rsid w:val="00C17A58"/>
    <w:pPr>
      <w:spacing w:after="100"/>
      <w:ind w:left="1200"/>
    </w:pPr>
  </w:style>
  <w:style w:type="paragraph" w:styleId="TOC7">
    <w:name w:val="toc 7"/>
    <w:basedOn w:val="Normal"/>
    <w:next w:val="Normal"/>
    <w:autoRedefine/>
    <w:uiPriority w:val="39"/>
    <w:semiHidden/>
    <w:unhideWhenUsed/>
    <w:rsid w:val="00C17A58"/>
    <w:pPr>
      <w:spacing w:after="100"/>
      <w:ind w:left="1440"/>
    </w:pPr>
  </w:style>
  <w:style w:type="paragraph" w:styleId="TOC8">
    <w:name w:val="toc 8"/>
    <w:basedOn w:val="Normal"/>
    <w:next w:val="Normal"/>
    <w:autoRedefine/>
    <w:uiPriority w:val="39"/>
    <w:semiHidden/>
    <w:unhideWhenUsed/>
    <w:rsid w:val="00C17A58"/>
    <w:pPr>
      <w:spacing w:after="100"/>
      <w:ind w:left="1680"/>
    </w:pPr>
  </w:style>
  <w:style w:type="paragraph" w:styleId="TOC9">
    <w:name w:val="toc 9"/>
    <w:basedOn w:val="Normal"/>
    <w:next w:val="Normal"/>
    <w:autoRedefine/>
    <w:uiPriority w:val="39"/>
    <w:semiHidden/>
    <w:unhideWhenUsed/>
    <w:rsid w:val="00C17A58"/>
    <w:pPr>
      <w:spacing w:after="100"/>
      <w:ind w:left="1920"/>
    </w:pPr>
  </w:style>
  <w:style w:type="paragraph" w:styleId="TOCHeading">
    <w:name w:val="TOC Heading"/>
    <w:basedOn w:val="Heading1"/>
    <w:next w:val="Normal"/>
    <w:uiPriority w:val="39"/>
    <w:semiHidden/>
    <w:unhideWhenUsed/>
    <w:qFormat/>
    <w:rsid w:val="00C17A58"/>
    <w:pPr>
      <w:keepLines/>
      <w:spacing w:before="480" w:after="0"/>
      <w:outlineLvl w:val="9"/>
    </w:pPr>
    <w:rPr>
      <w:rFonts w:asciiTheme="majorHAnsi" w:eastAsiaTheme="majorEastAsia" w:hAnsiTheme="majorHAnsi" w:cstheme="majorBidi"/>
      <w:color w:val="365F91" w:themeColor="accent1" w:themeShade="BF"/>
      <w:szCs w:val="28"/>
    </w:rPr>
  </w:style>
  <w:style w:type="character" w:styleId="BookTitle">
    <w:name w:val="Book Title"/>
    <w:aliases w:val="Table body text"/>
    <w:uiPriority w:val="33"/>
    <w:qFormat/>
    <w:rsid w:val="00AF572A"/>
    <w:rPr>
      <w:rFonts w:ascii="Arial" w:hAnsi="Arial"/>
      <w:sz w:val="22"/>
      <w:szCs w:val="22"/>
    </w:rPr>
  </w:style>
  <w:style w:type="character" w:styleId="SubtleReference">
    <w:name w:val="Subtle Reference"/>
    <w:aliases w:val="Figure text"/>
    <w:uiPriority w:val="31"/>
    <w:qFormat/>
    <w:rsid w:val="009132AA"/>
    <w:rPr>
      <w:rFonts w:ascii="Arial" w:hAnsi="Arial"/>
      <w:b/>
      <w:sz w:val="22"/>
    </w:rPr>
  </w:style>
  <w:style w:type="character" w:customStyle="1" w:styleId="apple-converted-space">
    <w:name w:val="apple-converted-space"/>
    <w:basedOn w:val="DefaultParagraphFont"/>
    <w:rsid w:val="001949DA"/>
  </w:style>
  <w:style w:type="character" w:customStyle="1" w:styleId="tgc">
    <w:name w:val="_tgc"/>
    <w:basedOn w:val="DefaultParagraphFont"/>
    <w:rsid w:val="00356F70"/>
  </w:style>
  <w:style w:type="character" w:styleId="EndnoteReference">
    <w:name w:val="endnote reference"/>
    <w:basedOn w:val="DefaultParagraphFont"/>
    <w:uiPriority w:val="99"/>
    <w:semiHidden/>
    <w:unhideWhenUsed/>
    <w:rsid w:val="00C331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43892">
      <w:bodyDiv w:val="1"/>
      <w:marLeft w:val="0"/>
      <w:marRight w:val="0"/>
      <w:marTop w:val="0"/>
      <w:marBottom w:val="0"/>
      <w:divBdr>
        <w:top w:val="none" w:sz="0" w:space="0" w:color="auto"/>
        <w:left w:val="none" w:sz="0" w:space="0" w:color="auto"/>
        <w:bottom w:val="none" w:sz="0" w:space="0" w:color="auto"/>
        <w:right w:val="none" w:sz="0" w:space="0" w:color="auto"/>
      </w:divBdr>
    </w:div>
    <w:div w:id="926768407">
      <w:bodyDiv w:val="1"/>
      <w:marLeft w:val="0"/>
      <w:marRight w:val="0"/>
      <w:marTop w:val="0"/>
      <w:marBottom w:val="0"/>
      <w:divBdr>
        <w:top w:val="none" w:sz="0" w:space="0" w:color="auto"/>
        <w:left w:val="none" w:sz="0" w:space="0" w:color="auto"/>
        <w:bottom w:val="none" w:sz="0" w:space="0" w:color="auto"/>
        <w:right w:val="none" w:sz="0" w:space="0" w:color="auto"/>
      </w:divBdr>
    </w:div>
    <w:div w:id="1201749740">
      <w:bodyDiv w:val="1"/>
      <w:marLeft w:val="0"/>
      <w:marRight w:val="0"/>
      <w:marTop w:val="0"/>
      <w:marBottom w:val="0"/>
      <w:divBdr>
        <w:top w:val="none" w:sz="0" w:space="0" w:color="auto"/>
        <w:left w:val="none" w:sz="0" w:space="0" w:color="auto"/>
        <w:bottom w:val="none" w:sz="0" w:space="0" w:color="auto"/>
        <w:right w:val="none" w:sz="0" w:space="0" w:color="auto"/>
      </w:divBdr>
    </w:div>
    <w:div w:id="1216552313">
      <w:bodyDiv w:val="1"/>
      <w:marLeft w:val="0"/>
      <w:marRight w:val="0"/>
      <w:marTop w:val="0"/>
      <w:marBottom w:val="0"/>
      <w:divBdr>
        <w:top w:val="none" w:sz="0" w:space="0" w:color="auto"/>
        <w:left w:val="none" w:sz="0" w:space="0" w:color="auto"/>
        <w:bottom w:val="none" w:sz="0" w:space="0" w:color="auto"/>
        <w:right w:val="none" w:sz="0" w:space="0" w:color="auto"/>
      </w:divBdr>
    </w:div>
    <w:div w:id="1231386228">
      <w:bodyDiv w:val="1"/>
      <w:marLeft w:val="0"/>
      <w:marRight w:val="0"/>
      <w:marTop w:val="0"/>
      <w:marBottom w:val="0"/>
      <w:divBdr>
        <w:top w:val="none" w:sz="0" w:space="0" w:color="auto"/>
        <w:left w:val="none" w:sz="0" w:space="0" w:color="auto"/>
        <w:bottom w:val="none" w:sz="0" w:space="0" w:color="auto"/>
        <w:right w:val="none" w:sz="0" w:space="0" w:color="auto"/>
      </w:divBdr>
    </w:div>
    <w:div w:id="1408378374">
      <w:bodyDiv w:val="1"/>
      <w:marLeft w:val="0"/>
      <w:marRight w:val="0"/>
      <w:marTop w:val="0"/>
      <w:marBottom w:val="0"/>
      <w:divBdr>
        <w:top w:val="none" w:sz="0" w:space="0" w:color="auto"/>
        <w:left w:val="none" w:sz="0" w:space="0" w:color="auto"/>
        <w:bottom w:val="none" w:sz="0" w:space="0" w:color="auto"/>
        <w:right w:val="none" w:sz="0" w:space="0" w:color="auto"/>
      </w:divBdr>
    </w:div>
    <w:div w:id="1741830998">
      <w:bodyDiv w:val="1"/>
      <w:marLeft w:val="0"/>
      <w:marRight w:val="0"/>
      <w:marTop w:val="0"/>
      <w:marBottom w:val="0"/>
      <w:divBdr>
        <w:top w:val="none" w:sz="0" w:space="0" w:color="auto"/>
        <w:left w:val="none" w:sz="0" w:space="0" w:color="auto"/>
        <w:bottom w:val="none" w:sz="0" w:space="0" w:color="auto"/>
        <w:right w:val="none" w:sz="0" w:space="0" w:color="auto"/>
      </w:divBdr>
    </w:div>
    <w:div w:id="1847136545">
      <w:bodyDiv w:val="1"/>
      <w:marLeft w:val="0"/>
      <w:marRight w:val="0"/>
      <w:marTop w:val="0"/>
      <w:marBottom w:val="0"/>
      <w:divBdr>
        <w:top w:val="none" w:sz="0" w:space="0" w:color="auto"/>
        <w:left w:val="none" w:sz="0" w:space="0" w:color="auto"/>
        <w:bottom w:val="none" w:sz="0" w:space="0" w:color="auto"/>
        <w:right w:val="none" w:sz="0" w:space="0" w:color="auto"/>
      </w:divBdr>
    </w:div>
    <w:div w:id="185087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health.gov.au/internet/main/publishing.nsf/Content/cdna-casedefinitions.htm" TargetMode="External"/><Relationship Id="rId26" Type="http://schemas.openxmlformats.org/officeDocument/2006/relationships/hyperlink" Target="http://www.health.gov.au/internet/main/publishing.nsf/Content/ohp-zikavirus" TargetMode="External"/><Relationship Id="rId39" Type="http://schemas.openxmlformats.org/officeDocument/2006/relationships/hyperlink" Target="http://www.health.gov.au/internet/main/publishing.nsf/Content/ohp-zikavirus" TargetMode="External"/><Relationship Id="rId3" Type="http://schemas.openxmlformats.org/officeDocument/2006/relationships/styles" Target="styles.xml"/><Relationship Id="rId21" Type="http://schemas.openxmlformats.org/officeDocument/2006/relationships/hyperlink" Target="http://www.health.gov.au/internet/main/publishing.nsf/Content/ohp-zika-pregnant.htm" TargetMode="External"/><Relationship Id="rId34" Type="http://schemas.openxmlformats.org/officeDocument/2006/relationships/hyperlink" Target="http://www.health.gov.au/internet/main/publishing.nsf/Content/ohp-zika-countries.htm" TargetMode="External"/><Relationship Id="rId42" Type="http://schemas.openxmlformats.org/officeDocument/2006/relationships/hyperlink" Target="http://www.health.gov.au/internet/main/publishing.nsf/Content/cdna-song-zika.ht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transfusion.com.au/" TargetMode="External"/><Relationship Id="rId25" Type="http://schemas.openxmlformats.org/officeDocument/2006/relationships/hyperlink" Target="http://www.who.int/mediacentre/news/statements/2016/zika-fifth-ec/en/" TargetMode="External"/><Relationship Id="rId33" Type="http://schemas.openxmlformats.org/officeDocument/2006/relationships/header" Target="header4.xml"/><Relationship Id="rId38" Type="http://schemas.openxmlformats.org/officeDocument/2006/relationships/hyperlink" Target="http://www.health.gov.au/internet/main/publishing.nsf/Content/ohp-zika-factsheet-basics.htm"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health.gov.au/internet/main/publishing.nsf/Content/ohp-zika-health-practitioners.htm" TargetMode="External"/><Relationship Id="rId20" Type="http://schemas.openxmlformats.org/officeDocument/2006/relationships/header" Target="header3.xml"/><Relationship Id="rId29" Type="http://schemas.openxmlformats.org/officeDocument/2006/relationships/hyperlink" Target="http://www.cdc.gov/zika/index.html" TargetMode="External"/><Relationship Id="rId41" Type="http://schemas.openxmlformats.org/officeDocument/2006/relationships/hyperlink" Target="http://www.cdc.gov/zik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who.int/mediacentre/news/statements/2016/1st-emergency-committee-zika/en/" TargetMode="External"/><Relationship Id="rId32" Type="http://schemas.openxmlformats.org/officeDocument/2006/relationships/hyperlink" Target="http://www.health.gov.au/internet/main/publishing.nsf/Content/ohp-zika-countries.htm" TargetMode="External"/><Relationship Id="rId37" Type="http://schemas.openxmlformats.org/officeDocument/2006/relationships/hyperlink" Target="http://www.health.gov.au/internet/main/publishing.nsf/Content/ohp-zika-countries.htm" TargetMode="External"/><Relationship Id="rId40" Type="http://schemas.openxmlformats.org/officeDocument/2006/relationships/hyperlink" Target="http://www.health.gov.au/internet/main/publishing.nsf/Content/ohp-zika-countries.htm"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health.gov.au/internet/main/publishing.nsf/Content/ohp-zika-countries.htm" TargetMode="External"/><Relationship Id="rId23" Type="http://schemas.openxmlformats.org/officeDocument/2006/relationships/hyperlink" Target="http://www.health.gov.au/internet/main/publishing.nsf/Content/ohp-zika-pregnant.htm" TargetMode="External"/><Relationship Id="rId28" Type="http://schemas.openxmlformats.org/officeDocument/2006/relationships/hyperlink" Target="http://www.paho.org/hq/index.php?option=com_topics&amp;view=article&amp;id=427&amp;Itemid=41484&amp;lang=en" TargetMode="External"/><Relationship Id="rId36" Type="http://schemas.openxmlformats.org/officeDocument/2006/relationships/hyperlink" Target="http://www.health.gov.au/internet/main/publishing.nsf/Content/ohp-zika-testing.htm" TargetMode="External"/><Relationship Id="rId10" Type="http://schemas.openxmlformats.org/officeDocument/2006/relationships/header" Target="header1.xml"/><Relationship Id="rId19" Type="http://schemas.openxmlformats.org/officeDocument/2006/relationships/hyperlink" Target="http://www.health.gov.au/internet/main/publishing.nsf/Content/ohp-zika-testing.htm" TargetMode="External"/><Relationship Id="rId31" Type="http://schemas.openxmlformats.org/officeDocument/2006/relationships/hyperlink" Target="http://www.health.gov.au/internet/main/publishing.nsf/Content/cda-state-legislation-links.htm" TargetMode="External"/><Relationship Id="rId44"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www.health.gov.au/internet/main/publishing.nsf/Content/ohp-zikavirus" TargetMode="External"/><Relationship Id="rId22" Type="http://schemas.openxmlformats.org/officeDocument/2006/relationships/hyperlink" Target="https://www.ranzcog.edu.au/news/Zika-Virus" TargetMode="External"/><Relationship Id="rId27" Type="http://schemas.openxmlformats.org/officeDocument/2006/relationships/hyperlink" Target="https://smartraveller.gov.au/" TargetMode="External"/><Relationship Id="rId30" Type="http://schemas.openxmlformats.org/officeDocument/2006/relationships/hyperlink" Target="http://ecdc.europa.eu/en/healthtopics/zika_virus_infection/Pages/index.aspx" TargetMode="External"/><Relationship Id="rId35" Type="http://schemas.openxmlformats.org/officeDocument/2006/relationships/hyperlink" Target="http://www.health.gov.au/internet/main/publishing.nsf/Content/ohp-zika-factsheet-basics.htm" TargetMode="External"/><Relationship Id="rId43" Type="http://schemas.openxmlformats.org/officeDocument/2006/relationships/hyperlink" Target="http://www.health.gov.au/internet/main/publishing.nsf/Content/health-comment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79986-3EFB-43C5-942A-3FDA319B6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4485</Words>
  <Characters>8256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Disease - CDNA National Guidelines for Public Health Units</vt:lpstr>
    </vt:vector>
  </TitlesOfParts>
  <Company>Dept Health And Ageing</Company>
  <LinksUpToDate>false</LinksUpToDate>
  <CharactersWithSpaces>96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 - CDNA National Guidelines for Public Health Units</dc:title>
  <cp:revision>3</cp:revision>
  <cp:lastPrinted>2017-02-14T23:42:00Z</cp:lastPrinted>
  <dcterms:created xsi:type="dcterms:W3CDTF">2017-04-03T03:42:00Z</dcterms:created>
  <dcterms:modified xsi:type="dcterms:W3CDTF">2017-04-04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